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71B866" w14:textId="77777777" w:rsidR="009C1DAF" w:rsidRPr="00014739" w:rsidRDefault="00123163" w:rsidP="00B3261D">
      <w:pPr>
        <w:pStyle w:val="Subjudul"/>
        <w:spacing w:after="0"/>
        <w:jc w:val="left"/>
        <w:rPr>
          <w:rFonts w:ascii="Times New Roman" w:hAnsi="Times New Roman"/>
          <w:b/>
          <w:bCs/>
          <w:sz w:val="40"/>
          <w:szCs w:val="40"/>
          <w:lang w:val="en-US"/>
        </w:rPr>
      </w:pPr>
      <w:bookmarkStart w:id="0" w:name="_Toc324326080"/>
      <w:r w:rsidRPr="00014739">
        <w:rPr>
          <w:rFonts w:ascii="Times New Roman" w:hAnsi="Times New Roman"/>
          <w:b/>
          <w:bCs/>
          <w:sz w:val="40"/>
          <w:szCs w:val="40"/>
          <w:lang w:val="en-US"/>
        </w:rPr>
        <w:t>PENGARUH PIJAT BAYI DENGAN MINYAK ESSENSIAL MAWAR TERHADAP KUALITAS TIDUR BAYI USIA 4-12 BULAN DI INZI SPA BUKIT MERAPIN KOTA PANGKALPINANG</w:t>
      </w:r>
    </w:p>
    <w:p w14:paraId="2BBC0709" w14:textId="77777777" w:rsidR="00123163" w:rsidRPr="00B3261D" w:rsidRDefault="00123163" w:rsidP="00B3261D">
      <w:pPr>
        <w:pStyle w:val="Subjudul"/>
        <w:spacing w:after="0"/>
        <w:jc w:val="left"/>
        <w:rPr>
          <w:rFonts w:ascii="Times New Roman" w:hAnsi="Times New Roman"/>
          <w:b/>
          <w:bCs/>
          <w:lang w:val="en-US"/>
        </w:rPr>
      </w:pPr>
    </w:p>
    <w:p w14:paraId="67669FE9" w14:textId="77777777" w:rsidR="009C1DAF" w:rsidRPr="00B3261D" w:rsidRDefault="00123163" w:rsidP="00B3261D">
      <w:pPr>
        <w:pStyle w:val="author0"/>
        <w:jc w:val="left"/>
        <w:rPr>
          <w:i w:val="0"/>
        </w:rPr>
      </w:pPr>
      <w:r w:rsidRPr="00B3261D">
        <w:rPr>
          <w:i w:val="0"/>
        </w:rPr>
        <w:t>SITI HOMINA</w:t>
      </w:r>
    </w:p>
    <w:p w14:paraId="67119DF6" w14:textId="77777777" w:rsidR="00123163" w:rsidRPr="00123163" w:rsidRDefault="00123163" w:rsidP="00B3261D">
      <w:pPr>
        <w:pStyle w:val="author0"/>
        <w:jc w:val="left"/>
        <w:rPr>
          <w:b w:val="0"/>
          <w:i w:val="0"/>
        </w:rPr>
      </w:pPr>
    </w:p>
    <w:p w14:paraId="29E5CAEC" w14:textId="5F7E9908" w:rsidR="00123163" w:rsidRPr="00B3261D" w:rsidRDefault="00B3261D" w:rsidP="00B3261D">
      <w:pPr>
        <w:pStyle w:val="author0"/>
        <w:jc w:val="left"/>
        <w:rPr>
          <w:b w:val="0"/>
          <w:sz w:val="18"/>
          <w:szCs w:val="18"/>
          <w:lang w:val="id-ID"/>
        </w:rPr>
      </w:pPr>
      <w:r w:rsidRPr="00B3261D">
        <w:rPr>
          <w:b w:val="0"/>
          <w:sz w:val="18"/>
          <w:szCs w:val="18"/>
          <w:lang w:val="id-ID"/>
        </w:rPr>
        <w:t>Program Studi Sarjana Kebidanan  Institut Teknologi, Sains, Dan Kesehatan</w:t>
      </w:r>
      <w:r w:rsidRPr="00B3261D">
        <w:rPr>
          <w:b w:val="0"/>
          <w:sz w:val="18"/>
          <w:szCs w:val="18"/>
        </w:rPr>
        <w:t xml:space="preserve"> </w:t>
      </w:r>
      <w:r w:rsidRPr="00B3261D">
        <w:rPr>
          <w:b w:val="0"/>
          <w:sz w:val="18"/>
          <w:szCs w:val="18"/>
          <w:lang w:val="id-ID"/>
        </w:rPr>
        <w:t>Rs Dr. Soepraoen</w:t>
      </w:r>
      <w:r w:rsidR="003B31DF">
        <w:rPr>
          <w:b w:val="0"/>
          <w:sz w:val="18"/>
          <w:szCs w:val="18"/>
          <w:lang w:val="id-ID"/>
        </w:rPr>
        <w:t xml:space="preserve"> malang</w:t>
      </w:r>
    </w:p>
    <w:p w14:paraId="6FA6906E" w14:textId="77777777" w:rsidR="009C1DAF" w:rsidRPr="00123163" w:rsidRDefault="009C1DAF" w:rsidP="009C1DAF">
      <w:pPr>
        <w:pStyle w:val="Subjudul"/>
        <w:pBdr>
          <w:top w:val="single" w:sz="4" w:space="1" w:color="auto"/>
        </w:pBdr>
        <w:jc w:val="left"/>
        <w:rPr>
          <w:rFonts w:ascii="Times New Roman" w:hAnsi="Times New Roman"/>
          <w:lang w:val="en-US"/>
        </w:rPr>
      </w:pPr>
    </w:p>
    <w:p w14:paraId="63FFBDDA" w14:textId="77777777" w:rsidR="009C1DAF" w:rsidRPr="006E3AEA" w:rsidRDefault="009C1DAF" w:rsidP="009C1DAF">
      <w:pPr>
        <w:tabs>
          <w:tab w:val="left" w:pos="567"/>
          <w:tab w:val="left" w:pos="3514"/>
        </w:tabs>
        <w:rPr>
          <w:rFonts w:ascii="Times New Roman" w:hAnsi="Times New Roman"/>
          <w:b/>
          <w:bCs/>
          <w:caps/>
          <w:sz w:val="20"/>
          <w:szCs w:val="20"/>
        </w:rPr>
      </w:pPr>
      <w:r w:rsidRPr="006E3AEA">
        <w:rPr>
          <w:rFonts w:ascii="Times New Roman" w:hAnsi="Times New Roman"/>
          <w:b/>
          <w:bCs/>
          <w:caps/>
          <w:sz w:val="20"/>
          <w:szCs w:val="20"/>
        </w:rPr>
        <w:t>INFORMASI ARTIKEL:</w:t>
      </w:r>
      <w:r w:rsidRPr="006E3AEA">
        <w:rPr>
          <w:rFonts w:ascii="Times New Roman" w:hAnsi="Times New Roman"/>
          <w:b/>
          <w:bCs/>
          <w:caps/>
          <w:sz w:val="20"/>
          <w:szCs w:val="20"/>
        </w:rPr>
        <w:tab/>
        <w:t xml:space="preserve"> a B S T R A k</w:t>
      </w:r>
    </w:p>
    <w:tbl>
      <w:tblPr>
        <w:tblW w:w="9782" w:type="dxa"/>
        <w:tblInd w:w="122" w:type="dxa"/>
        <w:tblLook w:val="01E0" w:firstRow="1" w:lastRow="1" w:firstColumn="1" w:lastColumn="1" w:noHBand="0" w:noVBand="0"/>
      </w:tblPr>
      <w:tblGrid>
        <w:gridCol w:w="3327"/>
        <w:gridCol w:w="256"/>
        <w:gridCol w:w="6199"/>
      </w:tblGrid>
      <w:tr w:rsidR="009C1DAF" w:rsidRPr="006E3AEA" w14:paraId="334E4848" w14:textId="77777777" w:rsidTr="009C1DAF">
        <w:trPr>
          <w:trHeight w:val="1692"/>
        </w:trPr>
        <w:tc>
          <w:tcPr>
            <w:tcW w:w="3327" w:type="dxa"/>
            <w:tcBorders>
              <w:top w:val="single" w:sz="4" w:space="0" w:color="auto"/>
              <w:bottom w:val="single" w:sz="4" w:space="0" w:color="auto"/>
            </w:tcBorders>
          </w:tcPr>
          <w:p w14:paraId="652331A1" w14:textId="77777777" w:rsidR="009C1DAF" w:rsidRPr="006E3AEA" w:rsidRDefault="009C1DAF" w:rsidP="009C1DAF">
            <w:pPr>
              <w:tabs>
                <w:tab w:val="left" w:pos="567"/>
              </w:tabs>
              <w:spacing w:after="0" w:line="240" w:lineRule="auto"/>
              <w:rPr>
                <w:rFonts w:ascii="Times New Roman" w:hAnsi="Times New Roman"/>
                <w:b/>
                <w:iCs/>
                <w:sz w:val="18"/>
                <w:szCs w:val="18"/>
              </w:rPr>
            </w:pPr>
            <w:proofErr w:type="spellStart"/>
            <w:r w:rsidRPr="006E3AEA">
              <w:rPr>
                <w:rFonts w:ascii="Times New Roman" w:hAnsi="Times New Roman"/>
                <w:b/>
                <w:iCs/>
                <w:sz w:val="18"/>
                <w:szCs w:val="18"/>
              </w:rPr>
              <w:t>Riwayat</w:t>
            </w:r>
            <w:proofErr w:type="spellEnd"/>
            <w:r w:rsidRPr="006E3AEA">
              <w:rPr>
                <w:rFonts w:ascii="Times New Roman" w:hAnsi="Times New Roman"/>
                <w:b/>
                <w:iCs/>
                <w:sz w:val="18"/>
                <w:szCs w:val="18"/>
              </w:rPr>
              <w:t xml:space="preserve"> </w:t>
            </w:r>
            <w:proofErr w:type="spellStart"/>
            <w:r w:rsidRPr="006E3AEA">
              <w:rPr>
                <w:rFonts w:ascii="Times New Roman" w:hAnsi="Times New Roman"/>
                <w:b/>
                <w:iCs/>
                <w:sz w:val="18"/>
                <w:szCs w:val="18"/>
              </w:rPr>
              <w:t>Artikel</w:t>
            </w:r>
            <w:proofErr w:type="spellEnd"/>
            <w:r w:rsidRPr="006E3AEA">
              <w:rPr>
                <w:rFonts w:ascii="Times New Roman" w:hAnsi="Times New Roman"/>
                <w:b/>
                <w:iCs/>
                <w:sz w:val="18"/>
                <w:szCs w:val="18"/>
              </w:rPr>
              <w:t>:</w:t>
            </w:r>
          </w:p>
          <w:p w14:paraId="1233DABD" w14:textId="77777777" w:rsidR="009C1DAF" w:rsidRPr="00F86645" w:rsidRDefault="009C1DAF" w:rsidP="009C1DAF">
            <w:pPr>
              <w:pStyle w:val="Subjudul"/>
              <w:spacing w:after="0"/>
              <w:ind w:left="-125" w:right="-57"/>
              <w:jc w:val="left"/>
              <w:rPr>
                <w:rFonts w:ascii="Times New Roman" w:hAnsi="Times New Roman"/>
                <w:sz w:val="18"/>
                <w:szCs w:val="18"/>
                <w:lang w:val="en-US"/>
              </w:rPr>
            </w:pPr>
            <w:proofErr w:type="spellStart"/>
            <w:r w:rsidRPr="00F86645">
              <w:rPr>
                <w:rFonts w:ascii="Times New Roman" w:hAnsi="Times New Roman"/>
                <w:sz w:val="18"/>
                <w:szCs w:val="18"/>
                <w:lang w:val="en-US"/>
              </w:rPr>
              <w:t>Tanggal</w:t>
            </w:r>
            <w:proofErr w:type="spellEnd"/>
            <w:r w:rsidRPr="00F86645">
              <w:rPr>
                <w:rFonts w:ascii="Times New Roman" w:hAnsi="Times New Roman"/>
                <w:sz w:val="18"/>
                <w:szCs w:val="18"/>
                <w:lang w:val="en-US"/>
              </w:rPr>
              <w:t xml:space="preserve"> </w:t>
            </w:r>
            <w:proofErr w:type="spellStart"/>
            <w:r w:rsidRPr="00F86645">
              <w:rPr>
                <w:rFonts w:ascii="Times New Roman" w:hAnsi="Times New Roman"/>
                <w:sz w:val="18"/>
                <w:szCs w:val="18"/>
                <w:lang w:val="en-US"/>
              </w:rPr>
              <w:t>diterima</w:t>
            </w:r>
            <w:proofErr w:type="spellEnd"/>
          </w:p>
          <w:p w14:paraId="6A5B31B1" w14:textId="77777777" w:rsidR="009C1DAF" w:rsidRPr="00F86645" w:rsidRDefault="009C1DAF" w:rsidP="009C1DAF">
            <w:pPr>
              <w:pStyle w:val="Subjudul"/>
              <w:spacing w:after="0"/>
              <w:ind w:left="-125" w:right="-57"/>
              <w:jc w:val="left"/>
              <w:rPr>
                <w:rFonts w:ascii="Times New Roman" w:hAnsi="Times New Roman"/>
                <w:sz w:val="18"/>
                <w:szCs w:val="18"/>
                <w:lang w:val="en-US"/>
              </w:rPr>
            </w:pPr>
            <w:proofErr w:type="spellStart"/>
            <w:r w:rsidRPr="00F86645">
              <w:rPr>
                <w:rFonts w:ascii="Times New Roman" w:hAnsi="Times New Roman"/>
                <w:sz w:val="18"/>
                <w:szCs w:val="18"/>
                <w:lang w:val="en-US"/>
              </w:rPr>
              <w:t>Tanggal</w:t>
            </w:r>
            <w:proofErr w:type="spellEnd"/>
            <w:r w:rsidRPr="00F86645">
              <w:rPr>
                <w:rFonts w:ascii="Times New Roman" w:hAnsi="Times New Roman"/>
                <w:sz w:val="18"/>
                <w:szCs w:val="18"/>
                <w:lang w:val="en-US"/>
              </w:rPr>
              <w:t xml:space="preserve"> di </w:t>
            </w:r>
            <w:proofErr w:type="spellStart"/>
            <w:r w:rsidRPr="00F86645">
              <w:rPr>
                <w:rFonts w:ascii="Times New Roman" w:hAnsi="Times New Roman"/>
                <w:sz w:val="18"/>
                <w:szCs w:val="18"/>
                <w:lang w:val="en-US"/>
              </w:rPr>
              <w:t>revisi</w:t>
            </w:r>
            <w:proofErr w:type="spellEnd"/>
          </w:p>
          <w:p w14:paraId="478E3382" w14:textId="77777777" w:rsidR="009C1DAF" w:rsidRPr="00F86645" w:rsidRDefault="009C1DAF" w:rsidP="009C1DAF">
            <w:pPr>
              <w:pStyle w:val="Subjudul"/>
              <w:spacing w:after="0"/>
              <w:ind w:left="-125" w:right="-57"/>
              <w:jc w:val="left"/>
              <w:rPr>
                <w:rFonts w:ascii="Times New Roman" w:hAnsi="Times New Roman"/>
                <w:sz w:val="18"/>
                <w:szCs w:val="18"/>
                <w:lang w:val="en-US"/>
              </w:rPr>
            </w:pPr>
            <w:proofErr w:type="spellStart"/>
            <w:r w:rsidRPr="00F86645">
              <w:rPr>
                <w:rFonts w:ascii="Times New Roman" w:hAnsi="Times New Roman"/>
                <w:sz w:val="18"/>
                <w:szCs w:val="18"/>
                <w:lang w:val="en-US"/>
              </w:rPr>
              <w:t>Tanggal</w:t>
            </w:r>
            <w:proofErr w:type="spellEnd"/>
            <w:r w:rsidRPr="00F86645">
              <w:rPr>
                <w:rFonts w:ascii="Times New Roman" w:hAnsi="Times New Roman"/>
                <w:sz w:val="18"/>
                <w:szCs w:val="18"/>
                <w:lang w:val="en-US"/>
              </w:rPr>
              <w:t xml:space="preserve"> di </w:t>
            </w:r>
            <w:proofErr w:type="spellStart"/>
            <w:r w:rsidRPr="00F86645">
              <w:rPr>
                <w:rFonts w:ascii="Times New Roman" w:hAnsi="Times New Roman"/>
                <w:sz w:val="18"/>
                <w:szCs w:val="18"/>
                <w:lang w:val="en-US"/>
              </w:rPr>
              <w:t>Publikasi</w:t>
            </w:r>
            <w:proofErr w:type="spellEnd"/>
          </w:p>
          <w:p w14:paraId="355AE4C2" w14:textId="77777777" w:rsidR="009C1DAF" w:rsidRPr="006E3AEA" w:rsidRDefault="009C1DAF" w:rsidP="009C1DAF">
            <w:pPr>
              <w:pBdr>
                <w:top w:val="single" w:sz="4" w:space="1" w:color="auto"/>
              </w:pBdr>
              <w:tabs>
                <w:tab w:val="left" w:pos="567"/>
              </w:tabs>
              <w:spacing w:after="0" w:line="240" w:lineRule="auto"/>
              <w:ind w:left="-85" w:right="-57"/>
              <w:rPr>
                <w:rFonts w:ascii="Times New Roman" w:hAnsi="Times New Roman"/>
                <w:b/>
                <w:bCs/>
                <w:i/>
                <w:caps/>
                <w:sz w:val="4"/>
                <w:szCs w:val="4"/>
              </w:rPr>
            </w:pPr>
          </w:p>
          <w:p w14:paraId="7B06BAD8" w14:textId="77777777" w:rsidR="009C1DAF" w:rsidRPr="006E3AEA" w:rsidRDefault="009C1DAF" w:rsidP="009C1DAF">
            <w:pPr>
              <w:spacing w:after="0" w:line="240" w:lineRule="auto"/>
              <w:ind w:left="-122"/>
              <w:rPr>
                <w:rFonts w:ascii="Times New Roman" w:hAnsi="Times New Roman"/>
                <w:color w:val="2B03BD"/>
                <w:sz w:val="18"/>
                <w:szCs w:val="18"/>
                <w:lang w:val="id-ID"/>
              </w:rPr>
            </w:pPr>
            <w:r w:rsidRPr="006E3AEA">
              <w:rPr>
                <w:rFonts w:ascii="Times New Roman" w:hAnsi="Times New Roman"/>
                <w:bCs/>
                <w:i/>
                <w:sz w:val="18"/>
                <w:szCs w:val="18"/>
              </w:rPr>
              <w:t xml:space="preserve">Kata </w:t>
            </w:r>
            <w:proofErr w:type="spellStart"/>
            <w:r w:rsidRPr="006E3AEA">
              <w:rPr>
                <w:rFonts w:ascii="Times New Roman" w:hAnsi="Times New Roman"/>
                <w:bCs/>
                <w:i/>
                <w:sz w:val="18"/>
                <w:szCs w:val="18"/>
              </w:rPr>
              <w:t>kunci</w:t>
            </w:r>
            <w:proofErr w:type="spellEnd"/>
            <w:r w:rsidR="00AF65E1" w:rsidRPr="006E3AEA">
              <w:rPr>
                <w:rFonts w:ascii="Times New Roman" w:hAnsi="Times New Roman"/>
                <w:bCs/>
                <w:i/>
                <w:sz w:val="18"/>
                <w:szCs w:val="18"/>
              </w:rPr>
              <w:t xml:space="preserve">: </w:t>
            </w:r>
          </w:p>
          <w:p w14:paraId="4C3ADE8A" w14:textId="77777777" w:rsidR="00EB543A" w:rsidRPr="00EB543A" w:rsidRDefault="00EB543A" w:rsidP="009C1DAF">
            <w:pPr>
              <w:spacing w:after="0" w:line="240" w:lineRule="auto"/>
              <w:ind w:left="-122"/>
              <w:rPr>
                <w:rFonts w:ascii="Times New Roman" w:hAnsi="Times New Roman"/>
                <w:bCs/>
                <w:sz w:val="18"/>
                <w:szCs w:val="18"/>
              </w:rPr>
            </w:pPr>
            <w:proofErr w:type="spellStart"/>
            <w:r w:rsidRPr="00EB543A">
              <w:rPr>
                <w:rFonts w:ascii="Times New Roman" w:hAnsi="Times New Roman"/>
                <w:bCs/>
                <w:sz w:val="18"/>
                <w:szCs w:val="18"/>
              </w:rPr>
              <w:t>Pijat</w:t>
            </w:r>
            <w:proofErr w:type="spellEnd"/>
            <w:r w:rsidRPr="00EB543A">
              <w:rPr>
                <w:rFonts w:ascii="Times New Roman" w:hAnsi="Times New Roman"/>
                <w:bCs/>
                <w:sz w:val="18"/>
                <w:szCs w:val="18"/>
              </w:rPr>
              <w:t xml:space="preserve"> </w:t>
            </w:r>
            <w:proofErr w:type="spellStart"/>
            <w:r w:rsidRPr="00EB543A">
              <w:rPr>
                <w:rFonts w:ascii="Times New Roman" w:hAnsi="Times New Roman"/>
                <w:bCs/>
                <w:sz w:val="18"/>
                <w:szCs w:val="18"/>
              </w:rPr>
              <w:t>Bayi</w:t>
            </w:r>
            <w:proofErr w:type="spellEnd"/>
            <w:r w:rsidRPr="00EB543A">
              <w:rPr>
                <w:rFonts w:ascii="Times New Roman" w:hAnsi="Times New Roman"/>
                <w:bCs/>
                <w:sz w:val="18"/>
                <w:szCs w:val="18"/>
              </w:rPr>
              <w:t xml:space="preserve"> </w:t>
            </w:r>
          </w:p>
          <w:p w14:paraId="09782788" w14:textId="77777777" w:rsidR="00EB543A" w:rsidRDefault="00EB543A" w:rsidP="009C1DAF">
            <w:pPr>
              <w:spacing w:after="0" w:line="240" w:lineRule="auto"/>
              <w:ind w:left="-122"/>
              <w:rPr>
                <w:rFonts w:ascii="Times New Roman" w:hAnsi="Times New Roman"/>
                <w:bCs/>
                <w:sz w:val="18"/>
                <w:szCs w:val="18"/>
              </w:rPr>
            </w:pPr>
            <w:proofErr w:type="spellStart"/>
            <w:r w:rsidRPr="00EB543A">
              <w:rPr>
                <w:rFonts w:ascii="Times New Roman" w:hAnsi="Times New Roman"/>
                <w:bCs/>
                <w:sz w:val="18"/>
                <w:szCs w:val="18"/>
              </w:rPr>
              <w:t>Minyak</w:t>
            </w:r>
            <w:proofErr w:type="spellEnd"/>
            <w:r w:rsidRPr="00EB543A">
              <w:rPr>
                <w:rFonts w:ascii="Times New Roman" w:hAnsi="Times New Roman"/>
                <w:bCs/>
                <w:sz w:val="18"/>
                <w:szCs w:val="18"/>
              </w:rPr>
              <w:t xml:space="preserve"> </w:t>
            </w:r>
            <w:proofErr w:type="spellStart"/>
            <w:r w:rsidRPr="00EB543A">
              <w:rPr>
                <w:rFonts w:ascii="Times New Roman" w:hAnsi="Times New Roman"/>
                <w:bCs/>
                <w:sz w:val="18"/>
                <w:szCs w:val="18"/>
              </w:rPr>
              <w:t>Essensial</w:t>
            </w:r>
            <w:proofErr w:type="spellEnd"/>
          </w:p>
          <w:p w14:paraId="61914640" w14:textId="77777777" w:rsidR="00EB543A" w:rsidRPr="00EB543A" w:rsidRDefault="00EB543A" w:rsidP="009C1DAF">
            <w:pPr>
              <w:spacing w:after="0" w:line="240" w:lineRule="auto"/>
              <w:ind w:left="-122"/>
              <w:rPr>
                <w:rFonts w:ascii="Times New Roman" w:hAnsi="Times New Roman"/>
                <w:bCs/>
                <w:sz w:val="18"/>
                <w:szCs w:val="18"/>
              </w:rPr>
            </w:pPr>
            <w:proofErr w:type="spellStart"/>
            <w:r w:rsidRPr="00EB543A">
              <w:rPr>
                <w:rFonts w:ascii="Times New Roman" w:hAnsi="Times New Roman"/>
                <w:bCs/>
                <w:sz w:val="18"/>
                <w:szCs w:val="18"/>
              </w:rPr>
              <w:t>Kualitas</w:t>
            </w:r>
            <w:proofErr w:type="spellEnd"/>
            <w:r w:rsidRPr="00EB543A">
              <w:rPr>
                <w:rFonts w:ascii="Times New Roman" w:hAnsi="Times New Roman"/>
                <w:bCs/>
                <w:sz w:val="18"/>
                <w:szCs w:val="18"/>
              </w:rPr>
              <w:t xml:space="preserve"> </w:t>
            </w:r>
            <w:proofErr w:type="spellStart"/>
            <w:r w:rsidRPr="00EB543A">
              <w:rPr>
                <w:rFonts w:ascii="Times New Roman" w:hAnsi="Times New Roman"/>
                <w:bCs/>
                <w:sz w:val="18"/>
                <w:szCs w:val="18"/>
              </w:rPr>
              <w:t>Tidur</w:t>
            </w:r>
            <w:proofErr w:type="spellEnd"/>
          </w:p>
          <w:p w14:paraId="1D40E7C8" w14:textId="77777777" w:rsidR="009C1DAF" w:rsidRPr="006E3AEA" w:rsidRDefault="009C1DAF" w:rsidP="00EB543A">
            <w:pPr>
              <w:spacing w:after="0" w:line="240" w:lineRule="auto"/>
              <w:ind w:left="-122"/>
              <w:rPr>
                <w:rFonts w:ascii="Times New Roman" w:hAnsi="Times New Roman"/>
                <w:sz w:val="18"/>
                <w:szCs w:val="18"/>
              </w:rPr>
            </w:pPr>
          </w:p>
        </w:tc>
        <w:tc>
          <w:tcPr>
            <w:tcW w:w="256" w:type="dxa"/>
          </w:tcPr>
          <w:p w14:paraId="5E08B806" w14:textId="77777777" w:rsidR="009C1DAF" w:rsidRPr="006E3AEA" w:rsidRDefault="009C1DAF" w:rsidP="009C1DAF">
            <w:pPr>
              <w:tabs>
                <w:tab w:val="left" w:pos="567"/>
              </w:tabs>
              <w:spacing w:after="0" w:line="240" w:lineRule="auto"/>
              <w:jc w:val="center"/>
              <w:rPr>
                <w:rFonts w:ascii="Times New Roman" w:hAnsi="Times New Roman"/>
                <w:b/>
                <w:bCs/>
                <w:caps/>
              </w:rPr>
            </w:pPr>
          </w:p>
        </w:tc>
        <w:tc>
          <w:tcPr>
            <w:tcW w:w="6199" w:type="dxa"/>
            <w:tcBorders>
              <w:top w:val="single" w:sz="4" w:space="0" w:color="auto"/>
              <w:bottom w:val="single" w:sz="4" w:space="0" w:color="auto"/>
            </w:tcBorders>
          </w:tcPr>
          <w:p w14:paraId="0F88AC41" w14:textId="77777777" w:rsidR="009C1DAF" w:rsidRPr="006E3AEA" w:rsidRDefault="009C1DAF" w:rsidP="009C1DAF">
            <w:pPr>
              <w:tabs>
                <w:tab w:val="left" w:pos="567"/>
              </w:tabs>
              <w:spacing w:after="0" w:line="240" w:lineRule="auto"/>
              <w:jc w:val="both"/>
              <w:rPr>
                <w:rFonts w:ascii="Times New Roman" w:hAnsi="Times New Roman"/>
                <w:sz w:val="4"/>
                <w:szCs w:val="4"/>
              </w:rPr>
            </w:pPr>
          </w:p>
          <w:p w14:paraId="0944E693" w14:textId="77777777" w:rsidR="009C1DAF" w:rsidRPr="00B3261D" w:rsidRDefault="00014739" w:rsidP="00B3261D">
            <w:pPr>
              <w:tabs>
                <w:tab w:val="left" w:pos="567"/>
              </w:tabs>
              <w:spacing w:after="0" w:line="240" w:lineRule="auto"/>
              <w:ind w:left="-125" w:right="-102"/>
              <w:jc w:val="both"/>
              <w:rPr>
                <w:rFonts w:ascii="Times New Roman" w:hAnsi="Times New Roman"/>
                <w:bCs/>
                <w:sz w:val="18"/>
                <w:szCs w:val="18"/>
              </w:rPr>
            </w:pPr>
            <w:r w:rsidRPr="00014739">
              <w:rPr>
                <w:rFonts w:ascii="Times New Roman" w:hAnsi="Times New Roman"/>
                <w:sz w:val="18"/>
                <w:szCs w:val="18"/>
              </w:rPr>
              <w:t xml:space="preserve">Masa </w:t>
            </w:r>
            <w:proofErr w:type="spellStart"/>
            <w:r w:rsidRPr="00014739">
              <w:rPr>
                <w:rFonts w:ascii="Times New Roman" w:hAnsi="Times New Roman"/>
                <w:sz w:val="18"/>
                <w:szCs w:val="18"/>
              </w:rPr>
              <w:t>bayi</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merupakan</w:t>
            </w:r>
            <w:proofErr w:type="spellEnd"/>
            <w:r w:rsidRPr="00014739">
              <w:rPr>
                <w:rFonts w:ascii="Times New Roman" w:hAnsi="Times New Roman"/>
                <w:sz w:val="18"/>
                <w:szCs w:val="18"/>
              </w:rPr>
              <w:t xml:space="preserve"> masa usia </w:t>
            </w:r>
            <w:proofErr w:type="spellStart"/>
            <w:r w:rsidRPr="00014739">
              <w:rPr>
                <w:rFonts w:ascii="Times New Roman" w:hAnsi="Times New Roman"/>
                <w:sz w:val="18"/>
                <w:szCs w:val="18"/>
              </w:rPr>
              <w:t>dari</w:t>
            </w:r>
            <w:proofErr w:type="spellEnd"/>
            <w:r w:rsidRPr="00014739">
              <w:rPr>
                <w:rFonts w:ascii="Times New Roman" w:hAnsi="Times New Roman"/>
                <w:sz w:val="18"/>
                <w:szCs w:val="18"/>
              </w:rPr>
              <w:t xml:space="preserve"> 0-1 </w:t>
            </w:r>
            <w:proofErr w:type="spellStart"/>
            <w:r w:rsidRPr="00014739">
              <w:rPr>
                <w:rFonts w:ascii="Times New Roman" w:hAnsi="Times New Roman"/>
                <w:sz w:val="18"/>
                <w:szCs w:val="18"/>
              </w:rPr>
              <w:t>tahun</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Salah</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satu</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faktor</w:t>
            </w:r>
            <w:proofErr w:type="spellEnd"/>
            <w:r w:rsidRPr="00014739">
              <w:rPr>
                <w:rFonts w:ascii="Times New Roman" w:hAnsi="Times New Roman"/>
                <w:sz w:val="18"/>
                <w:szCs w:val="18"/>
              </w:rPr>
              <w:t xml:space="preserve"> yang </w:t>
            </w:r>
            <w:proofErr w:type="spellStart"/>
            <w:r w:rsidRPr="00014739">
              <w:rPr>
                <w:rFonts w:ascii="Times New Roman" w:hAnsi="Times New Roman"/>
                <w:sz w:val="18"/>
                <w:szCs w:val="18"/>
              </w:rPr>
              <w:t>mempengaruhi</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tumbuh</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kembang</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bayi</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adalah</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tidur</w:t>
            </w:r>
            <w:proofErr w:type="spellEnd"/>
            <w:r w:rsidRPr="00014739">
              <w:rPr>
                <w:rFonts w:ascii="Times New Roman" w:hAnsi="Times New Roman"/>
                <w:sz w:val="18"/>
                <w:szCs w:val="18"/>
              </w:rPr>
              <w:t xml:space="preserve"> dan </w:t>
            </w:r>
            <w:proofErr w:type="spellStart"/>
            <w:r w:rsidRPr="00014739">
              <w:rPr>
                <w:rFonts w:ascii="Times New Roman" w:hAnsi="Times New Roman"/>
                <w:sz w:val="18"/>
                <w:szCs w:val="18"/>
              </w:rPr>
              <w:t>istirahat</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Kebutuhan</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tidur</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tidak</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hanya</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dilihat</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dari</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aspek</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kuantitas</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saja</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namun</w:t>
            </w:r>
            <w:proofErr w:type="spellEnd"/>
            <w:r w:rsidRPr="00014739">
              <w:rPr>
                <w:rFonts w:ascii="Times New Roman" w:hAnsi="Times New Roman"/>
                <w:sz w:val="18"/>
                <w:szCs w:val="18"/>
              </w:rPr>
              <w:t xml:space="preserve"> juga </w:t>
            </w:r>
            <w:proofErr w:type="spellStart"/>
            <w:r w:rsidRPr="00014739">
              <w:rPr>
                <w:rFonts w:ascii="Times New Roman" w:hAnsi="Times New Roman"/>
                <w:sz w:val="18"/>
                <w:szCs w:val="18"/>
              </w:rPr>
              <w:t>kualitasnya</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Dengan</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kualitas</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tidur</w:t>
            </w:r>
            <w:proofErr w:type="spellEnd"/>
            <w:r w:rsidRPr="00014739">
              <w:rPr>
                <w:rFonts w:ascii="Times New Roman" w:hAnsi="Times New Roman"/>
                <w:sz w:val="18"/>
                <w:szCs w:val="18"/>
              </w:rPr>
              <w:t xml:space="preserve"> yang </w:t>
            </w:r>
            <w:proofErr w:type="spellStart"/>
            <w:r w:rsidRPr="00014739">
              <w:rPr>
                <w:rFonts w:ascii="Times New Roman" w:hAnsi="Times New Roman"/>
                <w:sz w:val="18"/>
                <w:szCs w:val="18"/>
              </w:rPr>
              <w:t>baik</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pertumbuhan</w:t>
            </w:r>
            <w:proofErr w:type="spellEnd"/>
            <w:r w:rsidRPr="00014739">
              <w:rPr>
                <w:rFonts w:ascii="Times New Roman" w:hAnsi="Times New Roman"/>
                <w:sz w:val="18"/>
                <w:szCs w:val="18"/>
              </w:rPr>
              <w:t xml:space="preserve"> dan </w:t>
            </w:r>
            <w:proofErr w:type="spellStart"/>
            <w:r w:rsidRPr="00014739">
              <w:rPr>
                <w:rFonts w:ascii="Times New Roman" w:hAnsi="Times New Roman"/>
                <w:sz w:val="18"/>
                <w:szCs w:val="18"/>
              </w:rPr>
              <w:t>perkembangan</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bayi</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dapat</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dicapai</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secara</w:t>
            </w:r>
            <w:proofErr w:type="spellEnd"/>
            <w:r w:rsidRPr="00014739">
              <w:rPr>
                <w:rFonts w:ascii="Times New Roman" w:hAnsi="Times New Roman"/>
                <w:sz w:val="18"/>
                <w:szCs w:val="18"/>
              </w:rPr>
              <w:t xml:space="preserve"> optimal. , </w:t>
            </w:r>
            <w:proofErr w:type="spellStart"/>
            <w:r w:rsidRPr="00014739">
              <w:rPr>
                <w:rFonts w:ascii="Times New Roman" w:hAnsi="Times New Roman"/>
                <w:sz w:val="18"/>
                <w:szCs w:val="18"/>
              </w:rPr>
              <w:t>bayi</w:t>
            </w:r>
            <w:proofErr w:type="spellEnd"/>
            <w:r w:rsidRPr="00014739">
              <w:rPr>
                <w:rFonts w:ascii="Times New Roman" w:hAnsi="Times New Roman"/>
                <w:sz w:val="18"/>
                <w:szCs w:val="18"/>
              </w:rPr>
              <w:t xml:space="preserve"> baru </w:t>
            </w:r>
            <w:proofErr w:type="spellStart"/>
            <w:r w:rsidRPr="00014739">
              <w:rPr>
                <w:rFonts w:ascii="Times New Roman" w:hAnsi="Times New Roman"/>
                <w:sz w:val="18"/>
                <w:szCs w:val="18"/>
              </w:rPr>
              <w:t>lahir</w:t>
            </w:r>
            <w:proofErr w:type="spellEnd"/>
            <w:r w:rsidRPr="00014739">
              <w:rPr>
                <w:rFonts w:ascii="Times New Roman" w:hAnsi="Times New Roman"/>
                <w:sz w:val="18"/>
                <w:szCs w:val="18"/>
              </w:rPr>
              <w:t xml:space="preserve"> akan </w:t>
            </w:r>
            <w:proofErr w:type="spellStart"/>
            <w:r w:rsidRPr="00014739">
              <w:rPr>
                <w:rFonts w:ascii="Times New Roman" w:hAnsi="Times New Roman"/>
                <w:sz w:val="18"/>
                <w:szCs w:val="18"/>
              </w:rPr>
              <w:t>menghabiskan</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waktu</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tidurnya</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sekitar</w:t>
            </w:r>
            <w:proofErr w:type="spellEnd"/>
            <w:r w:rsidRPr="00014739">
              <w:rPr>
                <w:rFonts w:ascii="Times New Roman" w:hAnsi="Times New Roman"/>
                <w:sz w:val="18"/>
                <w:szCs w:val="18"/>
              </w:rPr>
              <w:t xml:space="preserve"> 15-17 jam, </w:t>
            </w:r>
            <w:proofErr w:type="spellStart"/>
            <w:r w:rsidRPr="00014739">
              <w:rPr>
                <w:rFonts w:ascii="Times New Roman" w:hAnsi="Times New Roman"/>
                <w:sz w:val="18"/>
                <w:szCs w:val="18"/>
              </w:rPr>
              <w:t>dengan</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pembagian</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waktu</w:t>
            </w:r>
            <w:proofErr w:type="spellEnd"/>
            <w:r w:rsidRPr="00014739">
              <w:rPr>
                <w:rFonts w:ascii="Times New Roman" w:hAnsi="Times New Roman"/>
                <w:sz w:val="18"/>
                <w:szCs w:val="18"/>
              </w:rPr>
              <w:t xml:space="preserve"> 8 jam </w:t>
            </w:r>
            <w:proofErr w:type="spellStart"/>
            <w:r w:rsidRPr="00014739">
              <w:rPr>
                <w:rFonts w:ascii="Times New Roman" w:hAnsi="Times New Roman"/>
                <w:sz w:val="18"/>
                <w:szCs w:val="18"/>
              </w:rPr>
              <w:t>untuk</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tidur</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siang</w:t>
            </w:r>
            <w:proofErr w:type="spellEnd"/>
            <w:r w:rsidRPr="00014739">
              <w:rPr>
                <w:rFonts w:ascii="Times New Roman" w:hAnsi="Times New Roman"/>
                <w:sz w:val="18"/>
                <w:szCs w:val="18"/>
              </w:rPr>
              <w:t xml:space="preserve"> dan 9 jam </w:t>
            </w:r>
            <w:proofErr w:type="spellStart"/>
            <w:r w:rsidRPr="00014739">
              <w:rPr>
                <w:rFonts w:ascii="Times New Roman" w:hAnsi="Times New Roman"/>
                <w:sz w:val="18"/>
                <w:szCs w:val="18"/>
              </w:rPr>
              <w:t>untuk</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tidur</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malam</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Bayi</w:t>
            </w:r>
            <w:proofErr w:type="spellEnd"/>
            <w:r w:rsidRPr="00014739">
              <w:rPr>
                <w:rFonts w:ascii="Times New Roman" w:hAnsi="Times New Roman"/>
                <w:sz w:val="18"/>
                <w:szCs w:val="18"/>
              </w:rPr>
              <w:t xml:space="preserve"> usia 6-12 </w:t>
            </w:r>
            <w:proofErr w:type="spellStart"/>
            <w:r w:rsidRPr="00014739">
              <w:rPr>
                <w:rFonts w:ascii="Times New Roman" w:hAnsi="Times New Roman"/>
                <w:sz w:val="18"/>
                <w:szCs w:val="18"/>
              </w:rPr>
              <w:t>bulan</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mengabiskan</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waktu</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tidur</w:t>
            </w:r>
            <w:proofErr w:type="spellEnd"/>
            <w:r w:rsidRPr="00014739">
              <w:rPr>
                <w:rFonts w:ascii="Times New Roman" w:hAnsi="Times New Roman"/>
                <w:sz w:val="18"/>
                <w:szCs w:val="18"/>
              </w:rPr>
              <w:t xml:space="preserve"> 14-15 jam </w:t>
            </w:r>
            <w:proofErr w:type="spellStart"/>
            <w:r w:rsidRPr="00014739">
              <w:rPr>
                <w:rFonts w:ascii="Times New Roman" w:hAnsi="Times New Roman"/>
                <w:sz w:val="18"/>
                <w:szCs w:val="18"/>
              </w:rPr>
              <w:t>perhari</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Faktor</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faktor</w:t>
            </w:r>
            <w:proofErr w:type="spellEnd"/>
            <w:r w:rsidRPr="00014739">
              <w:rPr>
                <w:rFonts w:ascii="Times New Roman" w:hAnsi="Times New Roman"/>
                <w:sz w:val="18"/>
                <w:szCs w:val="18"/>
              </w:rPr>
              <w:t xml:space="preserve"> yang </w:t>
            </w:r>
            <w:proofErr w:type="spellStart"/>
            <w:r w:rsidRPr="00014739">
              <w:rPr>
                <w:rFonts w:ascii="Times New Roman" w:hAnsi="Times New Roman"/>
                <w:sz w:val="18"/>
                <w:szCs w:val="18"/>
              </w:rPr>
              <w:t>mempengaruhi</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tidur</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bayi</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diantaranya</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adalah</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penyakit</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lingkungan</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kelelahan</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nutrisi</w:t>
            </w:r>
            <w:proofErr w:type="spellEnd"/>
            <w:r w:rsidRPr="00014739">
              <w:rPr>
                <w:rFonts w:ascii="Times New Roman" w:hAnsi="Times New Roman"/>
                <w:sz w:val="18"/>
                <w:szCs w:val="18"/>
              </w:rPr>
              <w:t xml:space="preserve">, dan </w:t>
            </w:r>
            <w:proofErr w:type="spellStart"/>
            <w:r w:rsidRPr="00014739">
              <w:rPr>
                <w:rFonts w:ascii="Times New Roman" w:hAnsi="Times New Roman"/>
                <w:sz w:val="18"/>
                <w:szCs w:val="18"/>
              </w:rPr>
              <w:t>pijat</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bayi.Desain</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penelitian</w:t>
            </w:r>
            <w:proofErr w:type="spellEnd"/>
            <w:r w:rsidRPr="00014739">
              <w:rPr>
                <w:rFonts w:ascii="Times New Roman" w:hAnsi="Times New Roman"/>
                <w:sz w:val="18"/>
                <w:szCs w:val="18"/>
              </w:rPr>
              <w:t xml:space="preserve"> yang </w:t>
            </w:r>
            <w:proofErr w:type="spellStart"/>
            <w:r w:rsidRPr="00014739">
              <w:rPr>
                <w:rFonts w:ascii="Times New Roman" w:hAnsi="Times New Roman"/>
                <w:sz w:val="18"/>
                <w:szCs w:val="18"/>
              </w:rPr>
              <w:t>digunakan</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adalah</w:t>
            </w:r>
            <w:proofErr w:type="spellEnd"/>
            <w:r w:rsidRPr="00014739">
              <w:rPr>
                <w:rFonts w:ascii="Times New Roman" w:hAnsi="Times New Roman"/>
                <w:sz w:val="18"/>
                <w:szCs w:val="18"/>
              </w:rPr>
              <w:t xml:space="preserve"> Pre experimental </w:t>
            </w:r>
            <w:proofErr w:type="spellStart"/>
            <w:r w:rsidRPr="00014739">
              <w:rPr>
                <w:rFonts w:ascii="Times New Roman" w:hAnsi="Times New Roman"/>
                <w:sz w:val="18"/>
                <w:szCs w:val="18"/>
              </w:rPr>
              <w:t>dimana</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penelitian</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menggunakan</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perlakuan</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berupa</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pemberian</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pijat</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bayi</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dengan</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minyak</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esensial</w:t>
            </w:r>
            <w:proofErr w:type="spellEnd"/>
            <w:r w:rsidRPr="00014739">
              <w:rPr>
                <w:rFonts w:ascii="Times New Roman" w:hAnsi="Times New Roman"/>
                <w:sz w:val="18"/>
                <w:szCs w:val="18"/>
              </w:rPr>
              <w:t xml:space="preserve"> oil </w:t>
            </w:r>
            <w:proofErr w:type="spellStart"/>
            <w:r w:rsidRPr="00014739">
              <w:rPr>
                <w:rFonts w:ascii="Times New Roman" w:hAnsi="Times New Roman"/>
                <w:sz w:val="18"/>
                <w:szCs w:val="18"/>
              </w:rPr>
              <w:t>terhadap</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kualitas</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tidur</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bayi</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uisa</w:t>
            </w:r>
            <w:proofErr w:type="spellEnd"/>
            <w:r w:rsidRPr="00014739">
              <w:rPr>
                <w:rFonts w:ascii="Times New Roman" w:hAnsi="Times New Roman"/>
                <w:sz w:val="18"/>
                <w:szCs w:val="18"/>
              </w:rPr>
              <w:t xml:space="preserve"> 4-12 </w:t>
            </w:r>
            <w:proofErr w:type="spellStart"/>
            <w:r w:rsidRPr="00014739">
              <w:rPr>
                <w:rFonts w:ascii="Times New Roman" w:hAnsi="Times New Roman"/>
                <w:sz w:val="18"/>
                <w:szCs w:val="18"/>
              </w:rPr>
              <w:t>bulan</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dengan</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desain</w:t>
            </w:r>
            <w:proofErr w:type="spellEnd"/>
            <w:r w:rsidRPr="00014739">
              <w:rPr>
                <w:rFonts w:ascii="Times New Roman" w:hAnsi="Times New Roman"/>
                <w:sz w:val="18"/>
                <w:szCs w:val="18"/>
              </w:rPr>
              <w:t xml:space="preserve"> One Group Pre-test and Post-test </w:t>
            </w:r>
            <w:proofErr w:type="spellStart"/>
            <w:r w:rsidRPr="00014739">
              <w:rPr>
                <w:rFonts w:ascii="Times New Roman" w:hAnsi="Times New Roman"/>
                <w:sz w:val="18"/>
                <w:szCs w:val="18"/>
              </w:rPr>
              <w:t>peneliti</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tidak</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menambahkan</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kelompok</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perbandingan</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kontrol</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Tujuan</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dari</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penelitian</w:t>
            </w:r>
            <w:proofErr w:type="spellEnd"/>
            <w:r w:rsidRPr="00014739">
              <w:rPr>
                <w:rFonts w:ascii="Times New Roman" w:hAnsi="Times New Roman"/>
                <w:sz w:val="18"/>
                <w:szCs w:val="18"/>
              </w:rPr>
              <w:t xml:space="preserve"> ini </w:t>
            </w:r>
            <w:proofErr w:type="spellStart"/>
            <w:r w:rsidRPr="00014739">
              <w:rPr>
                <w:rFonts w:ascii="Times New Roman" w:hAnsi="Times New Roman"/>
                <w:sz w:val="18"/>
                <w:szCs w:val="18"/>
              </w:rPr>
              <w:t>adalah</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untuk</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mengetahui</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pengaruh</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antar</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variabel</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independen</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pijat</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bayi</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dengan</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minyak</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esensial</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mawar</w:t>
            </w:r>
            <w:proofErr w:type="spellEnd"/>
            <w:r w:rsidRPr="00014739">
              <w:rPr>
                <w:rFonts w:ascii="Times New Roman" w:hAnsi="Times New Roman"/>
                <w:sz w:val="18"/>
                <w:szCs w:val="18"/>
              </w:rPr>
              <w:t xml:space="preserve"> dan </w:t>
            </w:r>
            <w:proofErr w:type="spellStart"/>
            <w:r w:rsidRPr="00014739">
              <w:rPr>
                <w:rFonts w:ascii="Times New Roman" w:hAnsi="Times New Roman"/>
                <w:sz w:val="18"/>
                <w:szCs w:val="18"/>
              </w:rPr>
              <w:t>variabel</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dependen</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kualitas</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tidur</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bayi</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Peneliti</w:t>
            </w:r>
            <w:proofErr w:type="spellEnd"/>
            <w:r w:rsidRPr="00014739">
              <w:rPr>
                <w:rFonts w:ascii="Times New Roman" w:hAnsi="Times New Roman"/>
                <w:sz w:val="18"/>
                <w:szCs w:val="18"/>
              </w:rPr>
              <w:t xml:space="preserve"> akan </w:t>
            </w:r>
            <w:proofErr w:type="spellStart"/>
            <w:r w:rsidRPr="00014739">
              <w:rPr>
                <w:rFonts w:ascii="Times New Roman" w:hAnsi="Times New Roman"/>
                <w:sz w:val="18"/>
                <w:szCs w:val="18"/>
              </w:rPr>
              <w:t>melakukan</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observasi</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pada</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satu</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kelompok</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sebelum</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dilakukan</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tindakan</w:t>
            </w:r>
            <w:proofErr w:type="spellEnd"/>
            <w:r w:rsidRPr="00014739">
              <w:rPr>
                <w:rFonts w:ascii="Times New Roman" w:hAnsi="Times New Roman"/>
                <w:sz w:val="18"/>
                <w:szCs w:val="18"/>
              </w:rPr>
              <w:t xml:space="preserve"> dan </w:t>
            </w:r>
            <w:proofErr w:type="spellStart"/>
            <w:r w:rsidRPr="00014739">
              <w:rPr>
                <w:rFonts w:ascii="Times New Roman" w:hAnsi="Times New Roman"/>
                <w:sz w:val="18"/>
                <w:szCs w:val="18"/>
              </w:rPr>
              <w:t>sesudah</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dilakukan</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tindakan.Hasil</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analisis</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penelitian</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dapat</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diketahui</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bahwa</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kualitas</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tidur</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bayi</w:t>
            </w:r>
            <w:proofErr w:type="spellEnd"/>
            <w:r w:rsidRPr="00014739">
              <w:rPr>
                <w:rFonts w:ascii="Times New Roman" w:hAnsi="Times New Roman"/>
                <w:sz w:val="18"/>
                <w:szCs w:val="18"/>
              </w:rPr>
              <w:t xml:space="preserve"> usia 4-12 </w:t>
            </w:r>
            <w:proofErr w:type="spellStart"/>
            <w:r w:rsidRPr="00014739">
              <w:rPr>
                <w:rFonts w:ascii="Times New Roman" w:hAnsi="Times New Roman"/>
                <w:sz w:val="18"/>
                <w:szCs w:val="18"/>
              </w:rPr>
              <w:t>bulan</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sebelum</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diberikan</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pijat</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bayi</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dengan</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minyak</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essensial</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mawar</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hampir</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seluruhnya</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memiliki</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kualitas</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tidur</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kurang</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yaitu</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sebanyak</w:t>
            </w:r>
            <w:proofErr w:type="spellEnd"/>
            <w:r w:rsidRPr="00014739">
              <w:rPr>
                <w:rFonts w:ascii="Times New Roman" w:hAnsi="Times New Roman"/>
                <w:sz w:val="18"/>
                <w:szCs w:val="18"/>
              </w:rPr>
              <w:t xml:space="preserve"> 30 </w:t>
            </w:r>
            <w:proofErr w:type="spellStart"/>
            <w:r w:rsidRPr="00014739">
              <w:rPr>
                <w:rFonts w:ascii="Times New Roman" w:hAnsi="Times New Roman"/>
                <w:sz w:val="18"/>
                <w:szCs w:val="18"/>
              </w:rPr>
              <w:t>bayi</w:t>
            </w:r>
            <w:proofErr w:type="spellEnd"/>
            <w:r w:rsidRPr="00014739">
              <w:rPr>
                <w:rFonts w:ascii="Times New Roman" w:hAnsi="Times New Roman"/>
                <w:sz w:val="18"/>
                <w:szCs w:val="18"/>
              </w:rPr>
              <w:t xml:space="preserve"> (86%) dan </w:t>
            </w:r>
            <w:proofErr w:type="spellStart"/>
            <w:r w:rsidRPr="00014739">
              <w:rPr>
                <w:rFonts w:ascii="Times New Roman" w:hAnsi="Times New Roman"/>
                <w:sz w:val="18"/>
                <w:szCs w:val="18"/>
              </w:rPr>
              <w:t>sebagian</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kecil</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memiliki</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kualitas</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tidur</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cukup</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yaitu</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sebanyak</w:t>
            </w:r>
            <w:proofErr w:type="spellEnd"/>
            <w:r w:rsidRPr="00014739">
              <w:rPr>
                <w:rFonts w:ascii="Times New Roman" w:hAnsi="Times New Roman"/>
                <w:sz w:val="18"/>
                <w:szCs w:val="18"/>
              </w:rPr>
              <w:t xml:space="preserve"> 5 </w:t>
            </w:r>
            <w:proofErr w:type="spellStart"/>
            <w:r w:rsidRPr="00014739">
              <w:rPr>
                <w:rFonts w:ascii="Times New Roman" w:hAnsi="Times New Roman"/>
                <w:sz w:val="18"/>
                <w:szCs w:val="18"/>
              </w:rPr>
              <w:t>bayi</w:t>
            </w:r>
            <w:proofErr w:type="spellEnd"/>
            <w:r w:rsidRPr="00014739">
              <w:rPr>
                <w:rFonts w:ascii="Times New Roman" w:hAnsi="Times New Roman"/>
                <w:sz w:val="18"/>
                <w:szCs w:val="18"/>
              </w:rPr>
              <w:t xml:space="preserve"> (14%). </w:t>
            </w:r>
            <w:proofErr w:type="spellStart"/>
            <w:r w:rsidRPr="00014739">
              <w:rPr>
                <w:rFonts w:ascii="Times New Roman" w:hAnsi="Times New Roman"/>
                <w:sz w:val="18"/>
                <w:szCs w:val="18"/>
              </w:rPr>
              <w:t>analisis</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penelitian</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dapat</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diketahui</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bahwa</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kualitas</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tidur</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bayi</w:t>
            </w:r>
            <w:proofErr w:type="spellEnd"/>
            <w:r w:rsidRPr="00014739">
              <w:rPr>
                <w:rFonts w:ascii="Times New Roman" w:hAnsi="Times New Roman"/>
                <w:sz w:val="18"/>
                <w:szCs w:val="18"/>
              </w:rPr>
              <w:t xml:space="preserve"> usia 4-12 </w:t>
            </w:r>
            <w:proofErr w:type="spellStart"/>
            <w:r w:rsidRPr="00014739">
              <w:rPr>
                <w:rFonts w:ascii="Times New Roman" w:hAnsi="Times New Roman"/>
                <w:sz w:val="18"/>
                <w:szCs w:val="18"/>
              </w:rPr>
              <w:t>bulan</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setelah</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diberikan</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pijat</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bayi</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dengan</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minyak</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essensial</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mawar</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hampir</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seluruhnya</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memiliki</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kualitas</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tidur</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baik</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yaitu</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sebanyak</w:t>
            </w:r>
            <w:proofErr w:type="spellEnd"/>
            <w:r w:rsidRPr="00014739">
              <w:rPr>
                <w:rFonts w:ascii="Times New Roman" w:hAnsi="Times New Roman"/>
                <w:sz w:val="18"/>
                <w:szCs w:val="18"/>
              </w:rPr>
              <w:t xml:space="preserve"> 30 </w:t>
            </w:r>
            <w:proofErr w:type="spellStart"/>
            <w:r w:rsidRPr="00014739">
              <w:rPr>
                <w:rFonts w:ascii="Times New Roman" w:hAnsi="Times New Roman"/>
                <w:sz w:val="18"/>
                <w:szCs w:val="18"/>
              </w:rPr>
              <w:t>bayi</w:t>
            </w:r>
            <w:proofErr w:type="spellEnd"/>
            <w:r w:rsidRPr="00014739">
              <w:rPr>
                <w:rFonts w:ascii="Times New Roman" w:hAnsi="Times New Roman"/>
                <w:sz w:val="18"/>
                <w:szCs w:val="18"/>
              </w:rPr>
              <w:t xml:space="preserve"> (86%) dan </w:t>
            </w:r>
            <w:proofErr w:type="spellStart"/>
            <w:r w:rsidRPr="00014739">
              <w:rPr>
                <w:rFonts w:ascii="Times New Roman" w:hAnsi="Times New Roman"/>
                <w:sz w:val="18"/>
                <w:szCs w:val="18"/>
              </w:rPr>
              <w:t>sebagian</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kecil</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memiliki</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kualitas</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tidur</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cukup</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yaitu</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sebanyak</w:t>
            </w:r>
            <w:proofErr w:type="spellEnd"/>
            <w:r w:rsidRPr="00014739">
              <w:rPr>
                <w:rFonts w:ascii="Times New Roman" w:hAnsi="Times New Roman"/>
                <w:sz w:val="18"/>
                <w:szCs w:val="18"/>
              </w:rPr>
              <w:t xml:space="preserve"> 5 </w:t>
            </w:r>
            <w:proofErr w:type="spellStart"/>
            <w:r w:rsidRPr="00014739">
              <w:rPr>
                <w:rFonts w:ascii="Times New Roman" w:hAnsi="Times New Roman"/>
                <w:sz w:val="18"/>
                <w:szCs w:val="18"/>
              </w:rPr>
              <w:t>bayi</w:t>
            </w:r>
            <w:proofErr w:type="spellEnd"/>
            <w:r w:rsidRPr="00014739">
              <w:rPr>
                <w:rFonts w:ascii="Times New Roman" w:hAnsi="Times New Roman"/>
                <w:sz w:val="18"/>
                <w:szCs w:val="18"/>
              </w:rPr>
              <w:t xml:space="preserve"> (14%). </w:t>
            </w:r>
            <w:proofErr w:type="spellStart"/>
            <w:r w:rsidRPr="00014739">
              <w:rPr>
                <w:rFonts w:ascii="Times New Roman" w:hAnsi="Times New Roman"/>
                <w:sz w:val="18"/>
                <w:szCs w:val="18"/>
              </w:rPr>
              <w:t>Terdapat</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pengaruh</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pemberian</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pijat</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bayi</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dengan</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minyak</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essensial</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mawar</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terhadap</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kualitas</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tidur</w:t>
            </w:r>
            <w:proofErr w:type="spellEnd"/>
            <w:r w:rsidRPr="00014739">
              <w:rPr>
                <w:rFonts w:ascii="Times New Roman" w:hAnsi="Times New Roman"/>
                <w:sz w:val="18"/>
                <w:szCs w:val="18"/>
              </w:rPr>
              <w:t xml:space="preserve"> </w:t>
            </w:r>
            <w:proofErr w:type="spellStart"/>
            <w:r w:rsidRPr="00014739">
              <w:rPr>
                <w:rFonts w:ascii="Times New Roman" w:hAnsi="Times New Roman"/>
                <w:sz w:val="18"/>
                <w:szCs w:val="18"/>
              </w:rPr>
              <w:t>bayi</w:t>
            </w:r>
            <w:proofErr w:type="spellEnd"/>
            <w:r w:rsidRPr="00014739">
              <w:rPr>
                <w:rFonts w:ascii="Times New Roman" w:hAnsi="Times New Roman"/>
                <w:sz w:val="18"/>
                <w:szCs w:val="18"/>
              </w:rPr>
              <w:t xml:space="preserve"> usia 4-12 </w:t>
            </w:r>
            <w:proofErr w:type="spellStart"/>
            <w:r w:rsidRPr="00014739">
              <w:rPr>
                <w:rFonts w:ascii="Times New Roman" w:hAnsi="Times New Roman"/>
                <w:sz w:val="18"/>
                <w:szCs w:val="18"/>
              </w:rPr>
              <w:t>bulan</w:t>
            </w:r>
            <w:proofErr w:type="spellEnd"/>
            <w:r w:rsidRPr="00014739">
              <w:rPr>
                <w:rFonts w:ascii="Times New Roman" w:hAnsi="Times New Roman"/>
                <w:sz w:val="18"/>
                <w:szCs w:val="18"/>
              </w:rPr>
              <w:t xml:space="preserve"> di </w:t>
            </w:r>
            <w:proofErr w:type="spellStart"/>
            <w:r w:rsidRPr="00014739">
              <w:rPr>
                <w:rFonts w:ascii="Times New Roman" w:hAnsi="Times New Roman"/>
                <w:sz w:val="18"/>
                <w:szCs w:val="18"/>
              </w:rPr>
              <w:t>Inzi</w:t>
            </w:r>
            <w:proofErr w:type="spellEnd"/>
            <w:r w:rsidRPr="00014739">
              <w:rPr>
                <w:rFonts w:ascii="Times New Roman" w:hAnsi="Times New Roman"/>
                <w:sz w:val="18"/>
                <w:szCs w:val="18"/>
              </w:rPr>
              <w:t xml:space="preserve"> Spa Bukit </w:t>
            </w:r>
            <w:proofErr w:type="spellStart"/>
            <w:r w:rsidRPr="00014739">
              <w:rPr>
                <w:rFonts w:ascii="Times New Roman" w:hAnsi="Times New Roman"/>
                <w:sz w:val="18"/>
                <w:szCs w:val="18"/>
              </w:rPr>
              <w:t>Merapin</w:t>
            </w:r>
            <w:proofErr w:type="spellEnd"/>
            <w:r w:rsidRPr="00014739">
              <w:rPr>
                <w:rFonts w:ascii="Times New Roman" w:hAnsi="Times New Roman"/>
                <w:sz w:val="18"/>
                <w:szCs w:val="18"/>
              </w:rPr>
              <w:t xml:space="preserve"> Kota </w:t>
            </w:r>
            <w:proofErr w:type="spellStart"/>
            <w:r w:rsidRPr="00014739">
              <w:rPr>
                <w:rFonts w:ascii="Times New Roman" w:hAnsi="Times New Roman"/>
                <w:sz w:val="18"/>
                <w:szCs w:val="18"/>
              </w:rPr>
              <w:t>Pangkalpinang</w:t>
            </w:r>
            <w:proofErr w:type="spellEnd"/>
            <w:r w:rsidR="00B3261D">
              <w:rPr>
                <w:rFonts w:ascii="Times New Roman" w:hAnsi="Times New Roman"/>
                <w:bCs/>
                <w:sz w:val="18"/>
                <w:szCs w:val="18"/>
              </w:rPr>
              <w:t>.</w:t>
            </w:r>
          </w:p>
        </w:tc>
      </w:tr>
    </w:tbl>
    <w:p w14:paraId="5D37B271" w14:textId="77777777" w:rsidR="009C1DAF" w:rsidRPr="006E3AEA" w:rsidRDefault="009C1DAF" w:rsidP="009C1DAF">
      <w:pPr>
        <w:tabs>
          <w:tab w:val="left" w:pos="567"/>
        </w:tabs>
        <w:jc w:val="both"/>
        <w:rPr>
          <w:rFonts w:ascii="Times New Roman" w:hAnsi="Times New Roman"/>
          <w:b/>
          <w:bCs/>
          <w:caps/>
        </w:rPr>
        <w:sectPr w:rsidR="009C1DAF" w:rsidRPr="006E3AEA" w:rsidSect="000016D4">
          <w:headerReference w:type="even" r:id="rId8"/>
          <w:headerReference w:type="default" r:id="rId9"/>
          <w:footerReference w:type="even" r:id="rId10"/>
          <w:footnotePr>
            <w:pos w:val="beneathText"/>
          </w:footnotePr>
          <w:type w:val="continuous"/>
          <w:pgSz w:w="11907" w:h="16840" w:code="9"/>
          <w:pgMar w:top="1412" w:right="851" w:bottom="1140" w:left="1412" w:header="720" w:footer="720" w:gutter="0"/>
          <w:pgNumType w:start="9" w:chapStyle="1"/>
          <w:cols w:space="340"/>
          <w:docGrid w:linePitch="360"/>
        </w:sectPr>
      </w:pPr>
    </w:p>
    <w:p w14:paraId="3CC59369" w14:textId="77777777" w:rsidR="009C1DAF" w:rsidRPr="00B3261D" w:rsidRDefault="009C1DAF" w:rsidP="009C1DAF">
      <w:pPr>
        <w:tabs>
          <w:tab w:val="left" w:pos="567"/>
        </w:tabs>
        <w:jc w:val="both"/>
        <w:rPr>
          <w:rFonts w:ascii="Times New Roman" w:hAnsi="Times New Roman"/>
          <w:b/>
          <w:bCs/>
          <w:caps/>
          <w:sz w:val="20"/>
          <w:szCs w:val="20"/>
        </w:rPr>
      </w:pPr>
      <w:r w:rsidRPr="00B3261D">
        <w:rPr>
          <w:rFonts w:ascii="Times New Roman" w:hAnsi="Times New Roman"/>
          <w:b/>
          <w:bCs/>
          <w:caps/>
          <w:sz w:val="20"/>
          <w:szCs w:val="20"/>
        </w:rPr>
        <w:t>PENDAHULUAN</w:t>
      </w:r>
      <w:r w:rsidRPr="00B3261D">
        <w:rPr>
          <w:rStyle w:val="ReferensiCatatanKaki"/>
          <w:rFonts w:ascii="Times New Roman" w:hAnsi="Times New Roman"/>
          <w:b/>
          <w:bCs/>
          <w:caps/>
          <w:color w:val="FFFFFF"/>
          <w:sz w:val="20"/>
          <w:szCs w:val="20"/>
        </w:rPr>
        <w:footnoteReference w:customMarkFollows="1" w:id="1"/>
        <w:sym w:font="Symbol" w:char="F02A"/>
      </w:r>
    </w:p>
    <w:p w14:paraId="02B4EE60" w14:textId="77777777" w:rsidR="009C1DAF" w:rsidRPr="00B3261D" w:rsidRDefault="00123163" w:rsidP="003E1BAF">
      <w:pPr>
        <w:pStyle w:val="DaftarParagraf"/>
        <w:autoSpaceDE w:val="0"/>
        <w:autoSpaceDN w:val="0"/>
        <w:adjustRightInd w:val="0"/>
        <w:ind w:left="0" w:firstLine="562"/>
        <w:jc w:val="both"/>
        <w:rPr>
          <w:rFonts w:ascii="Times New Roman" w:hAnsi="Times New Roman"/>
          <w:sz w:val="20"/>
          <w:szCs w:val="20"/>
        </w:rPr>
      </w:pPr>
      <w:r w:rsidRPr="00B3261D">
        <w:rPr>
          <w:rFonts w:ascii="Times New Roman" w:hAnsi="Times New Roman"/>
          <w:sz w:val="20"/>
          <w:szCs w:val="20"/>
        </w:rPr>
        <w:t xml:space="preserve">Masa </w:t>
      </w:r>
      <w:proofErr w:type="spellStart"/>
      <w:r w:rsidRPr="00B3261D">
        <w:rPr>
          <w:rFonts w:ascii="Times New Roman" w:hAnsi="Times New Roman"/>
          <w:sz w:val="20"/>
          <w:szCs w:val="20"/>
        </w:rPr>
        <w:t>bayi</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merupakan</w:t>
      </w:r>
      <w:proofErr w:type="spellEnd"/>
      <w:r w:rsidRPr="00B3261D">
        <w:rPr>
          <w:rFonts w:ascii="Times New Roman" w:hAnsi="Times New Roman"/>
          <w:sz w:val="20"/>
          <w:szCs w:val="20"/>
        </w:rPr>
        <w:t xml:space="preserve"> masa usia </w:t>
      </w:r>
      <w:proofErr w:type="spellStart"/>
      <w:r w:rsidRPr="00B3261D">
        <w:rPr>
          <w:rFonts w:ascii="Times New Roman" w:hAnsi="Times New Roman"/>
          <w:sz w:val="20"/>
          <w:szCs w:val="20"/>
        </w:rPr>
        <w:t>dari</w:t>
      </w:r>
      <w:proofErr w:type="spellEnd"/>
      <w:r w:rsidRPr="00B3261D">
        <w:rPr>
          <w:rFonts w:ascii="Times New Roman" w:hAnsi="Times New Roman"/>
          <w:sz w:val="20"/>
          <w:szCs w:val="20"/>
        </w:rPr>
        <w:t xml:space="preserve"> 0-1 </w:t>
      </w:r>
      <w:proofErr w:type="spellStart"/>
      <w:r w:rsidRPr="00B3261D">
        <w:rPr>
          <w:rFonts w:ascii="Times New Roman" w:hAnsi="Times New Roman"/>
          <w:sz w:val="20"/>
          <w:szCs w:val="20"/>
        </w:rPr>
        <w:t>tahun</w:t>
      </w:r>
      <w:proofErr w:type="spellEnd"/>
      <w:r w:rsidRPr="00B3261D">
        <w:rPr>
          <w:rFonts w:ascii="Times New Roman" w:hAnsi="Times New Roman"/>
          <w:sz w:val="20"/>
          <w:szCs w:val="20"/>
        </w:rPr>
        <w:t xml:space="preserve"> </w:t>
      </w:r>
      <w:r w:rsidR="00D8204B" w:rsidRPr="00B3261D">
        <w:rPr>
          <w:rFonts w:ascii="Times New Roman" w:hAnsi="Times New Roman"/>
          <w:sz w:val="20"/>
          <w:szCs w:val="20"/>
        </w:rPr>
        <w:t>(</w:t>
      </w:r>
      <w:proofErr w:type="spellStart"/>
      <w:r w:rsidRPr="00B3261D">
        <w:rPr>
          <w:rFonts w:ascii="Times New Roman" w:hAnsi="Times New Roman"/>
          <w:sz w:val="20"/>
          <w:szCs w:val="20"/>
        </w:rPr>
        <w:t>Armini</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Sriasih</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Marhaeni</w:t>
      </w:r>
      <w:proofErr w:type="spellEnd"/>
      <w:r w:rsidRPr="00B3261D">
        <w:rPr>
          <w:rFonts w:ascii="Times New Roman" w:hAnsi="Times New Roman"/>
          <w:sz w:val="20"/>
          <w:szCs w:val="20"/>
        </w:rPr>
        <w:t>, 2017</w:t>
      </w:r>
      <w:r w:rsidR="00D8204B" w:rsidRPr="00B3261D">
        <w:rPr>
          <w:rFonts w:ascii="Times New Roman" w:hAnsi="Times New Roman"/>
          <w:sz w:val="20"/>
          <w:szCs w:val="20"/>
        </w:rPr>
        <w:t>)</w:t>
      </w:r>
      <w:r w:rsidRPr="00B3261D">
        <w:rPr>
          <w:rFonts w:ascii="Times New Roman" w:hAnsi="Times New Roman"/>
          <w:sz w:val="20"/>
          <w:szCs w:val="20"/>
        </w:rPr>
        <w:t xml:space="preserve">. </w:t>
      </w:r>
      <w:proofErr w:type="spellStart"/>
      <w:r w:rsidRPr="00B3261D">
        <w:rPr>
          <w:rFonts w:ascii="Times New Roman" w:hAnsi="Times New Roman"/>
          <w:sz w:val="20"/>
          <w:szCs w:val="20"/>
        </w:rPr>
        <w:t>Menurut</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Widiyanti</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dalam</w:t>
      </w:r>
      <w:proofErr w:type="spellEnd"/>
      <w:r w:rsidRPr="00B3261D">
        <w:rPr>
          <w:rFonts w:ascii="Times New Roman" w:hAnsi="Times New Roman"/>
          <w:sz w:val="20"/>
          <w:szCs w:val="20"/>
        </w:rPr>
        <w:t xml:space="preserve"> </w:t>
      </w:r>
      <w:r w:rsidR="00D8204B" w:rsidRPr="00B3261D">
        <w:rPr>
          <w:rFonts w:ascii="Times New Roman" w:hAnsi="Times New Roman"/>
          <w:sz w:val="20"/>
          <w:szCs w:val="20"/>
        </w:rPr>
        <w:t>(</w:t>
      </w:r>
      <w:proofErr w:type="spellStart"/>
      <w:r w:rsidRPr="00B3261D">
        <w:rPr>
          <w:rFonts w:ascii="Times New Roman" w:hAnsi="Times New Roman"/>
          <w:sz w:val="20"/>
          <w:szCs w:val="20"/>
        </w:rPr>
        <w:t>Nurhayati</w:t>
      </w:r>
      <w:proofErr w:type="spellEnd"/>
      <w:r w:rsidRPr="00B3261D">
        <w:rPr>
          <w:rFonts w:ascii="Times New Roman" w:hAnsi="Times New Roman"/>
          <w:sz w:val="20"/>
          <w:szCs w:val="20"/>
        </w:rPr>
        <w:t>, 2020</w:t>
      </w:r>
      <w:r w:rsidR="00D8204B" w:rsidRPr="00B3261D">
        <w:rPr>
          <w:rFonts w:ascii="Times New Roman" w:hAnsi="Times New Roman"/>
          <w:sz w:val="20"/>
          <w:szCs w:val="20"/>
        </w:rPr>
        <w:t>)</w:t>
      </w:r>
      <w:r w:rsidRPr="00B3261D">
        <w:rPr>
          <w:rFonts w:ascii="Times New Roman" w:hAnsi="Times New Roman"/>
          <w:sz w:val="20"/>
          <w:szCs w:val="20"/>
        </w:rPr>
        <w:t xml:space="preserve"> masa </w:t>
      </w:r>
      <w:proofErr w:type="spellStart"/>
      <w:r w:rsidRPr="00B3261D">
        <w:rPr>
          <w:rFonts w:ascii="Times New Roman" w:hAnsi="Times New Roman"/>
          <w:sz w:val="20"/>
          <w:szCs w:val="20"/>
        </w:rPr>
        <w:t>bayi</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merupakan</w:t>
      </w:r>
      <w:proofErr w:type="spellEnd"/>
      <w:r w:rsidRPr="00B3261D">
        <w:rPr>
          <w:rFonts w:ascii="Times New Roman" w:hAnsi="Times New Roman"/>
          <w:sz w:val="20"/>
          <w:szCs w:val="20"/>
        </w:rPr>
        <w:t xml:space="preserve"> masa </w:t>
      </w:r>
      <w:proofErr w:type="spellStart"/>
      <w:r w:rsidRPr="00B3261D">
        <w:rPr>
          <w:rFonts w:ascii="Times New Roman" w:hAnsi="Times New Roman"/>
          <w:sz w:val="20"/>
          <w:szCs w:val="20"/>
        </w:rPr>
        <w:t>emas</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untuk</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pertumbuhan</w:t>
      </w:r>
      <w:proofErr w:type="spellEnd"/>
      <w:r w:rsidRPr="00B3261D">
        <w:rPr>
          <w:rFonts w:ascii="Times New Roman" w:hAnsi="Times New Roman"/>
          <w:sz w:val="20"/>
          <w:szCs w:val="20"/>
        </w:rPr>
        <w:t xml:space="preserve"> dan </w:t>
      </w:r>
      <w:proofErr w:type="spellStart"/>
      <w:r w:rsidRPr="00B3261D">
        <w:rPr>
          <w:rFonts w:ascii="Times New Roman" w:hAnsi="Times New Roman"/>
          <w:sz w:val="20"/>
          <w:szCs w:val="20"/>
        </w:rPr>
        <w:t>perkembang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anak</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sehingga</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perlu</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mendapatk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perhati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khusus</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Salah</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satu</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faktor</w:t>
      </w:r>
      <w:proofErr w:type="spellEnd"/>
      <w:r w:rsidRPr="00B3261D">
        <w:rPr>
          <w:rFonts w:ascii="Times New Roman" w:hAnsi="Times New Roman"/>
          <w:sz w:val="20"/>
          <w:szCs w:val="20"/>
        </w:rPr>
        <w:t xml:space="preserve"> yang </w:t>
      </w:r>
      <w:proofErr w:type="spellStart"/>
      <w:r w:rsidRPr="00B3261D">
        <w:rPr>
          <w:rFonts w:ascii="Times New Roman" w:hAnsi="Times New Roman"/>
          <w:sz w:val="20"/>
          <w:szCs w:val="20"/>
        </w:rPr>
        <w:t>mempengaruhi</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tumbuh</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kembang</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bayi</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adalah</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tidur</w:t>
      </w:r>
      <w:proofErr w:type="spellEnd"/>
      <w:r w:rsidRPr="00B3261D">
        <w:rPr>
          <w:rFonts w:ascii="Times New Roman" w:hAnsi="Times New Roman"/>
          <w:sz w:val="20"/>
          <w:szCs w:val="20"/>
        </w:rPr>
        <w:t xml:space="preserve"> dan </w:t>
      </w:r>
      <w:proofErr w:type="spellStart"/>
      <w:r w:rsidRPr="00B3261D">
        <w:rPr>
          <w:rFonts w:ascii="Times New Roman" w:hAnsi="Times New Roman"/>
          <w:sz w:val="20"/>
          <w:szCs w:val="20"/>
        </w:rPr>
        <w:t>istirahat</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Kebutuh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tidur</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tidak</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hanya</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dilihat</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dari</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aspek</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kuantitas</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saja</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namun</w:t>
      </w:r>
      <w:proofErr w:type="spellEnd"/>
      <w:r w:rsidRPr="00B3261D">
        <w:rPr>
          <w:rFonts w:ascii="Times New Roman" w:hAnsi="Times New Roman"/>
          <w:sz w:val="20"/>
          <w:szCs w:val="20"/>
        </w:rPr>
        <w:t xml:space="preserve"> juga </w:t>
      </w:r>
      <w:proofErr w:type="spellStart"/>
      <w:r w:rsidRPr="00B3261D">
        <w:rPr>
          <w:rFonts w:ascii="Times New Roman" w:hAnsi="Times New Roman"/>
          <w:sz w:val="20"/>
          <w:szCs w:val="20"/>
        </w:rPr>
        <w:t>kualitasnya</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Deng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kualitas</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tidur</w:t>
      </w:r>
      <w:proofErr w:type="spellEnd"/>
      <w:r w:rsidRPr="00B3261D">
        <w:rPr>
          <w:rFonts w:ascii="Times New Roman" w:hAnsi="Times New Roman"/>
          <w:sz w:val="20"/>
          <w:szCs w:val="20"/>
        </w:rPr>
        <w:t xml:space="preserve"> yang </w:t>
      </w:r>
      <w:proofErr w:type="spellStart"/>
      <w:r w:rsidRPr="00B3261D">
        <w:rPr>
          <w:rFonts w:ascii="Times New Roman" w:hAnsi="Times New Roman"/>
          <w:sz w:val="20"/>
          <w:szCs w:val="20"/>
        </w:rPr>
        <w:t>baik</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pertumbuhan</w:t>
      </w:r>
      <w:proofErr w:type="spellEnd"/>
      <w:r w:rsidRPr="00B3261D">
        <w:rPr>
          <w:rFonts w:ascii="Times New Roman" w:hAnsi="Times New Roman"/>
          <w:sz w:val="20"/>
          <w:szCs w:val="20"/>
        </w:rPr>
        <w:t xml:space="preserve"> dan </w:t>
      </w:r>
      <w:proofErr w:type="spellStart"/>
      <w:r w:rsidRPr="00B3261D">
        <w:rPr>
          <w:rFonts w:ascii="Times New Roman" w:hAnsi="Times New Roman"/>
          <w:sz w:val="20"/>
          <w:szCs w:val="20"/>
        </w:rPr>
        <w:t>perkembang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bayi</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dapat</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dicapai</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secara</w:t>
      </w:r>
      <w:proofErr w:type="spellEnd"/>
      <w:r w:rsidRPr="00B3261D">
        <w:rPr>
          <w:rFonts w:ascii="Times New Roman" w:hAnsi="Times New Roman"/>
          <w:sz w:val="20"/>
          <w:szCs w:val="20"/>
        </w:rPr>
        <w:t xml:space="preserve"> optimal. </w:t>
      </w:r>
      <w:proofErr w:type="spellStart"/>
      <w:r w:rsidRPr="00B3261D">
        <w:rPr>
          <w:rFonts w:ascii="Times New Roman" w:hAnsi="Times New Roman"/>
          <w:sz w:val="20"/>
          <w:szCs w:val="20"/>
        </w:rPr>
        <w:t>Menurut</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Guyto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tidur</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merupak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keadaan</w:t>
      </w:r>
      <w:proofErr w:type="spellEnd"/>
      <w:r w:rsidRPr="00B3261D">
        <w:rPr>
          <w:rFonts w:ascii="Times New Roman" w:hAnsi="Times New Roman"/>
          <w:sz w:val="20"/>
          <w:szCs w:val="20"/>
        </w:rPr>
        <w:t xml:space="preserve"> yang </w:t>
      </w:r>
      <w:proofErr w:type="spellStart"/>
      <w:r w:rsidRPr="00B3261D">
        <w:rPr>
          <w:rFonts w:ascii="Times New Roman" w:hAnsi="Times New Roman"/>
          <w:sz w:val="20"/>
          <w:szCs w:val="20"/>
        </w:rPr>
        <w:t>tidak</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sadark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diri</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dimana</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persepsi</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maupu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reaksi</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individu</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terhadap</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lingkung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menuru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atau</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hilang</w:t>
      </w:r>
      <w:proofErr w:type="spellEnd"/>
      <w:r w:rsidRPr="00B3261D">
        <w:rPr>
          <w:rFonts w:ascii="Times New Roman" w:hAnsi="Times New Roman"/>
          <w:sz w:val="20"/>
          <w:szCs w:val="20"/>
        </w:rPr>
        <w:t xml:space="preserve"> akan </w:t>
      </w:r>
      <w:proofErr w:type="spellStart"/>
      <w:r w:rsidRPr="00B3261D">
        <w:rPr>
          <w:rFonts w:ascii="Times New Roman" w:hAnsi="Times New Roman"/>
          <w:sz w:val="20"/>
          <w:szCs w:val="20"/>
        </w:rPr>
        <w:t>tetapi</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dapat</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dibangunk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lagi</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deng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rangsangan</w:t>
      </w:r>
      <w:proofErr w:type="spellEnd"/>
      <w:r w:rsidRPr="00B3261D">
        <w:rPr>
          <w:rFonts w:ascii="Times New Roman" w:hAnsi="Times New Roman"/>
          <w:sz w:val="20"/>
          <w:szCs w:val="20"/>
        </w:rPr>
        <w:t xml:space="preserve"> yang </w:t>
      </w:r>
      <w:proofErr w:type="spellStart"/>
      <w:r w:rsidRPr="00B3261D">
        <w:rPr>
          <w:rFonts w:ascii="Times New Roman" w:hAnsi="Times New Roman"/>
          <w:sz w:val="20"/>
          <w:szCs w:val="20"/>
        </w:rPr>
        <w:t>cukup</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Sampai</w:t>
      </w:r>
      <w:proofErr w:type="spellEnd"/>
      <w:r w:rsidRPr="00B3261D">
        <w:rPr>
          <w:rFonts w:ascii="Times New Roman" w:hAnsi="Times New Roman"/>
          <w:sz w:val="20"/>
          <w:szCs w:val="20"/>
        </w:rPr>
        <w:t xml:space="preserve"> usia </w:t>
      </w:r>
      <w:proofErr w:type="spellStart"/>
      <w:r w:rsidRPr="00B3261D">
        <w:rPr>
          <w:rFonts w:ascii="Times New Roman" w:hAnsi="Times New Roman"/>
          <w:sz w:val="20"/>
          <w:szCs w:val="20"/>
        </w:rPr>
        <w:t>tiga</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bul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bayi</w:t>
      </w:r>
      <w:proofErr w:type="spellEnd"/>
      <w:r w:rsidRPr="00B3261D">
        <w:rPr>
          <w:rFonts w:ascii="Times New Roman" w:hAnsi="Times New Roman"/>
          <w:sz w:val="20"/>
          <w:szCs w:val="20"/>
        </w:rPr>
        <w:t xml:space="preserve"> baru </w:t>
      </w:r>
      <w:proofErr w:type="spellStart"/>
      <w:r w:rsidRPr="00B3261D">
        <w:rPr>
          <w:rFonts w:ascii="Times New Roman" w:hAnsi="Times New Roman"/>
          <w:sz w:val="20"/>
          <w:szCs w:val="20"/>
        </w:rPr>
        <w:t>lahir</w:t>
      </w:r>
      <w:proofErr w:type="spellEnd"/>
      <w:r w:rsidRPr="00B3261D">
        <w:rPr>
          <w:rFonts w:ascii="Times New Roman" w:hAnsi="Times New Roman"/>
          <w:sz w:val="20"/>
          <w:szCs w:val="20"/>
        </w:rPr>
        <w:t xml:space="preserve"> akan </w:t>
      </w:r>
      <w:proofErr w:type="spellStart"/>
      <w:r w:rsidRPr="00B3261D">
        <w:rPr>
          <w:rFonts w:ascii="Times New Roman" w:hAnsi="Times New Roman"/>
          <w:sz w:val="20"/>
          <w:szCs w:val="20"/>
        </w:rPr>
        <w:t>menghabisk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waktu</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tidurnya</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sekitar</w:t>
      </w:r>
      <w:proofErr w:type="spellEnd"/>
      <w:r w:rsidRPr="00B3261D">
        <w:rPr>
          <w:rFonts w:ascii="Times New Roman" w:hAnsi="Times New Roman"/>
          <w:sz w:val="20"/>
          <w:szCs w:val="20"/>
        </w:rPr>
        <w:t xml:space="preserve"> 15-17 jam, </w:t>
      </w:r>
      <w:proofErr w:type="spellStart"/>
      <w:r w:rsidRPr="00B3261D">
        <w:rPr>
          <w:rFonts w:ascii="Times New Roman" w:hAnsi="Times New Roman"/>
          <w:sz w:val="20"/>
          <w:szCs w:val="20"/>
        </w:rPr>
        <w:t>deng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pembagi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waktu</w:t>
      </w:r>
      <w:proofErr w:type="spellEnd"/>
      <w:r w:rsidRPr="00B3261D">
        <w:rPr>
          <w:rFonts w:ascii="Times New Roman" w:hAnsi="Times New Roman"/>
          <w:sz w:val="20"/>
          <w:szCs w:val="20"/>
        </w:rPr>
        <w:t xml:space="preserve"> 8 jam </w:t>
      </w:r>
      <w:proofErr w:type="spellStart"/>
      <w:r w:rsidRPr="00B3261D">
        <w:rPr>
          <w:rFonts w:ascii="Times New Roman" w:hAnsi="Times New Roman"/>
          <w:sz w:val="20"/>
          <w:szCs w:val="20"/>
        </w:rPr>
        <w:t>untuk</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tidur</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siang</w:t>
      </w:r>
      <w:proofErr w:type="spellEnd"/>
      <w:r w:rsidRPr="00B3261D">
        <w:rPr>
          <w:rFonts w:ascii="Times New Roman" w:hAnsi="Times New Roman"/>
          <w:sz w:val="20"/>
          <w:szCs w:val="20"/>
        </w:rPr>
        <w:t xml:space="preserve"> dan 9 jam </w:t>
      </w:r>
      <w:proofErr w:type="spellStart"/>
      <w:r w:rsidRPr="00B3261D">
        <w:rPr>
          <w:rFonts w:ascii="Times New Roman" w:hAnsi="Times New Roman"/>
          <w:sz w:val="20"/>
          <w:szCs w:val="20"/>
        </w:rPr>
        <w:t>untuk</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tidur</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malam</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Bayi</w:t>
      </w:r>
      <w:proofErr w:type="spellEnd"/>
      <w:r w:rsidRPr="00B3261D">
        <w:rPr>
          <w:rFonts w:ascii="Times New Roman" w:hAnsi="Times New Roman"/>
          <w:sz w:val="20"/>
          <w:szCs w:val="20"/>
        </w:rPr>
        <w:t xml:space="preserve"> usia 6-12 </w:t>
      </w:r>
      <w:proofErr w:type="spellStart"/>
      <w:r w:rsidRPr="00B3261D">
        <w:rPr>
          <w:rFonts w:ascii="Times New Roman" w:hAnsi="Times New Roman"/>
          <w:sz w:val="20"/>
          <w:szCs w:val="20"/>
        </w:rPr>
        <w:t>bul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mengabisk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waktu</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tidur</w:t>
      </w:r>
      <w:proofErr w:type="spellEnd"/>
      <w:r w:rsidRPr="00B3261D">
        <w:rPr>
          <w:rFonts w:ascii="Times New Roman" w:hAnsi="Times New Roman"/>
          <w:sz w:val="20"/>
          <w:szCs w:val="20"/>
        </w:rPr>
        <w:t xml:space="preserve"> 14-15 jam </w:t>
      </w:r>
      <w:proofErr w:type="spellStart"/>
      <w:r w:rsidRPr="00B3261D">
        <w:rPr>
          <w:rFonts w:ascii="Times New Roman" w:hAnsi="Times New Roman"/>
          <w:sz w:val="20"/>
          <w:szCs w:val="20"/>
        </w:rPr>
        <w:t>perhari</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Faktor</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faktor</w:t>
      </w:r>
      <w:proofErr w:type="spellEnd"/>
      <w:r w:rsidRPr="00B3261D">
        <w:rPr>
          <w:rFonts w:ascii="Times New Roman" w:hAnsi="Times New Roman"/>
          <w:sz w:val="20"/>
          <w:szCs w:val="20"/>
        </w:rPr>
        <w:t xml:space="preserve"> yang </w:t>
      </w:r>
      <w:proofErr w:type="spellStart"/>
      <w:r w:rsidRPr="00B3261D">
        <w:rPr>
          <w:rFonts w:ascii="Times New Roman" w:hAnsi="Times New Roman"/>
          <w:sz w:val="20"/>
          <w:szCs w:val="20"/>
        </w:rPr>
        <w:t>mempengaruhi</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tidur</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bayi</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diantaranya</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adalah</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penyakit</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lingkung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kelelah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nutrisi</w:t>
      </w:r>
      <w:proofErr w:type="spellEnd"/>
      <w:r w:rsidRPr="00B3261D">
        <w:rPr>
          <w:rFonts w:ascii="Times New Roman" w:hAnsi="Times New Roman"/>
          <w:sz w:val="20"/>
          <w:szCs w:val="20"/>
        </w:rPr>
        <w:t xml:space="preserve">, dan </w:t>
      </w:r>
      <w:proofErr w:type="spellStart"/>
      <w:r w:rsidRPr="00B3261D">
        <w:rPr>
          <w:rFonts w:ascii="Times New Roman" w:hAnsi="Times New Roman"/>
          <w:sz w:val="20"/>
          <w:szCs w:val="20"/>
        </w:rPr>
        <w:t>pijat</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bayi</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Gola</w:t>
      </w:r>
      <w:proofErr w:type="spellEnd"/>
      <w:r w:rsidRPr="00B3261D">
        <w:rPr>
          <w:rFonts w:ascii="Times New Roman" w:hAnsi="Times New Roman"/>
          <w:sz w:val="20"/>
          <w:szCs w:val="20"/>
        </w:rPr>
        <w:t xml:space="preserve"> dan </w:t>
      </w:r>
      <w:proofErr w:type="spellStart"/>
      <w:r w:rsidRPr="00B3261D">
        <w:rPr>
          <w:rFonts w:ascii="Times New Roman" w:hAnsi="Times New Roman"/>
          <w:sz w:val="20"/>
          <w:szCs w:val="20"/>
        </w:rPr>
        <w:t>Pamungkas</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mengatak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kualitas</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tidur</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bayi</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dilihat</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dari</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kemampu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bayi</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untuk</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tidur</w:t>
      </w:r>
      <w:proofErr w:type="spellEnd"/>
      <w:r w:rsidRPr="00B3261D">
        <w:rPr>
          <w:rFonts w:ascii="Times New Roman" w:hAnsi="Times New Roman"/>
          <w:sz w:val="20"/>
          <w:szCs w:val="20"/>
        </w:rPr>
        <w:t xml:space="preserve"> dan </w:t>
      </w:r>
      <w:proofErr w:type="spellStart"/>
      <w:r w:rsidRPr="00B3261D">
        <w:rPr>
          <w:rFonts w:ascii="Times New Roman" w:hAnsi="Times New Roman"/>
          <w:sz w:val="20"/>
          <w:szCs w:val="20"/>
        </w:rPr>
        <w:t>memperoleh</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jumlah</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istirahat</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sesuai</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deng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kebutuhannya</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Dewi</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Aminin</w:t>
      </w:r>
      <w:proofErr w:type="spellEnd"/>
      <w:r w:rsidRPr="00B3261D">
        <w:rPr>
          <w:rFonts w:ascii="Times New Roman" w:hAnsi="Times New Roman"/>
          <w:sz w:val="20"/>
          <w:szCs w:val="20"/>
        </w:rPr>
        <w:t xml:space="preserve"> dan </w:t>
      </w:r>
      <w:proofErr w:type="spellStart"/>
      <w:r w:rsidRPr="00B3261D">
        <w:rPr>
          <w:rFonts w:ascii="Times New Roman" w:hAnsi="Times New Roman"/>
          <w:sz w:val="20"/>
          <w:szCs w:val="20"/>
        </w:rPr>
        <w:t>Gunara</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mengatak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bayi</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dikatak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mengalami</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ganggu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tidur</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jika</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pada</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malam</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hari</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tidurnya</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kurang</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dari</w:t>
      </w:r>
      <w:proofErr w:type="spellEnd"/>
      <w:r w:rsidRPr="00B3261D">
        <w:rPr>
          <w:rFonts w:ascii="Times New Roman" w:hAnsi="Times New Roman"/>
          <w:sz w:val="20"/>
          <w:szCs w:val="20"/>
        </w:rPr>
        <w:t xml:space="preserve"> 9 jam, </w:t>
      </w:r>
      <w:proofErr w:type="spellStart"/>
      <w:r w:rsidRPr="00B3261D">
        <w:rPr>
          <w:rFonts w:ascii="Times New Roman" w:hAnsi="Times New Roman"/>
          <w:sz w:val="20"/>
          <w:szCs w:val="20"/>
        </w:rPr>
        <w:t>terbangu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lebih</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dari</w:t>
      </w:r>
      <w:proofErr w:type="spellEnd"/>
      <w:r w:rsidRPr="00B3261D">
        <w:rPr>
          <w:rFonts w:ascii="Times New Roman" w:hAnsi="Times New Roman"/>
          <w:sz w:val="20"/>
          <w:szCs w:val="20"/>
        </w:rPr>
        <w:t xml:space="preserve"> 3 kali, dan </w:t>
      </w:r>
      <w:proofErr w:type="spellStart"/>
      <w:r w:rsidRPr="00B3261D">
        <w:rPr>
          <w:rFonts w:ascii="Times New Roman" w:hAnsi="Times New Roman"/>
          <w:sz w:val="20"/>
          <w:szCs w:val="20"/>
        </w:rPr>
        <w:t>lamanya</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terbangu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lebih</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dari</w:t>
      </w:r>
      <w:proofErr w:type="spellEnd"/>
      <w:r w:rsidRPr="00B3261D">
        <w:rPr>
          <w:rFonts w:ascii="Times New Roman" w:hAnsi="Times New Roman"/>
          <w:sz w:val="20"/>
          <w:szCs w:val="20"/>
        </w:rPr>
        <w:t xml:space="preserve"> 1 jam. </w:t>
      </w:r>
      <w:proofErr w:type="spellStart"/>
      <w:r w:rsidRPr="00B3261D">
        <w:rPr>
          <w:rFonts w:ascii="Times New Roman" w:hAnsi="Times New Roman"/>
          <w:sz w:val="20"/>
          <w:szCs w:val="20"/>
        </w:rPr>
        <w:t>Selama</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tidur</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bayi</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terlihat</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rewel</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sering</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menangis</w:t>
      </w:r>
      <w:proofErr w:type="spellEnd"/>
      <w:r w:rsidRPr="00B3261D">
        <w:rPr>
          <w:rFonts w:ascii="Times New Roman" w:hAnsi="Times New Roman"/>
          <w:sz w:val="20"/>
          <w:szCs w:val="20"/>
        </w:rPr>
        <w:t xml:space="preserve">, dan </w:t>
      </w:r>
      <w:proofErr w:type="spellStart"/>
      <w:r w:rsidRPr="00B3261D">
        <w:rPr>
          <w:rFonts w:ascii="Times New Roman" w:hAnsi="Times New Roman"/>
          <w:sz w:val="20"/>
          <w:szCs w:val="20"/>
        </w:rPr>
        <w:t>sulit</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untuk</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memulai</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tidur</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kembali</w:t>
      </w:r>
      <w:proofErr w:type="spellEnd"/>
      <w:r w:rsidRPr="00B3261D">
        <w:rPr>
          <w:rFonts w:ascii="Times New Roman" w:hAnsi="Times New Roman"/>
          <w:sz w:val="20"/>
          <w:szCs w:val="20"/>
        </w:rPr>
        <w:t xml:space="preserve"> Rosalina, </w:t>
      </w:r>
      <w:proofErr w:type="spellStart"/>
      <w:r w:rsidRPr="00B3261D">
        <w:rPr>
          <w:rFonts w:ascii="Times New Roman" w:hAnsi="Times New Roman"/>
          <w:sz w:val="20"/>
          <w:szCs w:val="20"/>
        </w:rPr>
        <w:t>Novayelinda</w:t>
      </w:r>
      <w:proofErr w:type="spellEnd"/>
      <w:r w:rsidRPr="00B3261D">
        <w:rPr>
          <w:rFonts w:ascii="Times New Roman" w:hAnsi="Times New Roman"/>
          <w:sz w:val="20"/>
          <w:szCs w:val="20"/>
        </w:rPr>
        <w:t xml:space="preserve">, </w:t>
      </w:r>
      <w:r w:rsidR="003E1BAF" w:rsidRPr="00B3261D">
        <w:rPr>
          <w:rFonts w:ascii="Times New Roman" w:hAnsi="Times New Roman"/>
          <w:sz w:val="20"/>
          <w:szCs w:val="20"/>
        </w:rPr>
        <w:t>(</w:t>
      </w:r>
      <w:proofErr w:type="spellStart"/>
      <w:r w:rsidRPr="00B3261D">
        <w:rPr>
          <w:rFonts w:ascii="Times New Roman" w:hAnsi="Times New Roman"/>
          <w:sz w:val="20"/>
          <w:szCs w:val="20"/>
        </w:rPr>
        <w:t>Lestari</w:t>
      </w:r>
      <w:proofErr w:type="spellEnd"/>
      <w:r w:rsidRPr="00B3261D">
        <w:rPr>
          <w:rFonts w:ascii="Times New Roman" w:hAnsi="Times New Roman"/>
          <w:sz w:val="20"/>
          <w:szCs w:val="20"/>
        </w:rPr>
        <w:t>, 2022.</w:t>
      </w:r>
      <w:r w:rsidR="003E1BAF" w:rsidRPr="00B3261D">
        <w:rPr>
          <w:rFonts w:ascii="Times New Roman" w:hAnsi="Times New Roman"/>
          <w:sz w:val="20"/>
          <w:szCs w:val="20"/>
        </w:rPr>
        <w:t>)</w:t>
      </w:r>
    </w:p>
    <w:p w14:paraId="72299A6F" w14:textId="77777777" w:rsidR="006A1297" w:rsidRPr="00B3261D" w:rsidRDefault="006A1297" w:rsidP="006A1297">
      <w:pPr>
        <w:pStyle w:val="DaftarParagraf"/>
        <w:adjustRightInd w:val="0"/>
        <w:ind w:left="0" w:firstLine="562"/>
        <w:jc w:val="both"/>
        <w:rPr>
          <w:rFonts w:ascii="Times New Roman" w:hAnsi="Times New Roman"/>
          <w:sz w:val="20"/>
          <w:szCs w:val="20"/>
          <w:lang w:val="id-ID"/>
        </w:rPr>
      </w:pPr>
      <w:r w:rsidRPr="00B3261D">
        <w:rPr>
          <w:rFonts w:ascii="Times New Roman" w:hAnsi="Times New Roman"/>
          <w:sz w:val="20"/>
          <w:szCs w:val="20"/>
          <w:lang w:val="id-ID"/>
        </w:rPr>
        <w:t>Terapi untuk meningkat kualitas tidur sudah banyak dikembangkan baik seperti menggunakan aroma terapi, musik dan pijat. Baby Massage (pijat bayi) termasuk terapi non farmakologi yang sangat bermanfaat untuk peningkatan kualitas tidur bayi. Perkembangan sel-</w:t>
      </w:r>
      <w:r w:rsidRPr="00B3261D">
        <w:rPr>
          <w:rFonts w:ascii="Times New Roman" w:hAnsi="Times New Roman"/>
          <w:sz w:val="20"/>
          <w:szCs w:val="20"/>
          <w:lang w:val="id-ID"/>
        </w:rPr>
        <w:lastRenderedPageBreak/>
        <w:t>sel otak juga dapat dipacu agar berkembangkan lebih maksimal dengan dilakukan stimulus pijat pada bayi. Durasi pijat bayi yang dilakukan meski hanya 15 menit, namun sangat bermanfaat menjadikan otot-otot bayi lebih rilek sehingga bayi dapat tidur dengan lebih pulas. Tidur yang pulas dan tenang akan mendukung pertumbuhan dan perkembangan bayi lebih sehat dan berkualitas (Yanti, Zahara, Ramli, Santy, &amp; Lajuna, 2021).</w:t>
      </w:r>
    </w:p>
    <w:p w14:paraId="4116920E" w14:textId="77777777" w:rsidR="003E1BAF" w:rsidRPr="00B3261D" w:rsidRDefault="006A1297" w:rsidP="006A1297">
      <w:pPr>
        <w:pStyle w:val="DaftarParagraf"/>
        <w:autoSpaceDE w:val="0"/>
        <w:autoSpaceDN w:val="0"/>
        <w:adjustRightInd w:val="0"/>
        <w:ind w:left="0" w:firstLine="562"/>
        <w:jc w:val="both"/>
        <w:rPr>
          <w:rFonts w:ascii="Times New Roman" w:hAnsi="Times New Roman"/>
          <w:sz w:val="20"/>
          <w:szCs w:val="20"/>
          <w:lang w:val="id-ID"/>
        </w:rPr>
      </w:pPr>
      <w:r w:rsidRPr="00B3261D">
        <w:rPr>
          <w:rFonts w:ascii="Times New Roman" w:hAnsi="Times New Roman"/>
          <w:sz w:val="20"/>
          <w:szCs w:val="20"/>
          <w:lang w:val="id-ID"/>
        </w:rPr>
        <w:t>Pemberian essensial oil bunga mawar dapat dapat diberikan saat melakukan pijat bayi. Ini dikarenakan aroma yang dihasilkan oleh essensial oil bunga mawar dapat terhirup oleh bayi.Menurut Poerwadi dalam (Meihartati, Abiyoga, &amp; Dewi, 2019)</w:t>
      </w:r>
    </w:p>
    <w:p w14:paraId="19EE0BEA" w14:textId="77777777" w:rsidR="003E1BAF" w:rsidRPr="00B3261D" w:rsidRDefault="003E1BAF" w:rsidP="003E1BAF">
      <w:pPr>
        <w:pStyle w:val="DaftarParagraf"/>
        <w:autoSpaceDE w:val="0"/>
        <w:autoSpaceDN w:val="0"/>
        <w:adjustRightInd w:val="0"/>
        <w:ind w:left="0" w:firstLine="562"/>
        <w:jc w:val="both"/>
        <w:rPr>
          <w:rFonts w:ascii="Times New Roman" w:hAnsi="Times New Roman"/>
          <w:sz w:val="20"/>
          <w:szCs w:val="20"/>
          <w:lang w:val="id-ID"/>
        </w:rPr>
      </w:pPr>
    </w:p>
    <w:p w14:paraId="5C4BC7E7" w14:textId="77777777" w:rsidR="009C1DAF" w:rsidRPr="00B3261D" w:rsidRDefault="009C1DAF" w:rsidP="009C1DAF">
      <w:pPr>
        <w:rPr>
          <w:rFonts w:ascii="Times New Roman" w:hAnsi="Times New Roman"/>
          <w:b/>
          <w:caps/>
          <w:sz w:val="20"/>
          <w:szCs w:val="20"/>
          <w:lang w:val="id-ID"/>
        </w:rPr>
      </w:pPr>
      <w:r w:rsidRPr="00B3261D">
        <w:rPr>
          <w:rFonts w:ascii="Times New Roman" w:hAnsi="Times New Roman"/>
          <w:b/>
          <w:caps/>
          <w:sz w:val="20"/>
          <w:szCs w:val="20"/>
        </w:rPr>
        <w:t>METODE PENELITIAN</w:t>
      </w:r>
    </w:p>
    <w:p w14:paraId="6240D616" w14:textId="77777777" w:rsidR="006A1297" w:rsidRPr="00B3261D" w:rsidRDefault="006A1297" w:rsidP="009C1DAF">
      <w:pPr>
        <w:jc w:val="both"/>
        <w:rPr>
          <w:rFonts w:ascii="Times New Roman" w:hAnsi="Times New Roman"/>
          <w:sz w:val="20"/>
          <w:szCs w:val="20"/>
        </w:rPr>
      </w:pPr>
      <w:proofErr w:type="spellStart"/>
      <w:r w:rsidRPr="00B3261D">
        <w:rPr>
          <w:rFonts w:ascii="Times New Roman" w:hAnsi="Times New Roman"/>
          <w:sz w:val="20"/>
          <w:szCs w:val="20"/>
        </w:rPr>
        <w:t>Desai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penelitian</w:t>
      </w:r>
      <w:proofErr w:type="spellEnd"/>
      <w:r w:rsidRPr="00B3261D">
        <w:rPr>
          <w:rFonts w:ascii="Times New Roman" w:hAnsi="Times New Roman"/>
          <w:sz w:val="20"/>
          <w:szCs w:val="20"/>
        </w:rPr>
        <w:t xml:space="preserve"> yang </w:t>
      </w:r>
      <w:proofErr w:type="spellStart"/>
      <w:r w:rsidRPr="00B3261D">
        <w:rPr>
          <w:rFonts w:ascii="Times New Roman" w:hAnsi="Times New Roman"/>
          <w:sz w:val="20"/>
          <w:szCs w:val="20"/>
        </w:rPr>
        <w:t>digunak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adalah</w:t>
      </w:r>
      <w:proofErr w:type="spellEnd"/>
      <w:r w:rsidRPr="00B3261D">
        <w:rPr>
          <w:rFonts w:ascii="Times New Roman" w:hAnsi="Times New Roman"/>
          <w:sz w:val="20"/>
          <w:szCs w:val="20"/>
        </w:rPr>
        <w:t xml:space="preserve"> Pre experimental </w:t>
      </w:r>
      <w:proofErr w:type="spellStart"/>
      <w:r w:rsidRPr="00B3261D">
        <w:rPr>
          <w:rFonts w:ascii="Times New Roman" w:hAnsi="Times New Roman"/>
          <w:sz w:val="20"/>
          <w:szCs w:val="20"/>
        </w:rPr>
        <w:t>dimana</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peneliti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menggunak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perlaku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berupa</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pemberi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pijat</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bayi</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deng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minyak</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esensial</w:t>
      </w:r>
      <w:proofErr w:type="spellEnd"/>
      <w:r w:rsidRPr="00B3261D">
        <w:rPr>
          <w:rFonts w:ascii="Times New Roman" w:hAnsi="Times New Roman"/>
          <w:sz w:val="20"/>
          <w:szCs w:val="20"/>
        </w:rPr>
        <w:t xml:space="preserve"> oil </w:t>
      </w:r>
      <w:proofErr w:type="spellStart"/>
      <w:r w:rsidRPr="00B3261D">
        <w:rPr>
          <w:rFonts w:ascii="Times New Roman" w:hAnsi="Times New Roman"/>
          <w:sz w:val="20"/>
          <w:szCs w:val="20"/>
        </w:rPr>
        <w:t>terhadap</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kualitas</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tidur</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bayi</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uisa</w:t>
      </w:r>
      <w:proofErr w:type="spellEnd"/>
      <w:r w:rsidRPr="00B3261D">
        <w:rPr>
          <w:rFonts w:ascii="Times New Roman" w:hAnsi="Times New Roman"/>
          <w:sz w:val="20"/>
          <w:szCs w:val="20"/>
        </w:rPr>
        <w:t xml:space="preserve"> 4-12 </w:t>
      </w:r>
      <w:proofErr w:type="spellStart"/>
      <w:r w:rsidRPr="00B3261D">
        <w:rPr>
          <w:rFonts w:ascii="Times New Roman" w:hAnsi="Times New Roman"/>
          <w:sz w:val="20"/>
          <w:szCs w:val="20"/>
        </w:rPr>
        <w:t>bul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deng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desain</w:t>
      </w:r>
      <w:proofErr w:type="spellEnd"/>
      <w:r w:rsidRPr="00B3261D">
        <w:rPr>
          <w:rFonts w:ascii="Times New Roman" w:hAnsi="Times New Roman"/>
          <w:sz w:val="20"/>
          <w:szCs w:val="20"/>
        </w:rPr>
        <w:t xml:space="preserve"> One Group Pre-test and Post-test </w:t>
      </w:r>
      <w:proofErr w:type="spellStart"/>
      <w:r w:rsidRPr="00B3261D">
        <w:rPr>
          <w:rFonts w:ascii="Times New Roman" w:hAnsi="Times New Roman"/>
          <w:sz w:val="20"/>
          <w:szCs w:val="20"/>
        </w:rPr>
        <w:t>peneliti</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tidak</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menambahk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kelompok</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perbanding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kontrol</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Tuju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dari</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penelitian</w:t>
      </w:r>
      <w:proofErr w:type="spellEnd"/>
      <w:r w:rsidRPr="00B3261D">
        <w:rPr>
          <w:rFonts w:ascii="Times New Roman" w:hAnsi="Times New Roman"/>
          <w:sz w:val="20"/>
          <w:szCs w:val="20"/>
        </w:rPr>
        <w:t xml:space="preserve"> ini </w:t>
      </w:r>
      <w:proofErr w:type="spellStart"/>
      <w:r w:rsidRPr="00B3261D">
        <w:rPr>
          <w:rFonts w:ascii="Times New Roman" w:hAnsi="Times New Roman"/>
          <w:sz w:val="20"/>
          <w:szCs w:val="20"/>
        </w:rPr>
        <w:t>adalah</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untuk</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mengetahui</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pengaruh</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antar</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variabel</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independe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pijat</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bayi</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deng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minyak</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esensial</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mawar</w:t>
      </w:r>
      <w:proofErr w:type="spellEnd"/>
      <w:r w:rsidRPr="00B3261D">
        <w:rPr>
          <w:rFonts w:ascii="Times New Roman" w:hAnsi="Times New Roman"/>
          <w:sz w:val="20"/>
          <w:szCs w:val="20"/>
        </w:rPr>
        <w:t xml:space="preserve"> dan </w:t>
      </w:r>
      <w:proofErr w:type="spellStart"/>
      <w:r w:rsidRPr="00B3261D">
        <w:rPr>
          <w:rFonts w:ascii="Times New Roman" w:hAnsi="Times New Roman"/>
          <w:sz w:val="20"/>
          <w:szCs w:val="20"/>
        </w:rPr>
        <w:t>variabel</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depende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kualitas</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tidur</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bayi</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Peneliti</w:t>
      </w:r>
      <w:proofErr w:type="spellEnd"/>
      <w:r w:rsidRPr="00B3261D">
        <w:rPr>
          <w:rFonts w:ascii="Times New Roman" w:hAnsi="Times New Roman"/>
          <w:sz w:val="20"/>
          <w:szCs w:val="20"/>
        </w:rPr>
        <w:t xml:space="preserve"> akan </w:t>
      </w:r>
      <w:proofErr w:type="spellStart"/>
      <w:r w:rsidRPr="00B3261D">
        <w:rPr>
          <w:rFonts w:ascii="Times New Roman" w:hAnsi="Times New Roman"/>
          <w:sz w:val="20"/>
          <w:szCs w:val="20"/>
        </w:rPr>
        <w:t>melakuk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observasi</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pada</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satu</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kelompok</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sebelum</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dilakuk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tindakan</w:t>
      </w:r>
      <w:proofErr w:type="spellEnd"/>
      <w:r w:rsidRPr="00B3261D">
        <w:rPr>
          <w:rFonts w:ascii="Times New Roman" w:hAnsi="Times New Roman"/>
          <w:sz w:val="20"/>
          <w:szCs w:val="20"/>
        </w:rPr>
        <w:t xml:space="preserve"> dan </w:t>
      </w:r>
      <w:proofErr w:type="spellStart"/>
      <w:r w:rsidRPr="00B3261D">
        <w:rPr>
          <w:rFonts w:ascii="Times New Roman" w:hAnsi="Times New Roman"/>
          <w:sz w:val="20"/>
          <w:szCs w:val="20"/>
        </w:rPr>
        <w:t>sesudah</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dilakuk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tindakan</w:t>
      </w:r>
      <w:proofErr w:type="spellEnd"/>
      <w:r w:rsidRPr="00B3261D">
        <w:rPr>
          <w:rFonts w:ascii="Times New Roman" w:hAnsi="Times New Roman"/>
          <w:sz w:val="20"/>
          <w:szCs w:val="20"/>
        </w:rPr>
        <w:t>.</w:t>
      </w:r>
    </w:p>
    <w:p w14:paraId="6C61FCC8" w14:textId="77777777" w:rsidR="00F545CF" w:rsidRPr="00B3261D" w:rsidRDefault="00F545CF" w:rsidP="00F545CF">
      <w:pPr>
        <w:jc w:val="both"/>
        <w:rPr>
          <w:rFonts w:ascii="Times New Roman" w:hAnsi="Times New Roman"/>
          <w:b/>
          <w:sz w:val="20"/>
          <w:szCs w:val="20"/>
          <w:lang w:val="en-ID"/>
        </w:rPr>
      </w:pPr>
      <w:bookmarkStart w:id="1" w:name="_Toc140670078"/>
      <w:r w:rsidRPr="00B3261D">
        <w:rPr>
          <w:rFonts w:ascii="Times New Roman" w:hAnsi="Times New Roman"/>
          <w:b/>
          <w:sz w:val="20"/>
          <w:szCs w:val="20"/>
          <w:lang w:val="en-ID"/>
        </w:rPr>
        <w:t>Populasi Penelitian</w:t>
      </w:r>
      <w:bookmarkEnd w:id="1"/>
    </w:p>
    <w:p w14:paraId="062B68FD" w14:textId="77777777" w:rsidR="00F545CF" w:rsidRPr="00B3261D" w:rsidRDefault="00F545CF" w:rsidP="00F545CF">
      <w:pPr>
        <w:jc w:val="both"/>
        <w:rPr>
          <w:rFonts w:ascii="Times New Roman" w:hAnsi="Times New Roman"/>
          <w:sz w:val="20"/>
          <w:szCs w:val="20"/>
          <w:lang w:val="sv-SE"/>
        </w:rPr>
      </w:pPr>
      <w:r w:rsidRPr="00B3261D">
        <w:rPr>
          <w:rFonts w:ascii="Times New Roman" w:hAnsi="Times New Roman"/>
          <w:sz w:val="20"/>
          <w:szCs w:val="20"/>
          <w:lang w:val="id-ID"/>
        </w:rPr>
        <w:t xml:space="preserve">Populasi dalam penelitian ini adalah  semua balita </w:t>
      </w:r>
      <w:r w:rsidRPr="00B3261D">
        <w:rPr>
          <w:rFonts w:ascii="Times New Roman" w:hAnsi="Times New Roman"/>
          <w:sz w:val="20"/>
          <w:szCs w:val="20"/>
          <w:lang w:val="sv-SE"/>
        </w:rPr>
        <w:t xml:space="preserve">usia 4-12 bulan di </w:t>
      </w:r>
      <w:r w:rsidRPr="00B3261D">
        <w:rPr>
          <w:rFonts w:ascii="Times New Roman" w:hAnsi="Times New Roman"/>
          <w:sz w:val="20"/>
          <w:szCs w:val="20"/>
          <w:lang w:val="id-ID"/>
        </w:rPr>
        <w:t>Inzi Spa Bukit Merapin Kota Pangkalpinang.</w:t>
      </w:r>
      <w:r w:rsidRPr="00B3261D">
        <w:rPr>
          <w:rFonts w:ascii="Times New Roman" w:hAnsi="Times New Roman"/>
          <w:sz w:val="20"/>
          <w:szCs w:val="20"/>
          <w:lang w:val="sv-SE"/>
        </w:rPr>
        <w:t xml:space="preserve"> Jumlah kunjungan bayi di Inzi spa Bukit Merapin Kota Pangkalpinang dari bulan Januari 2022 – Desember 2022 sebanyak 264 bayi.</w:t>
      </w:r>
    </w:p>
    <w:p w14:paraId="4A676DC7" w14:textId="77777777" w:rsidR="00F545CF" w:rsidRPr="00B3261D" w:rsidRDefault="00F545CF" w:rsidP="00F545CF">
      <w:pPr>
        <w:jc w:val="both"/>
        <w:rPr>
          <w:rFonts w:ascii="Times New Roman" w:hAnsi="Times New Roman"/>
          <w:b/>
          <w:sz w:val="20"/>
          <w:szCs w:val="20"/>
          <w:lang w:val="en-ID"/>
        </w:rPr>
      </w:pPr>
      <w:bookmarkStart w:id="2" w:name="_Toc140670079"/>
      <w:r w:rsidRPr="00B3261D">
        <w:rPr>
          <w:rFonts w:ascii="Times New Roman" w:hAnsi="Times New Roman"/>
          <w:b/>
          <w:sz w:val="20"/>
          <w:szCs w:val="20"/>
          <w:lang w:val="en-ID"/>
        </w:rPr>
        <w:t>Sampel Penelitian</w:t>
      </w:r>
      <w:bookmarkEnd w:id="2"/>
    </w:p>
    <w:p w14:paraId="7CEB4A26" w14:textId="77777777" w:rsidR="00F545CF" w:rsidRPr="00B3261D" w:rsidRDefault="00F545CF" w:rsidP="00F545CF">
      <w:pPr>
        <w:jc w:val="both"/>
        <w:rPr>
          <w:rFonts w:ascii="Times New Roman" w:hAnsi="Times New Roman"/>
          <w:sz w:val="20"/>
          <w:szCs w:val="20"/>
          <w:lang w:val="sv-SE"/>
        </w:rPr>
      </w:pPr>
      <w:r w:rsidRPr="00B3261D">
        <w:rPr>
          <w:rFonts w:ascii="Times New Roman" w:hAnsi="Times New Roman"/>
          <w:sz w:val="20"/>
          <w:szCs w:val="20"/>
          <w:lang w:val="id-ID"/>
        </w:rPr>
        <w:t xml:space="preserve">Penentuan sampel pada penelitian ini menggunakan kriteria pemilihan sampel, yaitu kriteria inklusi dan kriteria eksklusi. Kriteria inklusi adalah kriteria yang akan menyaring anggota populasi menjadi sampel yang memenuhi kriteria secara teori yang sesuai dan terkait dengan topik dan kondisi penelitian (Masturoh &amp; Anggita, 2018). </w:t>
      </w:r>
      <w:r w:rsidRPr="00B3261D">
        <w:rPr>
          <w:rFonts w:ascii="Times New Roman" w:hAnsi="Times New Roman"/>
          <w:sz w:val="20"/>
          <w:szCs w:val="20"/>
          <w:lang w:val="sv-SE"/>
        </w:rPr>
        <w:t>Jumlah sampel pada penelitian ini adalah 35 responden.</w:t>
      </w:r>
    </w:p>
    <w:p w14:paraId="6988925B" w14:textId="77777777" w:rsidR="00F545CF" w:rsidRPr="00B3261D" w:rsidRDefault="00F545CF" w:rsidP="00F545CF">
      <w:pPr>
        <w:jc w:val="both"/>
        <w:rPr>
          <w:rFonts w:ascii="Times New Roman" w:hAnsi="Times New Roman"/>
          <w:b/>
          <w:bCs/>
          <w:sz w:val="20"/>
          <w:szCs w:val="20"/>
          <w:lang w:val="id-ID"/>
        </w:rPr>
      </w:pPr>
      <w:r w:rsidRPr="00B3261D">
        <w:rPr>
          <w:rFonts w:ascii="Times New Roman" w:hAnsi="Times New Roman"/>
          <w:sz w:val="20"/>
          <w:szCs w:val="20"/>
          <w:lang w:val="id-ID"/>
        </w:rPr>
        <w:t>Kriteria inklusi pada penelitian ini adalah</w:t>
      </w:r>
    </w:p>
    <w:p w14:paraId="3763A552" w14:textId="77777777" w:rsidR="00F545CF" w:rsidRPr="00B3261D" w:rsidRDefault="00F545CF" w:rsidP="00F545CF">
      <w:pPr>
        <w:numPr>
          <w:ilvl w:val="0"/>
          <w:numId w:val="39"/>
        </w:numPr>
        <w:jc w:val="both"/>
        <w:rPr>
          <w:rFonts w:ascii="Times New Roman" w:hAnsi="Times New Roman"/>
          <w:sz w:val="20"/>
          <w:szCs w:val="20"/>
          <w:lang w:val="id-ID"/>
        </w:rPr>
      </w:pPr>
      <w:r w:rsidRPr="00B3261D">
        <w:rPr>
          <w:rFonts w:ascii="Times New Roman" w:hAnsi="Times New Roman"/>
          <w:sz w:val="20"/>
          <w:szCs w:val="20"/>
          <w:lang w:val="id-ID"/>
        </w:rPr>
        <w:t>Bayi usia 4-12 bulan</w:t>
      </w:r>
    </w:p>
    <w:p w14:paraId="04CA02B9" w14:textId="77777777" w:rsidR="00F545CF" w:rsidRPr="00B3261D" w:rsidRDefault="00F545CF" w:rsidP="00F545CF">
      <w:pPr>
        <w:numPr>
          <w:ilvl w:val="0"/>
          <w:numId w:val="39"/>
        </w:numPr>
        <w:jc w:val="both"/>
        <w:rPr>
          <w:rFonts w:ascii="Times New Roman" w:hAnsi="Times New Roman"/>
          <w:sz w:val="20"/>
          <w:szCs w:val="20"/>
          <w:lang w:val="id-ID"/>
        </w:rPr>
      </w:pPr>
      <w:r w:rsidRPr="00B3261D">
        <w:rPr>
          <w:rFonts w:ascii="Times New Roman" w:hAnsi="Times New Roman"/>
          <w:sz w:val="20"/>
          <w:szCs w:val="20"/>
          <w:lang w:val="id-ID"/>
        </w:rPr>
        <w:t>Bayi bersedia menjadi responden</w:t>
      </w:r>
    </w:p>
    <w:p w14:paraId="54D73511" w14:textId="77777777" w:rsidR="00F545CF" w:rsidRPr="00B3261D" w:rsidRDefault="00F545CF" w:rsidP="00F545CF">
      <w:pPr>
        <w:numPr>
          <w:ilvl w:val="0"/>
          <w:numId w:val="39"/>
        </w:numPr>
        <w:jc w:val="both"/>
        <w:rPr>
          <w:rFonts w:ascii="Times New Roman" w:hAnsi="Times New Roman"/>
          <w:sz w:val="20"/>
          <w:szCs w:val="20"/>
          <w:lang w:val="id-ID"/>
        </w:rPr>
      </w:pPr>
      <w:r w:rsidRPr="00B3261D">
        <w:rPr>
          <w:rFonts w:ascii="Times New Roman" w:hAnsi="Times New Roman"/>
          <w:sz w:val="20"/>
          <w:szCs w:val="20"/>
          <w:lang w:val="id-ID"/>
        </w:rPr>
        <w:t>Bayi tidur kurang dari 9 jam / kriteria Kurang</w:t>
      </w:r>
    </w:p>
    <w:p w14:paraId="5F1BC06A" w14:textId="77777777" w:rsidR="00F545CF" w:rsidRPr="00B3261D" w:rsidRDefault="00F545CF" w:rsidP="00F545CF">
      <w:pPr>
        <w:numPr>
          <w:ilvl w:val="0"/>
          <w:numId w:val="39"/>
        </w:numPr>
        <w:jc w:val="both"/>
        <w:rPr>
          <w:rFonts w:ascii="Times New Roman" w:hAnsi="Times New Roman"/>
          <w:sz w:val="20"/>
          <w:szCs w:val="20"/>
          <w:lang w:val="id-ID"/>
        </w:rPr>
      </w:pPr>
      <w:r w:rsidRPr="00B3261D">
        <w:rPr>
          <w:rFonts w:ascii="Times New Roman" w:hAnsi="Times New Roman"/>
          <w:sz w:val="20"/>
          <w:szCs w:val="20"/>
          <w:lang w:val="id-ID"/>
        </w:rPr>
        <w:t>Bayi tidak sedang sakit dan memiliki masalah kulit</w:t>
      </w:r>
    </w:p>
    <w:p w14:paraId="46B18A49" w14:textId="77777777" w:rsidR="00F545CF" w:rsidRPr="00B3261D" w:rsidRDefault="00F545CF" w:rsidP="00F545CF">
      <w:pPr>
        <w:jc w:val="both"/>
        <w:rPr>
          <w:rFonts w:ascii="Times New Roman" w:hAnsi="Times New Roman"/>
          <w:sz w:val="20"/>
          <w:szCs w:val="20"/>
        </w:rPr>
      </w:pPr>
      <w:r w:rsidRPr="00B3261D">
        <w:rPr>
          <w:rFonts w:ascii="Times New Roman" w:hAnsi="Times New Roman"/>
          <w:sz w:val="20"/>
          <w:szCs w:val="20"/>
          <w:lang w:val="id-ID"/>
        </w:rPr>
        <w:t>Kriteria eksklusi adalah kriteria yang dapat digunakan untuk mengeluarkan anggota sampel dari kriteria inklusi atau dengan kata lain ciri-ciri anggota populasi yang tidak dapat diambil sebagai sampel (Masturoh &amp; Anggita, 2018).</w:t>
      </w:r>
    </w:p>
    <w:p w14:paraId="2412DBF4" w14:textId="77777777" w:rsidR="00F545CF" w:rsidRPr="00B3261D" w:rsidRDefault="00F545CF" w:rsidP="00F545CF">
      <w:pPr>
        <w:jc w:val="both"/>
        <w:rPr>
          <w:rFonts w:ascii="Times New Roman" w:hAnsi="Times New Roman"/>
          <w:sz w:val="20"/>
          <w:szCs w:val="20"/>
          <w:lang w:val="id-ID"/>
        </w:rPr>
      </w:pPr>
      <w:r w:rsidRPr="00B3261D">
        <w:rPr>
          <w:rFonts w:ascii="Times New Roman" w:hAnsi="Times New Roman"/>
          <w:sz w:val="20"/>
          <w:szCs w:val="20"/>
          <w:lang w:val="id-ID"/>
        </w:rPr>
        <w:t>Kriteria Eksklusi pada penelitian ini adalah</w:t>
      </w:r>
    </w:p>
    <w:p w14:paraId="028CD36C" w14:textId="77777777" w:rsidR="00F545CF" w:rsidRPr="00B3261D" w:rsidRDefault="00F545CF" w:rsidP="00F545CF">
      <w:pPr>
        <w:numPr>
          <w:ilvl w:val="0"/>
          <w:numId w:val="40"/>
        </w:numPr>
        <w:jc w:val="both"/>
        <w:rPr>
          <w:rFonts w:ascii="Times New Roman" w:hAnsi="Times New Roman"/>
          <w:sz w:val="20"/>
          <w:szCs w:val="20"/>
          <w:lang w:val="id-ID"/>
        </w:rPr>
      </w:pPr>
      <w:r w:rsidRPr="00B3261D">
        <w:rPr>
          <w:rFonts w:ascii="Times New Roman" w:hAnsi="Times New Roman"/>
          <w:sz w:val="20"/>
          <w:szCs w:val="20"/>
          <w:lang w:val="id-ID"/>
        </w:rPr>
        <w:t>Bayi dibawah 3 bulan, diatas 12 bulan</w:t>
      </w:r>
    </w:p>
    <w:p w14:paraId="6F97770D" w14:textId="77777777" w:rsidR="00F545CF" w:rsidRPr="00B3261D" w:rsidRDefault="00F545CF" w:rsidP="00F545CF">
      <w:pPr>
        <w:numPr>
          <w:ilvl w:val="0"/>
          <w:numId w:val="40"/>
        </w:numPr>
        <w:jc w:val="both"/>
        <w:rPr>
          <w:rFonts w:ascii="Times New Roman" w:hAnsi="Times New Roman"/>
          <w:sz w:val="20"/>
          <w:szCs w:val="20"/>
          <w:lang w:val="id-ID"/>
        </w:rPr>
      </w:pPr>
      <w:r w:rsidRPr="00B3261D">
        <w:rPr>
          <w:rFonts w:ascii="Times New Roman" w:hAnsi="Times New Roman"/>
          <w:sz w:val="20"/>
          <w:szCs w:val="20"/>
          <w:lang w:val="id-ID"/>
        </w:rPr>
        <w:t>Tidak bersedia menjadi responden</w:t>
      </w:r>
    </w:p>
    <w:p w14:paraId="20BF1CFF" w14:textId="77777777" w:rsidR="00F545CF" w:rsidRPr="00B3261D" w:rsidRDefault="00F545CF" w:rsidP="00F545CF">
      <w:pPr>
        <w:numPr>
          <w:ilvl w:val="0"/>
          <w:numId w:val="40"/>
        </w:numPr>
        <w:jc w:val="both"/>
        <w:rPr>
          <w:rFonts w:ascii="Times New Roman" w:hAnsi="Times New Roman"/>
          <w:sz w:val="20"/>
          <w:szCs w:val="20"/>
          <w:lang w:val="id-ID"/>
        </w:rPr>
      </w:pPr>
      <w:r w:rsidRPr="00B3261D">
        <w:rPr>
          <w:rFonts w:ascii="Times New Roman" w:hAnsi="Times New Roman"/>
          <w:sz w:val="20"/>
          <w:szCs w:val="20"/>
          <w:lang w:val="id-ID"/>
        </w:rPr>
        <w:t>Bayi dengan permasalahan kulit (luka, alergi)</w:t>
      </w:r>
    </w:p>
    <w:p w14:paraId="5EC82300" w14:textId="77777777" w:rsidR="00F545CF" w:rsidRPr="00B3261D" w:rsidRDefault="00F545CF" w:rsidP="00F545CF">
      <w:pPr>
        <w:jc w:val="both"/>
        <w:rPr>
          <w:rFonts w:ascii="Times New Roman" w:hAnsi="Times New Roman"/>
          <w:sz w:val="20"/>
          <w:szCs w:val="20"/>
          <w:lang w:val="id-ID"/>
        </w:rPr>
      </w:pPr>
      <w:r w:rsidRPr="00B3261D">
        <w:rPr>
          <w:rFonts w:ascii="Times New Roman" w:hAnsi="Times New Roman"/>
          <w:sz w:val="20"/>
          <w:szCs w:val="20"/>
          <w:lang w:val="id-ID"/>
        </w:rPr>
        <w:t>Penentuan sampel menggunakan rumus lemeshow :</w:t>
      </w:r>
    </w:p>
    <w:p w14:paraId="3EF391F7" w14:textId="77777777" w:rsidR="00F545CF" w:rsidRPr="00B3261D" w:rsidRDefault="00F545CF" w:rsidP="00F545CF">
      <w:pPr>
        <w:rPr>
          <w:rFonts w:ascii="Times New Roman" w:hAnsi="Times New Roman"/>
          <w:sz w:val="20"/>
          <w:szCs w:val="20"/>
        </w:rPr>
      </w:pPr>
      <w:r w:rsidRPr="00B3261D">
        <w:rPr>
          <w:rFonts w:ascii="Times New Roman" w:hAnsi="Times New Roman"/>
          <w:sz w:val="20"/>
          <w:szCs w:val="20"/>
          <w:lang w:val="id-ID"/>
        </w:rPr>
        <w:t xml:space="preserve">n = </w:t>
      </w:r>
      <w:r w:rsidRPr="00B3261D">
        <w:rPr>
          <w:rFonts w:ascii="Times New Roman" w:hAnsi="Times New Roman"/>
          <w:sz w:val="20"/>
          <w:szCs w:val="20"/>
          <w:lang w:val="id-ID"/>
        </w:rPr>
        <w:fldChar w:fldCharType="begin"/>
      </w:r>
      <w:r w:rsidRPr="00B3261D">
        <w:rPr>
          <w:rFonts w:ascii="Times New Roman" w:hAnsi="Times New Roman"/>
          <w:sz w:val="20"/>
          <w:szCs w:val="20"/>
          <w:lang w:val="id-ID"/>
        </w:rPr>
        <w:instrText xml:space="preserve"> QUOTE </w:instrText>
      </w:r>
      <w:r w:rsidR="00956DBB">
        <w:rPr>
          <w:rFonts w:ascii="Times New Roman" w:hAnsi="Times New Roman"/>
          <w:noProof/>
          <w:sz w:val="20"/>
          <w:szCs w:val="20"/>
        </w:rPr>
      </w:r>
      <w:r w:rsidR="00956DBB">
        <w:rPr>
          <w:rFonts w:ascii="Times New Roman" w:hAnsi="Times New Roman"/>
          <w:noProof/>
          <w:sz w:val="20"/>
          <w:szCs w:val="20"/>
        </w:rPr>
        <w:pict w14:anchorId="0CA0F27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3pt;height:23.05pt"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oNotEmbedSystemFonts/&gt;&lt;w:hideSpellingErrors/&gt;&lt;w:defaultTabStop w:val=&quot;720&quot;/&gt;&lt;w:drawingGridHorizontalSpacing w:val=&quot;110&quot;/&gt;&lt;w:displayHorizontalDrawingGridEvery w:val=&quot;2&quot;/&gt;&lt;w:punctuationKerning/&gt;&lt;w:characterSpacingControl w:val=&quot;DontCompress&quot;/&gt;&lt;w:optimizeForBrowser/&gt;&lt;w:targetScreenSz w:val=&quot;800x600&quot;/&gt;&lt;w:validateAgainstSchema/&gt;&lt;w:saveInvalidXML w:val=&quot;off&quot;/&gt;&lt;w:ignoreMixedContent w:val=&quot;off&quot;/&gt;&lt;w:alwaysShowPlaceholderText w:val=&quot;off&quot;/&gt;&lt;w:footnotePr&gt;&lt;w:pos w:val=&quot;beneath-text&quot;/&gt;&lt;/w:footnotePr&gt;&lt;w:compat&gt;&lt;w:breakWrappedTables/&gt;&lt;w:snapToGridInCell/&gt;&lt;w:wrapTextWithPunct/&gt;&lt;w:useAsianBreakRules/&gt;&lt;w:dontGrowAutofit/&gt;&lt;/w:compat&gt;&lt;wsp:rsids&gt;&lt;wsp:rsidRoot wsp:val=&quot;000D06C3&quot;/&gt;&lt;wsp:rsid wsp:val=&quot;000016D4&quot;/&gt;&lt;wsp:rsid wsp:val=&quot;00002238&quot;/&gt;&lt;wsp:rsid wsp:val=&quot;000057EF&quot;/&gt;&lt;wsp:rsid wsp:val=&quot;00012D6A&quot;/&gt;&lt;wsp:rsid wsp:val=&quot;00016870&quot;/&gt;&lt;wsp:rsid wsp:val=&quot;00022060&quot;/&gt;&lt;wsp:rsid wsp:val=&quot;00027050&quot;/&gt;&lt;wsp:rsid wsp:val=&quot;00054008&quot;/&gt;&lt;wsp:rsid wsp:val=&quot;00092DD3&quot;/&gt;&lt;wsp:rsid wsp:val=&quot;00094087&quot;/&gt;&lt;wsp:rsid wsp:val=&quot;000B4D93&quot;/&gt;&lt;wsp:rsid wsp:val=&quot;000C2A28&quot;/&gt;&lt;wsp:rsid wsp:val=&quot;000D06C3&quot;/&gt;&lt;wsp:rsid wsp:val=&quot;000D0EE6&quot;/&gt;&lt;wsp:rsid wsp:val=&quot;000D5796&quot;/&gt;&lt;wsp:rsid wsp:val=&quot;000E4515&quot;/&gt;&lt;wsp:rsid wsp:val=&quot;000F04F3&quot;/&gt;&lt;wsp:rsid wsp:val=&quot;001014D1&quot;/&gt;&lt;wsp:rsid wsp:val=&quot;00105ED6&quot;/&gt;&lt;wsp:rsid wsp:val=&quot;00112E4D&quot;/&gt;&lt;wsp:rsid wsp:val=&quot;00123163&quot;/&gt;&lt;wsp:rsid wsp:val=&quot;00136960&quot;/&gt;&lt;wsp:rsid wsp:val=&quot;001444C7&quot;/&gt;&lt;wsp:rsid wsp:val=&quot;00144836&quot;/&gt;&lt;wsp:rsid wsp:val=&quot;001541C7&quot;/&gt;&lt;wsp:rsid wsp:val=&quot;0015694C&quot;/&gt;&lt;wsp:rsid wsp:val=&quot;00190352&quot;/&gt;&lt;wsp:rsid wsp:val=&quot;001D3902&quot;/&gt;&lt;wsp:rsid wsp:val=&quot;001D3F53&quot;/&gt;&lt;wsp:rsid wsp:val=&quot;00224D64&quot;/&gt;&lt;wsp:rsid wsp:val=&quot;00225047&quot;/&gt;&lt;wsp:rsid wsp:val=&quot;00230C1D&quot;/&gt;&lt;wsp:rsid wsp:val=&quot;00277DF2&quot;/&gt;&lt;wsp:rsid wsp:val=&quot;0029296C&quot;/&gt;&lt;wsp:rsid wsp:val=&quot;00296C62&quot;/&gt;&lt;wsp:rsid wsp:val=&quot;002B6F3A&quot;/&gt;&lt;wsp:rsid wsp:val=&quot;002C3AD7&quot;/&gt;&lt;wsp:rsid wsp:val=&quot;002C68BB&quot;/&gt;&lt;wsp:rsid wsp:val=&quot;002E31D7&quot;/&gt;&lt;wsp:rsid wsp:val=&quot;002F221B&quot;/&gt;&lt;wsp:rsid wsp:val=&quot;002F2A16&quot;/&gt;&lt;wsp:rsid wsp:val=&quot;0039280A&quot;/&gt;&lt;wsp:rsid wsp:val=&quot;003A2B6B&quot;/&gt;&lt;wsp:rsid wsp:val=&quot;003A74E4&quot;/&gt;&lt;wsp:rsid wsp:val=&quot;003E1BAF&quot;/&gt;&lt;wsp:rsid wsp:val=&quot;003E7D20&quot;/&gt;&lt;wsp:rsid wsp:val=&quot;0040343C&quot;/&gt;&lt;wsp:rsid wsp:val=&quot;00435DB8&quot;/&gt;&lt;wsp:rsid wsp:val=&quot;00445B01&quot;/&gt;&lt;wsp:rsid wsp:val=&quot;004519A9&quot;/&gt;&lt;wsp:rsid wsp:val=&quot;004523B6&quot;/&gt;&lt;wsp:rsid wsp:val=&quot;0046766D&quot;/&gt;&lt;wsp:rsid wsp:val=&quot;00470361&quot;/&gt;&lt;wsp:rsid wsp:val=&quot;00487070&quot;/&gt;&lt;wsp:rsid wsp:val=&quot;004A0CAD&quot;/&gt;&lt;wsp:rsid wsp:val=&quot;004A5A40&quot;/&gt;&lt;wsp:rsid wsp:val=&quot;004C582F&quot;/&gt;&lt;wsp:rsid wsp:val=&quot;004C5E3E&quot;/&gt;&lt;wsp:rsid wsp:val=&quot;004C78E8&quot;/&gt;&lt;wsp:rsid wsp:val=&quot;004E56B5&quot;/&gt;&lt;wsp:rsid wsp:val=&quot;004E79FB&quot;/&gt;&lt;wsp:rsid wsp:val=&quot;004F43AD&quot;/&gt;&lt;wsp:rsid wsp:val=&quot;00501345&quot;/&gt;&lt;wsp:rsid wsp:val=&quot;00546306&quot;/&gt;&lt;wsp:rsid wsp:val=&quot;00551187&quot;/&gt;&lt;wsp:rsid wsp:val=&quot;00555F19&quot;/&gt;&lt;wsp:rsid wsp:val=&quot;00556ECF&quot;/&gt;&lt;wsp:rsid wsp:val=&quot;00567E74&quot;/&gt;&lt;wsp:rsid wsp:val=&quot;00572C65&quot;/&gt;&lt;wsp:rsid wsp:val=&quot;00585FF9&quot;/&gt;&lt;wsp:rsid wsp:val=&quot;00591983&quot;/&gt;&lt;wsp:rsid wsp:val=&quot;005A5063&quot;/&gt;&lt;wsp:rsid wsp:val=&quot;005D4051&quot;/&gt;&lt;wsp:rsid wsp:val=&quot;005D7365&quot;/&gt;&lt;wsp:rsid wsp:val=&quot;005F45F4&quot;/&gt;&lt;wsp:rsid wsp:val=&quot;00630520&quot;/&gt;&lt;wsp:rsid wsp:val=&quot;00653AF5&quot;/&gt;&lt;wsp:rsid wsp:val=&quot;006673C6&quot;/&gt;&lt;wsp:rsid wsp:val=&quot;00667686&quot;/&gt;&lt;wsp:rsid wsp:val=&quot;006A0D2B&quot;/&gt;&lt;wsp:rsid wsp:val=&quot;006A1297&quot;/&gt;&lt;wsp:rsid wsp:val=&quot;006B04F9&quot;/&gt;&lt;wsp:rsid wsp:val=&quot;006D6B0C&quot;/&gt;&lt;wsp:rsid wsp:val=&quot;006E3AEA&quot;/&gt;&lt;wsp:rsid wsp:val=&quot;00702053&quot;/&gt;&lt;wsp:rsid wsp:val=&quot;00722166&quot;/&gt;&lt;wsp:rsid wsp:val=&quot;00727DA1&quot;/&gt;&lt;wsp:rsid wsp:val=&quot;0073344C&quot;/&gt;&lt;wsp:rsid wsp:val=&quot;0073517E&quot;/&gt;&lt;wsp:rsid wsp:val=&quot;0074114C&quot;/&gt;&lt;wsp:rsid wsp:val=&quot;007505B9&quot;/&gt;&lt;wsp:rsid wsp:val=&quot;00772AA7&quot;/&gt;&lt;wsp:rsid wsp:val=&quot;0077417F&quot;/&gt;&lt;wsp:rsid wsp:val=&quot;00780F01&quot;/&gt;&lt;wsp:rsid wsp:val=&quot;00796AC9&quot;/&gt;&lt;wsp:rsid wsp:val=&quot;007A2795&quot;/&gt;&lt;wsp:rsid wsp:val=&quot;007C703D&quot;/&gt;&lt;wsp:rsid wsp:val=&quot;007F2A34&quot;/&gt;&lt;wsp:rsid wsp:val=&quot;007F5A1E&quot;/&gt;&lt;wsp:rsid wsp:val=&quot;00816ACB&quot;/&gt;&lt;wsp:rsid wsp:val=&quot;0082590B&quot;/&gt;&lt;wsp:rsid wsp:val=&quot;00826476&quot;/&gt;&lt;wsp:rsid wsp:val=&quot;00837442&quot;/&gt;&lt;wsp:rsid wsp:val=&quot;008525B6&quot;/&gt;&lt;wsp:rsid wsp:val=&quot;00862E39&quot;/&gt;&lt;wsp:rsid wsp:val=&quot;008A4B66&quot;/&gt;&lt;wsp:rsid wsp:val=&quot;008D7463&quot;/&gt;&lt;wsp:rsid wsp:val=&quot;008D790B&quot;/&gt;&lt;wsp:rsid wsp:val=&quot;008D7E96&quot;/&gt;&lt;wsp:rsid wsp:val=&quot;00901ED6&quot;/&gt;&lt;wsp:rsid wsp:val=&quot;00910297&quot;/&gt;&lt;wsp:rsid wsp:val=&quot;009105A9&quot;/&gt;&lt;wsp:rsid wsp:val=&quot;00914CDA&quot;/&gt;&lt;wsp:rsid wsp:val=&quot;009272DF&quot;/&gt;&lt;wsp:rsid wsp:val=&quot;0093363D&quot;/&gt;&lt;wsp:rsid wsp:val=&quot;009352C4&quot;/&gt;&lt;wsp:rsid wsp:val=&quot;009444ED&quot;/&gt;&lt;wsp:rsid wsp:val=&quot;00963B40&quot;/&gt;&lt;wsp:rsid wsp:val=&quot;0096534C&quot;/&gt;&lt;wsp:rsid wsp:val=&quot;00976DBC&quot;/&gt;&lt;wsp:rsid wsp:val=&quot;0098799A&quot;/&gt;&lt;wsp:rsid wsp:val=&quot;009954C4&quot;/&gt;&lt;wsp:rsid wsp:val=&quot;009A4CE0&quot;/&gt;&lt;wsp:rsid wsp:val=&quot;009B03CD&quot;/&gt;&lt;wsp:rsid wsp:val=&quot;009B731E&quot;/&gt;&lt;wsp:rsid wsp:val=&quot;009C1DAF&quot;/&gt;&lt;wsp:rsid wsp:val=&quot;00A07085&quot;/&gt;&lt;wsp:rsid wsp:val=&quot;00A07EAF&quot;/&gt;&lt;wsp:rsid wsp:val=&quot;00A15C74&quot;/&gt;&lt;wsp:rsid wsp:val=&quot;00A330EB&quot;/&gt;&lt;wsp:rsid wsp:val=&quot;00A579B6&quot;/&gt;&lt;wsp:rsid wsp:val=&quot;00A6509E&quot;/&gt;&lt;wsp:rsid wsp:val=&quot;00A76935&quot;/&gt;&lt;wsp:rsid wsp:val=&quot;00AA3E49&quot;/&gt;&lt;wsp:rsid wsp:val=&quot;00AC0C9B&quot;/&gt;&lt;wsp:rsid wsp:val=&quot;00AC5B87&quot;/&gt;&lt;wsp:rsid wsp:val=&quot;00AC7680&quot;/&gt;&lt;wsp:rsid wsp:val=&quot;00AD5035&quot;/&gt;&lt;wsp:rsid wsp:val=&quot;00AD5B47&quot;/&gt;&lt;wsp:rsid wsp:val=&quot;00AE4E7E&quot;/&gt;&lt;wsp:rsid wsp:val=&quot;00AF65E1&quot;/&gt;&lt;wsp:rsid wsp:val=&quot;00B003C4&quot;/&gt;&lt;wsp:rsid wsp:val=&quot;00B16420&quot;/&gt;&lt;wsp:rsid wsp:val=&quot;00B16762&quot;/&gt;&lt;wsp:rsid wsp:val=&quot;00B23C15&quot;/&gt;&lt;wsp:rsid wsp:val=&quot;00B3696E&quot;/&gt;&lt;wsp:rsid wsp:val=&quot;00B44635&quot;/&gt;&lt;wsp:rsid wsp:val=&quot;00B45D6D&quot;/&gt;&lt;wsp:rsid wsp:val=&quot;00B80A89&quot;/&gt;&lt;wsp:rsid wsp:val=&quot;00B91E85&quot;/&gt;&lt;wsp:rsid wsp:val=&quot;00B9513B&quot;/&gt;&lt;wsp:rsid wsp:val=&quot;00BC45A9&quot;/&gt;&lt;wsp:rsid wsp:val=&quot;00BC751E&quot;/&gt;&lt;wsp:rsid wsp:val=&quot;00BD5673&quot;/&gt;&lt;wsp:rsid wsp:val=&quot;00BE2D6D&quot;/&gt;&lt;wsp:rsid wsp:val=&quot;00BE506C&quot;/&gt;&lt;wsp:rsid wsp:val=&quot;00C3360D&quot;/&gt;&lt;wsp:rsid wsp:val=&quot;00C514AF&quot;/&gt;&lt;wsp:rsid wsp:val=&quot;00C72981&quot;/&gt;&lt;wsp:rsid wsp:val=&quot;00C863C2&quot;/&gt;&lt;wsp:rsid wsp:val=&quot;00CA3B0F&quot;/&gt;&lt;wsp:rsid wsp:val=&quot;00CB7F45&quot;/&gt;&lt;wsp:rsid wsp:val=&quot;00CC65E8&quot;/&gt;&lt;wsp:rsid wsp:val=&quot;00CD60B1&quot;/&gt;&lt;wsp:rsid wsp:val=&quot;00CF30A8&quot;/&gt;&lt;wsp:rsid wsp:val=&quot;00CF6B54&quot;/&gt;&lt;wsp:rsid wsp:val=&quot;00D0478A&quot;/&gt;&lt;wsp:rsid wsp:val=&quot;00D04EC9&quot;/&gt;&lt;wsp:rsid wsp:val=&quot;00D130E4&quot;/&gt;&lt;wsp:rsid wsp:val=&quot;00D945DD&quot;/&gt;&lt;wsp:rsid wsp:val=&quot;00DA0222&quot;/&gt;&lt;wsp:rsid wsp:val=&quot;00DA0ED5&quot;/&gt;&lt;wsp:rsid wsp:val=&quot;00DA7FEF&quot;/&gt;&lt;wsp:rsid wsp:val=&quot;00DB0814&quot;/&gt;&lt;wsp:rsid wsp:val=&quot;00DC0DC3&quot;/&gt;&lt;wsp:rsid wsp:val=&quot;00DC7A28&quot;/&gt;&lt;wsp:rsid wsp:val=&quot;00DF385B&quot;/&gt;&lt;wsp:rsid wsp:val=&quot;00E00F5C&quot;/&gt;&lt;wsp:rsid wsp:val=&quot;00E1131D&quot;/&gt;&lt;wsp:rsid wsp:val=&quot;00E12E53&quot;/&gt;&lt;wsp:rsid wsp:val=&quot;00E27738&quot;/&gt;&lt;wsp:rsid wsp:val=&quot;00E3056F&quot;/&gt;&lt;wsp:rsid wsp:val=&quot;00E41762&quot;/&gt;&lt;wsp:rsid wsp:val=&quot;00E51DE0&quot;/&gt;&lt;wsp:rsid wsp:val=&quot;00E54BB3&quot;/&gt;&lt;wsp:rsid wsp:val=&quot;00E732E4&quot;/&gt;&lt;wsp:rsid wsp:val=&quot;00E80EB4&quot;/&gt;&lt;wsp:rsid wsp:val=&quot;00E830EF&quot;/&gt;&lt;wsp:rsid wsp:val=&quot;00E85411&quot;/&gt;&lt;wsp:rsid wsp:val=&quot;00E86CC2&quot;/&gt;&lt;wsp:rsid wsp:val=&quot;00EA16C7&quot;/&gt;&lt;wsp:rsid wsp:val=&quot;00EA2F92&quot;/&gt;&lt;wsp:rsid wsp:val=&quot;00EC4A12&quot;/&gt;&lt;wsp:rsid wsp:val=&quot;00ED6D2C&quot;/&gt;&lt;wsp:rsid wsp:val=&quot;00EE4689&quot;/&gt;&lt;wsp:rsid wsp:val=&quot;00F01F80&quot;/&gt;&lt;wsp:rsid wsp:val=&quot;00F020F5&quot;/&gt;&lt;wsp:rsid wsp:val=&quot;00F03E80&quot;/&gt;&lt;wsp:rsid wsp:val=&quot;00F30200&quot;/&gt;&lt;wsp:rsid wsp:val=&quot;00F32071&quot;/&gt;&lt;wsp:rsid wsp:val=&quot;00F33ED7&quot;/&gt;&lt;wsp:rsid wsp:val=&quot;00F47B46&quot;/&gt;&lt;wsp:rsid wsp:val=&quot;00F52175&quot;/&gt;&lt;wsp:rsid wsp:val=&quot;00F545CF&quot;/&gt;&lt;wsp:rsid wsp:val=&quot;00F60178&quot;/&gt;&lt;wsp:rsid wsp:val=&quot;00F633BC&quot;/&gt;&lt;wsp:rsid wsp:val=&quot;00F63DB4&quot;/&gt;&lt;wsp:rsid wsp:val=&quot;00F84635&quot;/&gt;&lt;wsp:rsid wsp:val=&quot;00F86645&quot;/&gt;&lt;wsp:rsid wsp:val=&quot;00FB4B67&quot;/&gt;&lt;wsp:rsid wsp:val=&quot;00FC2B42&quot;/&gt;&lt;wsp:rsid wsp:val=&quot;00FC4708&quot;/&gt;&lt;wsp:rsid wsp:val=&quot;00FF0738&quot;/&gt;&lt;wsp:rsid wsp:val=&quot;00FF7EC1&quot;/&gt;&lt;/wsp:rsids&gt;&lt;/w:docPr&gt;&lt;w:body&gt;&lt;wx:sect&gt;&lt;w:p wsp:rsidR=&quot;00000000&quot; wsp:rsidRDefault=&quot;00F03E80&quot; wsp:rsidP=&quot;00F03E80&quot;&gt;&lt;m:oMathPara&gt;&lt;m:oMath&gt;&lt;m:f&gt;&lt;m:fPr&gt;&lt;m:ctrlPr&gt;&lt;w:rPr&gt;&lt;w:rFonts w:ascii=&quot;Cambria Math&quot; w:fareast=&quot;Times New Roman&quot; w:h-ansi=&quot;Cambria Math&quot; w:cs=&quot;Arial&quot;/&gt;&lt;wx:font wx:val=&quot;Cambria Math&quot;/&gt;&lt;w:i/&gt;&lt;w:noProof/&gt;&lt;w:lang w:val=&quot;IN&quot; w:fareast=&quot;ZH-CN&quot;/&gt;&lt;/w:rPr&gt;&lt;/m:ctrlPr&gt;&lt;/m:fPr&gt;&lt;m:num&gt;&lt;m:sSup&gt;&lt;m:sSupPr&gt;&lt;m:ctrlPr&gt;&lt;w:rPr&gt;&lt;w:rFonts w:ascii=&quot;Cambria Math&quot; w:fareast=&quot;Times New Roman&quot; w:h-ansi=&quot;Cambria Math&quot; w:cs=&quot;Arial&quot;/&gt;&lt;wx:font wx:val=&quot;Cambria Math&quot;/&gt;&lt;w:i/&gt;&lt;w:noProof/&gt;&lt;w:lang w:val=&quot;IN&quot; w:fareast=&quot;ZH-CN&quot;/&gt;&lt;/w:rPr&gt;&lt;/m:ctrlPr&gt;&lt;/m:sSupPr&gt;&lt;m:e&gt;&lt;m:r&gt;&lt;w:rPr&gt;&lt;w:rFonts w:ascii=&quot;Cambria Math&quot; w:fareast=&quot;Times New Roman&quot; w:h-ansi=&quot;Cambria Math&quot; w:cs=&quot;Arial&quot;/&gt;&lt;wx:font wx:val=&quot;Cambria Math&quot;/&gt;&lt;w:i/&gt;&lt;w:noProof/&gt;&lt;w:lang w:val=&quot;IN&quot; w:fareast=&quot;ZH-CN&quot;/&gt;&lt;/w:rPr&gt;&lt;m:t&gt;Z&lt;/m:t&gt;&lt;/m:r&gt;&lt;/m:e&gt;&lt;m:sup&gt;&lt;m:r&gt;&lt;w:rPr&gt;&lt;w:rFonts w:ascii=&quot;Cambria Math&quot; w:fareast=&quot;Times New Roman&quot; w:h-ansi=&quot;Cambria Math&quot; w:cs=&quot;Arial&quot;/&gt;&lt;wx:font wx:val=&quot;Cambria Math&quot;/&gt;&lt;w:i/&gt;&lt;w:noProof/&gt;&lt;w:lang w:val=&quot;IN&quot; w:fareast=&quot;ZH-CN&quot;/&gt;&lt;/w:rPr&gt;&lt;m:t&gt;2&lt;/m:t&gt;&lt;/m:r&gt;&lt;/m:sup&gt;&lt;/m:sSup&gt;&lt;m:r&gt;&lt;w:rPr&gt;&lt;w:rFonts w:ascii=&quot;Cambria Math&quot; w:fareast=&quot;Times New Roman&quot; w:h-ansi=&quot;Cambria Math&quot; w:cs=&quot;Arial&quot;/&gt;&lt;wx:font wx:val=&quot;Cambria Math&quot;/&gt;&lt;w:i/&gt;&lt;w:noProof/&gt;&lt;w:lang w:val=&quot;IN&quot; w:fareast=&quot;ZH-CN&quot;/&gt;&lt;/w:rPr&gt;&lt;m:t&gt;.P.(1-P)&lt;/m:t&gt;&lt;/m:r&gt;&lt;/m:num&gt;&lt;m:den&gt;&lt;m:sSup&gt;&lt;m:sSupPr&gt;&lt;m:ctrlPr&gt;&lt;w:rPr&gt;&lt;w:rFonts w:ascii=&quot;Cambria Math&quot; w:fareast=&quot;Times New Roman&quot; w:h-ansi=&quot;Cambria Math&quot; w:cs=&quot;Arial&quot;/&gt;&lt;wx:font wx:val=&quot;Cambria Math&quot;/&gt;&lt;w:i/&gt;&lt;w:noProof/&gt;&lt;w:lang w:val=&quot;IN&quot; w:fareast=&quot;ZH-CN&quot;/&gt;&lt;/w:rPr&gt;&lt;/m:ctrlPr&gt;&lt;/m:sSupPr&gt;&lt;m:e&gt;&lt;m:r&gt;&lt;w:rPr&gt;&lt;w:rFonts w:ascii=&quot;Cambria Math&quot; w:fareast=&quot;Times New Roman&quot; w:h-ansi=&quot;Cambria Math&quot; w:cs=&quot;Arial&quot;/&gt;&lt;wx:font wx:val=&quot;Cambria Math&quot;/&gt;&lt;w:i/&gt;&lt;w:noProof/&gt;&lt;w:lang w:val=&quot;IN&quot; w:fareast=&quot;ZH-CN&quot;/&gt;&lt;/w:rPr&gt;&lt;m:t&gt;d&lt;/m:t&gt;&lt;/m:r&gt;&lt;/m:e&gt;&lt;m:sup&gt;&lt;m:r&gt;&lt;w:rPr&gt;&lt;w:rFonts w:ascii=&quot;Cambria Math&quot; w:fareast=&quot;Times New Roman&quot; w:h-ansi=&quot;Cambria Math&quot; w:cs=&quot;Arial&quot;/&gt;&lt;wx:font wx:val=&quot;Cambria Math&quot;/&gt;&lt;w:i/&gt;&lt;w:noProof/&gt;&lt;w:lang w:val=&quot;IN&quot; w:fareast=&quot;ZH-CN&quot;/&gt;&lt;/w:rPr&gt;&lt;m:t&gt;2&lt;/m:t&gt;&lt;/m:r&gt;&lt;/m:sup&gt;&lt;/m:sSup&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1" o:title="" chromakey="white"/>
          </v:shape>
        </w:pict>
      </w:r>
      <w:r w:rsidRPr="00B3261D">
        <w:rPr>
          <w:rFonts w:ascii="Times New Roman" w:hAnsi="Times New Roman"/>
          <w:sz w:val="20"/>
          <w:szCs w:val="20"/>
          <w:lang w:val="id-ID"/>
        </w:rPr>
        <w:instrText xml:space="preserve"> </w:instrText>
      </w:r>
      <w:r w:rsidRPr="00B3261D">
        <w:rPr>
          <w:rFonts w:ascii="Times New Roman" w:hAnsi="Times New Roman"/>
          <w:sz w:val="20"/>
          <w:szCs w:val="20"/>
          <w:lang w:val="id-ID"/>
        </w:rPr>
        <w:fldChar w:fldCharType="separate"/>
      </w:r>
      <w:r w:rsidR="00956DBB">
        <w:rPr>
          <w:rFonts w:ascii="Times New Roman" w:hAnsi="Times New Roman"/>
          <w:noProof/>
          <w:sz w:val="20"/>
          <w:szCs w:val="20"/>
        </w:rPr>
      </w:r>
      <w:r w:rsidR="00956DBB">
        <w:rPr>
          <w:rFonts w:ascii="Times New Roman" w:hAnsi="Times New Roman"/>
          <w:noProof/>
          <w:sz w:val="20"/>
          <w:szCs w:val="20"/>
        </w:rPr>
        <w:pict w14:anchorId="4DCE3961">
          <v:shape id="_x0000_i1026" type="#_x0000_t75" style="width:40.3pt;height:23.05pt"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oNotEmbedSystemFonts/&gt;&lt;w:hideSpellingErrors/&gt;&lt;w:defaultTabStop w:val=&quot;720&quot;/&gt;&lt;w:drawingGridHorizontalSpacing w:val=&quot;110&quot;/&gt;&lt;w:displayHorizontalDrawingGridEvery w:val=&quot;2&quot;/&gt;&lt;w:punctuationKerning/&gt;&lt;w:characterSpacingControl w:val=&quot;DontCompress&quot;/&gt;&lt;w:optimizeForBrowser/&gt;&lt;w:targetScreenSz w:val=&quot;800x600&quot;/&gt;&lt;w:validateAgainstSchema/&gt;&lt;w:saveInvalidXML w:val=&quot;off&quot;/&gt;&lt;w:ignoreMixedContent w:val=&quot;off&quot;/&gt;&lt;w:alwaysShowPlaceholderText w:val=&quot;off&quot;/&gt;&lt;w:footnotePr&gt;&lt;w:pos w:val=&quot;beneath-text&quot;/&gt;&lt;/w:footnotePr&gt;&lt;w:compat&gt;&lt;w:breakWrappedTables/&gt;&lt;w:snapToGridInCell/&gt;&lt;w:wrapTextWithPunct/&gt;&lt;w:useAsianBreakRules/&gt;&lt;w:dontGrowAutofit/&gt;&lt;/w:compat&gt;&lt;wsp:rsids&gt;&lt;wsp:rsidRoot wsp:val=&quot;000D06C3&quot;/&gt;&lt;wsp:rsid wsp:val=&quot;000016D4&quot;/&gt;&lt;wsp:rsid wsp:val=&quot;00002238&quot;/&gt;&lt;wsp:rsid wsp:val=&quot;000057EF&quot;/&gt;&lt;wsp:rsid wsp:val=&quot;00012D6A&quot;/&gt;&lt;wsp:rsid wsp:val=&quot;00016870&quot;/&gt;&lt;wsp:rsid wsp:val=&quot;00022060&quot;/&gt;&lt;wsp:rsid wsp:val=&quot;00027050&quot;/&gt;&lt;wsp:rsid wsp:val=&quot;00054008&quot;/&gt;&lt;wsp:rsid wsp:val=&quot;00092DD3&quot;/&gt;&lt;wsp:rsid wsp:val=&quot;00094087&quot;/&gt;&lt;wsp:rsid wsp:val=&quot;000B4D93&quot;/&gt;&lt;wsp:rsid wsp:val=&quot;000C2A28&quot;/&gt;&lt;wsp:rsid wsp:val=&quot;000D06C3&quot;/&gt;&lt;wsp:rsid wsp:val=&quot;000D0EE6&quot;/&gt;&lt;wsp:rsid wsp:val=&quot;000D5796&quot;/&gt;&lt;wsp:rsid wsp:val=&quot;000E4515&quot;/&gt;&lt;wsp:rsid wsp:val=&quot;000F04F3&quot;/&gt;&lt;wsp:rsid wsp:val=&quot;001014D1&quot;/&gt;&lt;wsp:rsid wsp:val=&quot;00105ED6&quot;/&gt;&lt;wsp:rsid wsp:val=&quot;00112E4D&quot;/&gt;&lt;wsp:rsid wsp:val=&quot;00123163&quot;/&gt;&lt;wsp:rsid wsp:val=&quot;00136960&quot;/&gt;&lt;wsp:rsid wsp:val=&quot;001444C7&quot;/&gt;&lt;wsp:rsid wsp:val=&quot;00144836&quot;/&gt;&lt;wsp:rsid wsp:val=&quot;001541C7&quot;/&gt;&lt;wsp:rsid wsp:val=&quot;0015694C&quot;/&gt;&lt;wsp:rsid wsp:val=&quot;00190352&quot;/&gt;&lt;wsp:rsid wsp:val=&quot;001D3902&quot;/&gt;&lt;wsp:rsid wsp:val=&quot;001D3F53&quot;/&gt;&lt;wsp:rsid wsp:val=&quot;00224D64&quot;/&gt;&lt;wsp:rsid wsp:val=&quot;00225047&quot;/&gt;&lt;wsp:rsid wsp:val=&quot;00230C1D&quot;/&gt;&lt;wsp:rsid wsp:val=&quot;00277DF2&quot;/&gt;&lt;wsp:rsid wsp:val=&quot;0029296C&quot;/&gt;&lt;wsp:rsid wsp:val=&quot;00296C62&quot;/&gt;&lt;wsp:rsid wsp:val=&quot;002B6F3A&quot;/&gt;&lt;wsp:rsid wsp:val=&quot;002C3AD7&quot;/&gt;&lt;wsp:rsid wsp:val=&quot;002C68BB&quot;/&gt;&lt;wsp:rsid wsp:val=&quot;002E31D7&quot;/&gt;&lt;wsp:rsid wsp:val=&quot;002F221B&quot;/&gt;&lt;wsp:rsid wsp:val=&quot;002F2A16&quot;/&gt;&lt;wsp:rsid wsp:val=&quot;0039280A&quot;/&gt;&lt;wsp:rsid wsp:val=&quot;003A2B6B&quot;/&gt;&lt;wsp:rsid wsp:val=&quot;003A74E4&quot;/&gt;&lt;wsp:rsid wsp:val=&quot;003E1BAF&quot;/&gt;&lt;wsp:rsid wsp:val=&quot;003E7D20&quot;/&gt;&lt;wsp:rsid wsp:val=&quot;0040343C&quot;/&gt;&lt;wsp:rsid wsp:val=&quot;00435DB8&quot;/&gt;&lt;wsp:rsid wsp:val=&quot;00445B01&quot;/&gt;&lt;wsp:rsid wsp:val=&quot;004519A9&quot;/&gt;&lt;wsp:rsid wsp:val=&quot;004523B6&quot;/&gt;&lt;wsp:rsid wsp:val=&quot;0046766D&quot;/&gt;&lt;wsp:rsid wsp:val=&quot;00470361&quot;/&gt;&lt;wsp:rsid wsp:val=&quot;00487070&quot;/&gt;&lt;wsp:rsid wsp:val=&quot;004A0CAD&quot;/&gt;&lt;wsp:rsid wsp:val=&quot;004A5A40&quot;/&gt;&lt;wsp:rsid wsp:val=&quot;004C582F&quot;/&gt;&lt;wsp:rsid wsp:val=&quot;004C5E3E&quot;/&gt;&lt;wsp:rsid wsp:val=&quot;004C78E8&quot;/&gt;&lt;wsp:rsid wsp:val=&quot;004E56B5&quot;/&gt;&lt;wsp:rsid wsp:val=&quot;004E79FB&quot;/&gt;&lt;wsp:rsid wsp:val=&quot;004F43AD&quot;/&gt;&lt;wsp:rsid wsp:val=&quot;00501345&quot;/&gt;&lt;wsp:rsid wsp:val=&quot;00546306&quot;/&gt;&lt;wsp:rsid wsp:val=&quot;00551187&quot;/&gt;&lt;wsp:rsid wsp:val=&quot;00555F19&quot;/&gt;&lt;wsp:rsid wsp:val=&quot;00556ECF&quot;/&gt;&lt;wsp:rsid wsp:val=&quot;00567E74&quot;/&gt;&lt;wsp:rsid wsp:val=&quot;00572C65&quot;/&gt;&lt;wsp:rsid wsp:val=&quot;00585FF9&quot;/&gt;&lt;wsp:rsid wsp:val=&quot;00591983&quot;/&gt;&lt;wsp:rsid wsp:val=&quot;005A5063&quot;/&gt;&lt;wsp:rsid wsp:val=&quot;005D4051&quot;/&gt;&lt;wsp:rsid wsp:val=&quot;005D7365&quot;/&gt;&lt;wsp:rsid wsp:val=&quot;005F45F4&quot;/&gt;&lt;wsp:rsid wsp:val=&quot;00630520&quot;/&gt;&lt;wsp:rsid wsp:val=&quot;00653AF5&quot;/&gt;&lt;wsp:rsid wsp:val=&quot;006673C6&quot;/&gt;&lt;wsp:rsid wsp:val=&quot;00667686&quot;/&gt;&lt;wsp:rsid wsp:val=&quot;006A0D2B&quot;/&gt;&lt;wsp:rsid wsp:val=&quot;006A1297&quot;/&gt;&lt;wsp:rsid wsp:val=&quot;006B04F9&quot;/&gt;&lt;wsp:rsid wsp:val=&quot;006D6B0C&quot;/&gt;&lt;wsp:rsid wsp:val=&quot;006E3AEA&quot;/&gt;&lt;wsp:rsid wsp:val=&quot;00702053&quot;/&gt;&lt;wsp:rsid wsp:val=&quot;00722166&quot;/&gt;&lt;wsp:rsid wsp:val=&quot;00727DA1&quot;/&gt;&lt;wsp:rsid wsp:val=&quot;0073344C&quot;/&gt;&lt;wsp:rsid wsp:val=&quot;0073517E&quot;/&gt;&lt;wsp:rsid wsp:val=&quot;0074114C&quot;/&gt;&lt;wsp:rsid wsp:val=&quot;007505B9&quot;/&gt;&lt;wsp:rsid wsp:val=&quot;00772AA7&quot;/&gt;&lt;wsp:rsid wsp:val=&quot;0077417F&quot;/&gt;&lt;wsp:rsid wsp:val=&quot;00780F01&quot;/&gt;&lt;wsp:rsid wsp:val=&quot;00796AC9&quot;/&gt;&lt;wsp:rsid wsp:val=&quot;007A2795&quot;/&gt;&lt;wsp:rsid wsp:val=&quot;007C703D&quot;/&gt;&lt;wsp:rsid wsp:val=&quot;007F2A34&quot;/&gt;&lt;wsp:rsid wsp:val=&quot;007F5A1E&quot;/&gt;&lt;wsp:rsid wsp:val=&quot;00816ACB&quot;/&gt;&lt;wsp:rsid wsp:val=&quot;0082590B&quot;/&gt;&lt;wsp:rsid wsp:val=&quot;00826476&quot;/&gt;&lt;wsp:rsid wsp:val=&quot;00837442&quot;/&gt;&lt;wsp:rsid wsp:val=&quot;008525B6&quot;/&gt;&lt;wsp:rsid wsp:val=&quot;00862E39&quot;/&gt;&lt;wsp:rsid wsp:val=&quot;008A4B66&quot;/&gt;&lt;wsp:rsid wsp:val=&quot;008D7463&quot;/&gt;&lt;wsp:rsid wsp:val=&quot;008D790B&quot;/&gt;&lt;wsp:rsid wsp:val=&quot;008D7E96&quot;/&gt;&lt;wsp:rsid wsp:val=&quot;00901ED6&quot;/&gt;&lt;wsp:rsid wsp:val=&quot;00910297&quot;/&gt;&lt;wsp:rsid wsp:val=&quot;009105A9&quot;/&gt;&lt;wsp:rsid wsp:val=&quot;00914CDA&quot;/&gt;&lt;wsp:rsid wsp:val=&quot;009272DF&quot;/&gt;&lt;wsp:rsid wsp:val=&quot;0093363D&quot;/&gt;&lt;wsp:rsid wsp:val=&quot;009352C4&quot;/&gt;&lt;wsp:rsid wsp:val=&quot;009444ED&quot;/&gt;&lt;wsp:rsid wsp:val=&quot;00963B40&quot;/&gt;&lt;wsp:rsid wsp:val=&quot;0096534C&quot;/&gt;&lt;wsp:rsid wsp:val=&quot;00976DBC&quot;/&gt;&lt;wsp:rsid wsp:val=&quot;0098799A&quot;/&gt;&lt;wsp:rsid wsp:val=&quot;009954C4&quot;/&gt;&lt;wsp:rsid wsp:val=&quot;009A4CE0&quot;/&gt;&lt;wsp:rsid wsp:val=&quot;009B03CD&quot;/&gt;&lt;wsp:rsid wsp:val=&quot;009B731E&quot;/&gt;&lt;wsp:rsid wsp:val=&quot;009C1DAF&quot;/&gt;&lt;wsp:rsid wsp:val=&quot;00A07085&quot;/&gt;&lt;wsp:rsid wsp:val=&quot;00A07EAF&quot;/&gt;&lt;wsp:rsid wsp:val=&quot;00A15C74&quot;/&gt;&lt;wsp:rsid wsp:val=&quot;00A330EB&quot;/&gt;&lt;wsp:rsid wsp:val=&quot;00A579B6&quot;/&gt;&lt;wsp:rsid wsp:val=&quot;00A6509E&quot;/&gt;&lt;wsp:rsid wsp:val=&quot;00A76935&quot;/&gt;&lt;wsp:rsid wsp:val=&quot;00AA3E49&quot;/&gt;&lt;wsp:rsid wsp:val=&quot;00AC0C9B&quot;/&gt;&lt;wsp:rsid wsp:val=&quot;00AC5B87&quot;/&gt;&lt;wsp:rsid wsp:val=&quot;00AC7680&quot;/&gt;&lt;wsp:rsid wsp:val=&quot;00AD5035&quot;/&gt;&lt;wsp:rsid wsp:val=&quot;00AD5B47&quot;/&gt;&lt;wsp:rsid wsp:val=&quot;00AE4E7E&quot;/&gt;&lt;wsp:rsid wsp:val=&quot;00AF65E1&quot;/&gt;&lt;wsp:rsid wsp:val=&quot;00B003C4&quot;/&gt;&lt;wsp:rsid wsp:val=&quot;00B16420&quot;/&gt;&lt;wsp:rsid wsp:val=&quot;00B16762&quot;/&gt;&lt;wsp:rsid wsp:val=&quot;00B23C15&quot;/&gt;&lt;wsp:rsid wsp:val=&quot;00B3696E&quot;/&gt;&lt;wsp:rsid wsp:val=&quot;00B44635&quot;/&gt;&lt;wsp:rsid wsp:val=&quot;00B45D6D&quot;/&gt;&lt;wsp:rsid wsp:val=&quot;00B80A89&quot;/&gt;&lt;wsp:rsid wsp:val=&quot;00B91E85&quot;/&gt;&lt;wsp:rsid wsp:val=&quot;00B9513B&quot;/&gt;&lt;wsp:rsid wsp:val=&quot;00BC45A9&quot;/&gt;&lt;wsp:rsid wsp:val=&quot;00BC751E&quot;/&gt;&lt;wsp:rsid wsp:val=&quot;00BD5673&quot;/&gt;&lt;wsp:rsid wsp:val=&quot;00BE2D6D&quot;/&gt;&lt;wsp:rsid wsp:val=&quot;00BE506C&quot;/&gt;&lt;wsp:rsid wsp:val=&quot;00C3360D&quot;/&gt;&lt;wsp:rsid wsp:val=&quot;00C514AF&quot;/&gt;&lt;wsp:rsid wsp:val=&quot;00C72981&quot;/&gt;&lt;wsp:rsid wsp:val=&quot;00C863C2&quot;/&gt;&lt;wsp:rsid wsp:val=&quot;00CA3B0F&quot;/&gt;&lt;wsp:rsid wsp:val=&quot;00CB7F45&quot;/&gt;&lt;wsp:rsid wsp:val=&quot;00CC65E8&quot;/&gt;&lt;wsp:rsid wsp:val=&quot;00CD60B1&quot;/&gt;&lt;wsp:rsid wsp:val=&quot;00CF30A8&quot;/&gt;&lt;wsp:rsid wsp:val=&quot;00CF6B54&quot;/&gt;&lt;wsp:rsid wsp:val=&quot;00D0478A&quot;/&gt;&lt;wsp:rsid wsp:val=&quot;00D04EC9&quot;/&gt;&lt;wsp:rsid wsp:val=&quot;00D130E4&quot;/&gt;&lt;wsp:rsid wsp:val=&quot;00D945DD&quot;/&gt;&lt;wsp:rsid wsp:val=&quot;00DA0222&quot;/&gt;&lt;wsp:rsid wsp:val=&quot;00DA0ED5&quot;/&gt;&lt;wsp:rsid wsp:val=&quot;00DA7FEF&quot;/&gt;&lt;wsp:rsid wsp:val=&quot;00DB0814&quot;/&gt;&lt;wsp:rsid wsp:val=&quot;00DC0DC3&quot;/&gt;&lt;wsp:rsid wsp:val=&quot;00DC7A28&quot;/&gt;&lt;wsp:rsid wsp:val=&quot;00DF385B&quot;/&gt;&lt;wsp:rsid wsp:val=&quot;00E00F5C&quot;/&gt;&lt;wsp:rsid wsp:val=&quot;00E1131D&quot;/&gt;&lt;wsp:rsid wsp:val=&quot;00E12E53&quot;/&gt;&lt;wsp:rsid wsp:val=&quot;00E27738&quot;/&gt;&lt;wsp:rsid wsp:val=&quot;00E3056F&quot;/&gt;&lt;wsp:rsid wsp:val=&quot;00E41762&quot;/&gt;&lt;wsp:rsid wsp:val=&quot;00E51DE0&quot;/&gt;&lt;wsp:rsid wsp:val=&quot;00E54BB3&quot;/&gt;&lt;wsp:rsid wsp:val=&quot;00E732E4&quot;/&gt;&lt;wsp:rsid wsp:val=&quot;00E80EB4&quot;/&gt;&lt;wsp:rsid wsp:val=&quot;00E830EF&quot;/&gt;&lt;wsp:rsid wsp:val=&quot;00E85411&quot;/&gt;&lt;wsp:rsid wsp:val=&quot;00E86CC2&quot;/&gt;&lt;wsp:rsid wsp:val=&quot;00EA16C7&quot;/&gt;&lt;wsp:rsid wsp:val=&quot;00EA2F92&quot;/&gt;&lt;wsp:rsid wsp:val=&quot;00EC4A12&quot;/&gt;&lt;wsp:rsid wsp:val=&quot;00ED6D2C&quot;/&gt;&lt;wsp:rsid wsp:val=&quot;00EE4689&quot;/&gt;&lt;wsp:rsid wsp:val=&quot;00F01F80&quot;/&gt;&lt;wsp:rsid wsp:val=&quot;00F020F5&quot;/&gt;&lt;wsp:rsid wsp:val=&quot;00F03E80&quot;/&gt;&lt;wsp:rsid wsp:val=&quot;00F30200&quot;/&gt;&lt;wsp:rsid wsp:val=&quot;00F32071&quot;/&gt;&lt;wsp:rsid wsp:val=&quot;00F33ED7&quot;/&gt;&lt;wsp:rsid wsp:val=&quot;00F47B46&quot;/&gt;&lt;wsp:rsid wsp:val=&quot;00F52175&quot;/&gt;&lt;wsp:rsid wsp:val=&quot;00F545CF&quot;/&gt;&lt;wsp:rsid wsp:val=&quot;00F60178&quot;/&gt;&lt;wsp:rsid wsp:val=&quot;00F633BC&quot;/&gt;&lt;wsp:rsid wsp:val=&quot;00F63DB4&quot;/&gt;&lt;wsp:rsid wsp:val=&quot;00F84635&quot;/&gt;&lt;wsp:rsid wsp:val=&quot;00F86645&quot;/&gt;&lt;wsp:rsid wsp:val=&quot;00FB4B67&quot;/&gt;&lt;wsp:rsid wsp:val=&quot;00FC2B42&quot;/&gt;&lt;wsp:rsid wsp:val=&quot;00FC4708&quot;/&gt;&lt;wsp:rsid wsp:val=&quot;00FF0738&quot;/&gt;&lt;wsp:rsid wsp:val=&quot;00FF7EC1&quot;/&gt;&lt;/wsp:rsids&gt;&lt;/w:docPr&gt;&lt;w:body&gt;&lt;wx:sect&gt;&lt;w:p wsp:rsidR=&quot;00000000&quot; wsp:rsidRDefault=&quot;00F03E80&quot; wsp:rsidP=&quot;00F03E80&quot;&gt;&lt;m:oMathPara&gt;&lt;m:oMath&gt;&lt;m:f&gt;&lt;m:fPr&gt;&lt;m:ctrlPr&gt;&lt;w:rPr&gt;&lt;w:rFonts w:ascii=&quot;Cambria Math&quot; w:fareast=&quot;Times New Roman&quot; w:h-ansi=&quot;Cambria Math&quot; w:cs=&quot;Arial&quot;/&gt;&lt;wx:font wx:val=&quot;Cambria Math&quot;/&gt;&lt;w:i/&gt;&lt;w:noProof/&gt;&lt;w:lang w:val=&quot;IN&quot; w:fareast=&quot;ZH-CN&quot;/&gt;&lt;/w:rPr&gt;&lt;/m:ctrlPr&gt;&lt;/m:fPr&gt;&lt;m:num&gt;&lt;m:sSup&gt;&lt;m:sSupPr&gt;&lt;m:ctrlPr&gt;&lt;w:rPr&gt;&lt;w:rFonts w:ascii=&quot;Cambria Math&quot; w:fareast=&quot;Times New Roman&quot; w:h-ansi=&quot;Cambria Math&quot; w:cs=&quot;Arial&quot;/&gt;&lt;wx:font wx:val=&quot;Cambria Math&quot;/&gt;&lt;w:i/&gt;&lt;w:noProof/&gt;&lt;w:lang w:val=&quot;IN&quot; w:fareast=&quot;ZH-CN&quot;/&gt;&lt;/w:rPr&gt;&lt;/m:ctrlPr&gt;&lt;/m:sSupPr&gt;&lt;m:e&gt;&lt;m:r&gt;&lt;w:rPr&gt;&lt;w:rFonts w:ascii=&quot;Cambria Math&quot; w:fareast=&quot;Times New Roman&quot; w:h-ansi=&quot;Cambria Math&quot; w:cs=&quot;Arial&quot;/&gt;&lt;wx:font wx:val=&quot;Cambria Math&quot;/&gt;&lt;w:i/&gt;&lt;w:noProof/&gt;&lt;w:lang w:val=&quot;IN&quot; w:fareast=&quot;ZH-CN&quot;/&gt;&lt;/w:rPr&gt;&lt;m:t&gt;Z&lt;/m:t&gt;&lt;/m:r&gt;&lt;/m:e&gt;&lt;m:sup&gt;&lt;m:r&gt;&lt;w:rPr&gt;&lt;w:rFonts w:ascii=&quot;Cambria Math&quot; w:fareast=&quot;Times New Roman&quot; w:h-ansi=&quot;Cambria Math&quot; w:cs=&quot;Arial&quot;/&gt;&lt;wx:font wx:val=&quot;Cambria Math&quot;/&gt;&lt;w:i/&gt;&lt;w:noProof/&gt;&lt;w:lang w:val=&quot;IN&quot; w:fareast=&quot;ZH-CN&quot;/&gt;&lt;/w:rPr&gt;&lt;m:t&gt;2&lt;/m:t&gt;&lt;/m:r&gt;&lt;/m:sup&gt;&lt;/m:sSup&gt;&lt;m:r&gt;&lt;w:rPr&gt;&lt;w:rFonts w:ascii=&quot;Cambria Math&quot; w:fareast=&quot;Times New Roman&quot; w:h-ansi=&quot;Cambria Math&quot; w:cs=&quot;Arial&quot;/&gt;&lt;wx:font wx:val=&quot;Cambria Math&quot;/&gt;&lt;w:i/&gt;&lt;w:noProof/&gt;&lt;w:lang w:val=&quot;IN&quot; w:fareast=&quot;ZH-CN&quot;/&gt;&lt;/w:rPr&gt;&lt;m:t&gt;.P.(1-P)&lt;/m:t&gt;&lt;/m:r&gt;&lt;/m:num&gt;&lt;m:den&gt;&lt;m:sSup&gt;&lt;m:sSupPr&gt;&lt;m:ctrlPr&gt;&lt;w:rPr&gt;&lt;w:rFonts w:ascii=&quot;Cambria Math&quot; w:fareast=&quot;Times New Roman&quot; w:h-ansi=&quot;Cambria Math&quot; w:cs=&quot;Arial&quot;/&gt;&lt;wx:font wx:val=&quot;Cambria Math&quot;/&gt;&lt;w:i/&gt;&lt;w:noProof/&gt;&lt;w:lang w:val=&quot;IN&quot; w:fareast=&quot;ZH-CN&quot;/&gt;&lt;/w:rPr&gt;&lt;/m:ctrlPr&gt;&lt;/m:sSupPr&gt;&lt;m:e&gt;&lt;m:r&gt;&lt;w:rPr&gt;&lt;w:rFonts w:ascii=&quot;Cambria Math&quot; w:fareast=&quot;Times New Roman&quot; w:h-ansi=&quot;Cambria Math&quot; w:cs=&quot;Arial&quot;/&gt;&lt;wx:font wx:val=&quot;Cambria Math&quot;/&gt;&lt;w:i/&gt;&lt;w:noProof/&gt;&lt;w:lang w:val=&quot;IN&quot; w:fareast=&quot;ZH-CN&quot;/&gt;&lt;/w:rPr&gt;&lt;m:t&gt;d&lt;/m:t&gt;&lt;/m:r&gt;&lt;/m:e&gt;&lt;m:sup&gt;&lt;m:r&gt;&lt;w:rPr&gt;&lt;w:rFonts w:ascii=&quot;Cambria Math&quot; w:fareast=&quot;Times New Roman&quot; w:h-ansi=&quot;Cambria Math&quot; w:cs=&quot;Arial&quot;/&gt;&lt;wx:font wx:val=&quot;Cambria Math&quot;/&gt;&lt;w:i/&gt;&lt;w:noProof/&gt;&lt;w:lang w:val=&quot;IN&quot; w:fareast=&quot;ZH-CN&quot;/&gt;&lt;/w:rPr&gt;&lt;m:t&gt;2&lt;/m:t&gt;&lt;/m:r&gt;&lt;/m:sup&gt;&lt;/m:sSup&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1" o:title="" chromakey="white"/>
          </v:shape>
        </w:pict>
      </w:r>
      <w:r w:rsidRPr="00B3261D">
        <w:rPr>
          <w:rFonts w:ascii="Times New Roman" w:hAnsi="Times New Roman"/>
          <w:sz w:val="20"/>
          <w:szCs w:val="20"/>
        </w:rPr>
        <w:fldChar w:fldCharType="end"/>
      </w:r>
    </w:p>
    <w:p w14:paraId="213377D7" w14:textId="77777777" w:rsidR="00F545CF" w:rsidRPr="00B3261D" w:rsidRDefault="00F545CF" w:rsidP="00F545CF">
      <w:pPr>
        <w:rPr>
          <w:rFonts w:ascii="Times New Roman" w:hAnsi="Times New Roman"/>
          <w:sz w:val="20"/>
          <w:szCs w:val="20"/>
          <w:lang w:val="id-ID"/>
        </w:rPr>
      </w:pPr>
      <w:r w:rsidRPr="00B3261D">
        <w:rPr>
          <w:rFonts w:ascii="Times New Roman" w:hAnsi="Times New Roman"/>
          <w:sz w:val="20"/>
          <w:szCs w:val="20"/>
          <w:lang w:val="id-ID"/>
        </w:rPr>
        <w:t>Keterangan :</w:t>
      </w:r>
    </w:p>
    <w:p w14:paraId="4E89350B" w14:textId="77777777" w:rsidR="00F545CF" w:rsidRPr="00B3261D" w:rsidRDefault="00F545CF" w:rsidP="00F545CF">
      <w:pPr>
        <w:rPr>
          <w:rFonts w:ascii="Times New Roman" w:hAnsi="Times New Roman"/>
          <w:sz w:val="20"/>
          <w:szCs w:val="20"/>
          <w:lang w:val="id-ID"/>
        </w:rPr>
      </w:pPr>
      <w:r w:rsidRPr="00B3261D">
        <w:rPr>
          <w:rFonts w:ascii="Times New Roman" w:hAnsi="Times New Roman"/>
          <w:sz w:val="20"/>
          <w:szCs w:val="20"/>
          <w:lang w:val="id-ID"/>
        </w:rPr>
        <w:t>n : jumlah sampel</w:t>
      </w:r>
    </w:p>
    <w:p w14:paraId="00C4BAD8" w14:textId="77777777" w:rsidR="00F545CF" w:rsidRPr="00B3261D" w:rsidRDefault="00F545CF" w:rsidP="00F545CF">
      <w:pPr>
        <w:rPr>
          <w:rFonts w:ascii="Times New Roman" w:hAnsi="Times New Roman"/>
          <w:sz w:val="20"/>
          <w:szCs w:val="20"/>
          <w:lang w:val="id-ID"/>
        </w:rPr>
      </w:pPr>
      <w:r w:rsidRPr="00B3261D">
        <w:rPr>
          <w:rFonts w:ascii="Times New Roman" w:hAnsi="Times New Roman"/>
          <w:sz w:val="20"/>
          <w:szCs w:val="20"/>
          <w:lang w:val="id-ID"/>
        </w:rPr>
        <w:t>z : skor z pada kepercayaan 95% = 1.96</w:t>
      </w:r>
    </w:p>
    <w:p w14:paraId="1640ADC3" w14:textId="77777777" w:rsidR="00F545CF" w:rsidRPr="00B3261D" w:rsidRDefault="00F545CF" w:rsidP="00F545CF">
      <w:pPr>
        <w:rPr>
          <w:rFonts w:ascii="Times New Roman" w:hAnsi="Times New Roman"/>
          <w:sz w:val="20"/>
          <w:szCs w:val="20"/>
          <w:lang w:val="nb-NO"/>
        </w:rPr>
      </w:pPr>
      <w:r w:rsidRPr="00B3261D">
        <w:rPr>
          <w:rFonts w:ascii="Times New Roman" w:hAnsi="Times New Roman"/>
          <w:sz w:val="20"/>
          <w:szCs w:val="20"/>
          <w:lang w:val="nb-NO"/>
        </w:rPr>
        <w:t>p : maksimal estimasi (10%)</w:t>
      </w:r>
    </w:p>
    <w:p w14:paraId="4A56DBA5" w14:textId="77777777" w:rsidR="00F545CF" w:rsidRPr="00B3261D" w:rsidRDefault="00F545CF" w:rsidP="00F545CF">
      <w:pPr>
        <w:rPr>
          <w:rFonts w:ascii="Times New Roman" w:hAnsi="Times New Roman"/>
          <w:sz w:val="20"/>
          <w:szCs w:val="20"/>
          <w:lang w:val="nb-NO"/>
        </w:rPr>
      </w:pPr>
      <w:r w:rsidRPr="00B3261D">
        <w:rPr>
          <w:rFonts w:ascii="Times New Roman" w:hAnsi="Times New Roman"/>
          <w:sz w:val="20"/>
          <w:szCs w:val="20"/>
          <w:lang w:val="nb-NO"/>
        </w:rPr>
        <w:t>d : tingkat kesalahan (10%)</w:t>
      </w:r>
    </w:p>
    <w:p w14:paraId="01352B10" w14:textId="77777777" w:rsidR="00F545CF" w:rsidRPr="00B3261D" w:rsidRDefault="00F545CF" w:rsidP="00F545CF">
      <w:pPr>
        <w:rPr>
          <w:rFonts w:ascii="Times New Roman" w:hAnsi="Times New Roman"/>
          <w:sz w:val="20"/>
          <w:szCs w:val="20"/>
        </w:rPr>
      </w:pPr>
      <w:r w:rsidRPr="00B3261D">
        <w:rPr>
          <w:rFonts w:ascii="Times New Roman" w:hAnsi="Times New Roman"/>
          <w:sz w:val="20"/>
          <w:szCs w:val="20"/>
          <w:lang w:val="id-ID"/>
        </w:rPr>
        <w:t xml:space="preserve">n = </w:t>
      </w:r>
      <w:r w:rsidRPr="00B3261D">
        <w:rPr>
          <w:rFonts w:ascii="Times New Roman" w:hAnsi="Times New Roman"/>
          <w:sz w:val="20"/>
          <w:szCs w:val="20"/>
          <w:lang w:val="id-ID"/>
        </w:rPr>
        <w:fldChar w:fldCharType="begin"/>
      </w:r>
      <w:r w:rsidRPr="00B3261D">
        <w:rPr>
          <w:rFonts w:ascii="Times New Roman" w:hAnsi="Times New Roman"/>
          <w:sz w:val="20"/>
          <w:szCs w:val="20"/>
          <w:lang w:val="id-ID"/>
        </w:rPr>
        <w:instrText xml:space="preserve"> QUOTE </w:instrText>
      </w:r>
      <w:r w:rsidR="00956DBB">
        <w:rPr>
          <w:rFonts w:ascii="Times New Roman" w:hAnsi="Times New Roman"/>
          <w:noProof/>
          <w:sz w:val="20"/>
          <w:szCs w:val="20"/>
        </w:rPr>
      </w:r>
      <w:r w:rsidR="00956DBB">
        <w:rPr>
          <w:rFonts w:ascii="Times New Roman" w:hAnsi="Times New Roman"/>
          <w:noProof/>
          <w:sz w:val="20"/>
          <w:szCs w:val="20"/>
        </w:rPr>
        <w:pict w14:anchorId="41C90CEF">
          <v:shape id="_x0000_i1027" type="#_x0000_t75" style="width:60.5pt;height:24.5pt"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oNotEmbedSystemFonts/&gt;&lt;w:hideSpellingErrors/&gt;&lt;w:defaultTabStop w:val=&quot;720&quot;/&gt;&lt;w:drawingGridHorizontalSpacing w:val=&quot;110&quot;/&gt;&lt;w:displayHorizontalDrawingGridEvery w:val=&quot;2&quot;/&gt;&lt;w:punctuationKerning/&gt;&lt;w:characterSpacingControl w:val=&quot;DontCompress&quot;/&gt;&lt;w:optimizeForBrowser/&gt;&lt;w:targetScreenSz w:val=&quot;800x600&quot;/&gt;&lt;w:validateAgainstSchema/&gt;&lt;w:saveInvalidXML w:val=&quot;off&quot;/&gt;&lt;w:ignoreMixedContent w:val=&quot;off&quot;/&gt;&lt;w:alwaysShowPlaceholderText w:val=&quot;off&quot;/&gt;&lt;w:footnotePr&gt;&lt;w:pos w:val=&quot;beneath-text&quot;/&gt;&lt;/w:footnotePr&gt;&lt;w:compat&gt;&lt;w:breakWrappedTables/&gt;&lt;w:snapToGridInCell/&gt;&lt;w:wrapTextWithPunct/&gt;&lt;w:useAsianBreakRules/&gt;&lt;w:dontGrowAutofit/&gt;&lt;/w:compat&gt;&lt;wsp:rsids&gt;&lt;wsp:rsidRoot wsp:val=&quot;000D06C3&quot;/&gt;&lt;wsp:rsid wsp:val=&quot;000016D4&quot;/&gt;&lt;wsp:rsid wsp:val=&quot;00002238&quot;/&gt;&lt;wsp:rsid wsp:val=&quot;000057EF&quot;/&gt;&lt;wsp:rsid wsp:val=&quot;00012D6A&quot;/&gt;&lt;wsp:rsid wsp:val=&quot;00016870&quot;/&gt;&lt;wsp:rsid wsp:val=&quot;00022060&quot;/&gt;&lt;wsp:rsid wsp:val=&quot;00027050&quot;/&gt;&lt;wsp:rsid wsp:val=&quot;00054008&quot;/&gt;&lt;wsp:rsid wsp:val=&quot;00092DD3&quot;/&gt;&lt;wsp:rsid wsp:val=&quot;00094087&quot;/&gt;&lt;wsp:rsid wsp:val=&quot;000B4D93&quot;/&gt;&lt;wsp:rsid wsp:val=&quot;000C2A28&quot;/&gt;&lt;wsp:rsid wsp:val=&quot;000D06C3&quot;/&gt;&lt;wsp:rsid wsp:val=&quot;000D0EE6&quot;/&gt;&lt;wsp:rsid wsp:val=&quot;000D5796&quot;/&gt;&lt;wsp:rsid wsp:val=&quot;000E4515&quot;/&gt;&lt;wsp:rsid wsp:val=&quot;000F04F3&quot;/&gt;&lt;wsp:rsid wsp:val=&quot;001014D1&quot;/&gt;&lt;wsp:rsid wsp:val=&quot;00105ED6&quot;/&gt;&lt;wsp:rsid wsp:val=&quot;00112E4D&quot;/&gt;&lt;wsp:rsid wsp:val=&quot;00123163&quot;/&gt;&lt;wsp:rsid wsp:val=&quot;00136960&quot;/&gt;&lt;wsp:rsid wsp:val=&quot;001444C7&quot;/&gt;&lt;wsp:rsid wsp:val=&quot;00144836&quot;/&gt;&lt;wsp:rsid wsp:val=&quot;001541C7&quot;/&gt;&lt;wsp:rsid wsp:val=&quot;0015694C&quot;/&gt;&lt;wsp:rsid wsp:val=&quot;00190352&quot;/&gt;&lt;wsp:rsid wsp:val=&quot;001D3902&quot;/&gt;&lt;wsp:rsid wsp:val=&quot;001D3F53&quot;/&gt;&lt;wsp:rsid wsp:val=&quot;00224D64&quot;/&gt;&lt;wsp:rsid wsp:val=&quot;00225047&quot;/&gt;&lt;wsp:rsid wsp:val=&quot;00230C1D&quot;/&gt;&lt;wsp:rsid wsp:val=&quot;00277DF2&quot;/&gt;&lt;wsp:rsid wsp:val=&quot;0029296C&quot;/&gt;&lt;wsp:rsid wsp:val=&quot;00296C62&quot;/&gt;&lt;wsp:rsid wsp:val=&quot;002B6F3A&quot;/&gt;&lt;wsp:rsid wsp:val=&quot;002C3AD7&quot;/&gt;&lt;wsp:rsid wsp:val=&quot;002C68BB&quot;/&gt;&lt;wsp:rsid wsp:val=&quot;002E31D7&quot;/&gt;&lt;wsp:rsid wsp:val=&quot;002F221B&quot;/&gt;&lt;wsp:rsid wsp:val=&quot;002F2A16&quot;/&gt;&lt;wsp:rsid wsp:val=&quot;0039280A&quot;/&gt;&lt;wsp:rsid wsp:val=&quot;003A2B6B&quot;/&gt;&lt;wsp:rsid wsp:val=&quot;003A74E4&quot;/&gt;&lt;wsp:rsid wsp:val=&quot;003E1BAF&quot;/&gt;&lt;wsp:rsid wsp:val=&quot;003E7D20&quot;/&gt;&lt;wsp:rsid wsp:val=&quot;0040343C&quot;/&gt;&lt;wsp:rsid wsp:val=&quot;00435DB8&quot;/&gt;&lt;wsp:rsid wsp:val=&quot;00445B01&quot;/&gt;&lt;wsp:rsid wsp:val=&quot;004519A9&quot;/&gt;&lt;wsp:rsid wsp:val=&quot;004523B6&quot;/&gt;&lt;wsp:rsid wsp:val=&quot;0046766D&quot;/&gt;&lt;wsp:rsid wsp:val=&quot;00470361&quot;/&gt;&lt;wsp:rsid wsp:val=&quot;00487070&quot;/&gt;&lt;wsp:rsid wsp:val=&quot;004A0CAD&quot;/&gt;&lt;wsp:rsid wsp:val=&quot;004A5A40&quot;/&gt;&lt;wsp:rsid wsp:val=&quot;004C582F&quot;/&gt;&lt;wsp:rsid wsp:val=&quot;004C5E3E&quot;/&gt;&lt;wsp:rsid wsp:val=&quot;004C78E8&quot;/&gt;&lt;wsp:rsid wsp:val=&quot;004E56B5&quot;/&gt;&lt;wsp:rsid wsp:val=&quot;004E79FB&quot;/&gt;&lt;wsp:rsid wsp:val=&quot;004F43AD&quot;/&gt;&lt;wsp:rsid wsp:val=&quot;00501345&quot;/&gt;&lt;wsp:rsid wsp:val=&quot;00546306&quot;/&gt;&lt;wsp:rsid wsp:val=&quot;00551187&quot;/&gt;&lt;wsp:rsid wsp:val=&quot;00555F19&quot;/&gt;&lt;wsp:rsid wsp:val=&quot;00556ECF&quot;/&gt;&lt;wsp:rsid wsp:val=&quot;00567E74&quot;/&gt;&lt;wsp:rsid wsp:val=&quot;00572C65&quot;/&gt;&lt;wsp:rsid wsp:val=&quot;00585FF9&quot;/&gt;&lt;wsp:rsid wsp:val=&quot;00591983&quot;/&gt;&lt;wsp:rsid wsp:val=&quot;005A5063&quot;/&gt;&lt;wsp:rsid wsp:val=&quot;005D4051&quot;/&gt;&lt;wsp:rsid wsp:val=&quot;005D7365&quot;/&gt;&lt;wsp:rsid wsp:val=&quot;005F45F4&quot;/&gt;&lt;wsp:rsid wsp:val=&quot;00630520&quot;/&gt;&lt;wsp:rsid wsp:val=&quot;00653AF5&quot;/&gt;&lt;wsp:rsid wsp:val=&quot;006673C6&quot;/&gt;&lt;wsp:rsid wsp:val=&quot;00667686&quot;/&gt;&lt;wsp:rsid wsp:val=&quot;006A0D2B&quot;/&gt;&lt;wsp:rsid wsp:val=&quot;006A1297&quot;/&gt;&lt;wsp:rsid wsp:val=&quot;006B04F9&quot;/&gt;&lt;wsp:rsid wsp:val=&quot;006D6B0C&quot;/&gt;&lt;wsp:rsid wsp:val=&quot;006E3AEA&quot;/&gt;&lt;wsp:rsid wsp:val=&quot;00702053&quot;/&gt;&lt;wsp:rsid wsp:val=&quot;00722166&quot;/&gt;&lt;wsp:rsid wsp:val=&quot;00727DA1&quot;/&gt;&lt;wsp:rsid wsp:val=&quot;0073344C&quot;/&gt;&lt;wsp:rsid wsp:val=&quot;0073517E&quot;/&gt;&lt;wsp:rsid wsp:val=&quot;0074114C&quot;/&gt;&lt;wsp:rsid wsp:val=&quot;007505B9&quot;/&gt;&lt;wsp:rsid wsp:val=&quot;00772AA7&quot;/&gt;&lt;wsp:rsid wsp:val=&quot;0077417F&quot;/&gt;&lt;wsp:rsid wsp:val=&quot;00780F01&quot;/&gt;&lt;wsp:rsid wsp:val=&quot;00796AC9&quot;/&gt;&lt;wsp:rsid wsp:val=&quot;007A2795&quot;/&gt;&lt;wsp:rsid wsp:val=&quot;007C703D&quot;/&gt;&lt;wsp:rsid wsp:val=&quot;007F2A34&quot;/&gt;&lt;wsp:rsid wsp:val=&quot;007F5A1E&quot;/&gt;&lt;wsp:rsid wsp:val=&quot;00816ACB&quot;/&gt;&lt;wsp:rsid wsp:val=&quot;0082590B&quot;/&gt;&lt;wsp:rsid wsp:val=&quot;00826476&quot;/&gt;&lt;wsp:rsid wsp:val=&quot;00837442&quot;/&gt;&lt;wsp:rsid wsp:val=&quot;008525B6&quot;/&gt;&lt;wsp:rsid wsp:val=&quot;00862E39&quot;/&gt;&lt;wsp:rsid wsp:val=&quot;008A4B66&quot;/&gt;&lt;wsp:rsid wsp:val=&quot;008D7463&quot;/&gt;&lt;wsp:rsid wsp:val=&quot;008D790B&quot;/&gt;&lt;wsp:rsid wsp:val=&quot;008D7E96&quot;/&gt;&lt;wsp:rsid wsp:val=&quot;00901ED6&quot;/&gt;&lt;wsp:rsid wsp:val=&quot;00910297&quot;/&gt;&lt;wsp:rsid wsp:val=&quot;009105A9&quot;/&gt;&lt;wsp:rsid wsp:val=&quot;00914CDA&quot;/&gt;&lt;wsp:rsid wsp:val=&quot;009272DF&quot;/&gt;&lt;wsp:rsid wsp:val=&quot;0093363D&quot;/&gt;&lt;wsp:rsid wsp:val=&quot;009352C4&quot;/&gt;&lt;wsp:rsid wsp:val=&quot;009444ED&quot;/&gt;&lt;wsp:rsid wsp:val=&quot;009517EF&quot;/&gt;&lt;wsp:rsid wsp:val=&quot;00963B40&quot;/&gt;&lt;wsp:rsid wsp:val=&quot;0096534C&quot;/&gt;&lt;wsp:rsid wsp:val=&quot;00976DBC&quot;/&gt;&lt;wsp:rsid wsp:val=&quot;0098799A&quot;/&gt;&lt;wsp:rsid wsp:val=&quot;009954C4&quot;/&gt;&lt;wsp:rsid wsp:val=&quot;009A4CE0&quot;/&gt;&lt;wsp:rsid wsp:val=&quot;009B03CD&quot;/&gt;&lt;wsp:rsid wsp:val=&quot;009B731E&quot;/&gt;&lt;wsp:rsid wsp:val=&quot;009C1DAF&quot;/&gt;&lt;wsp:rsid wsp:val=&quot;00A07085&quot;/&gt;&lt;wsp:rsid wsp:val=&quot;00A07EAF&quot;/&gt;&lt;wsp:rsid wsp:val=&quot;00A15C74&quot;/&gt;&lt;wsp:rsid wsp:val=&quot;00A330EB&quot;/&gt;&lt;wsp:rsid wsp:val=&quot;00A579B6&quot;/&gt;&lt;wsp:rsid wsp:val=&quot;00A6509E&quot;/&gt;&lt;wsp:rsid wsp:val=&quot;00A76935&quot;/&gt;&lt;wsp:rsid wsp:val=&quot;00AA3E49&quot;/&gt;&lt;wsp:rsid wsp:val=&quot;00AC0C9B&quot;/&gt;&lt;wsp:rsid wsp:val=&quot;00AC5B87&quot;/&gt;&lt;wsp:rsid wsp:val=&quot;00AC7680&quot;/&gt;&lt;wsp:rsid wsp:val=&quot;00AD5035&quot;/&gt;&lt;wsp:rsid wsp:val=&quot;00AD5B47&quot;/&gt;&lt;wsp:rsid wsp:val=&quot;00AE4E7E&quot;/&gt;&lt;wsp:rsid wsp:val=&quot;00AF65E1&quot;/&gt;&lt;wsp:rsid wsp:val=&quot;00B003C4&quot;/&gt;&lt;wsp:rsid wsp:val=&quot;00B16420&quot;/&gt;&lt;wsp:rsid wsp:val=&quot;00B16762&quot;/&gt;&lt;wsp:rsid wsp:val=&quot;00B23C15&quot;/&gt;&lt;wsp:rsid wsp:val=&quot;00B3696E&quot;/&gt;&lt;wsp:rsid wsp:val=&quot;00B44635&quot;/&gt;&lt;wsp:rsid wsp:val=&quot;00B45D6D&quot;/&gt;&lt;wsp:rsid wsp:val=&quot;00B80A89&quot;/&gt;&lt;wsp:rsid wsp:val=&quot;00B91E85&quot;/&gt;&lt;wsp:rsid wsp:val=&quot;00B9513B&quot;/&gt;&lt;wsp:rsid wsp:val=&quot;00BC45A9&quot;/&gt;&lt;wsp:rsid wsp:val=&quot;00BC751E&quot;/&gt;&lt;wsp:rsid wsp:val=&quot;00BD5673&quot;/&gt;&lt;wsp:rsid wsp:val=&quot;00BE2D6D&quot;/&gt;&lt;wsp:rsid wsp:val=&quot;00BE506C&quot;/&gt;&lt;wsp:rsid wsp:val=&quot;00C3360D&quot;/&gt;&lt;wsp:rsid wsp:val=&quot;00C514AF&quot;/&gt;&lt;wsp:rsid wsp:val=&quot;00C72981&quot;/&gt;&lt;wsp:rsid wsp:val=&quot;00C863C2&quot;/&gt;&lt;wsp:rsid wsp:val=&quot;00CA3B0F&quot;/&gt;&lt;wsp:rsid wsp:val=&quot;00CB7F45&quot;/&gt;&lt;wsp:rsid wsp:val=&quot;00CC65E8&quot;/&gt;&lt;wsp:rsid wsp:val=&quot;00CD60B1&quot;/&gt;&lt;wsp:rsid wsp:val=&quot;00CF30A8&quot;/&gt;&lt;wsp:rsid wsp:val=&quot;00CF6B54&quot;/&gt;&lt;wsp:rsid wsp:val=&quot;00D0478A&quot;/&gt;&lt;wsp:rsid wsp:val=&quot;00D04EC9&quot;/&gt;&lt;wsp:rsid wsp:val=&quot;00D130E4&quot;/&gt;&lt;wsp:rsid wsp:val=&quot;00D945DD&quot;/&gt;&lt;wsp:rsid wsp:val=&quot;00DA0222&quot;/&gt;&lt;wsp:rsid wsp:val=&quot;00DA0ED5&quot;/&gt;&lt;wsp:rsid wsp:val=&quot;00DA7FEF&quot;/&gt;&lt;wsp:rsid wsp:val=&quot;00DB0814&quot;/&gt;&lt;wsp:rsid wsp:val=&quot;00DC0DC3&quot;/&gt;&lt;wsp:rsid wsp:val=&quot;00DC7A28&quot;/&gt;&lt;wsp:rsid wsp:val=&quot;00DF385B&quot;/&gt;&lt;wsp:rsid wsp:val=&quot;00E00F5C&quot;/&gt;&lt;wsp:rsid wsp:val=&quot;00E1131D&quot;/&gt;&lt;wsp:rsid wsp:val=&quot;00E12E53&quot;/&gt;&lt;wsp:rsid wsp:val=&quot;00E27738&quot;/&gt;&lt;wsp:rsid wsp:val=&quot;00E3056F&quot;/&gt;&lt;wsp:rsid wsp:val=&quot;00E41762&quot;/&gt;&lt;wsp:rsid wsp:val=&quot;00E51DE0&quot;/&gt;&lt;wsp:rsid wsp:val=&quot;00E54BB3&quot;/&gt;&lt;wsp:rsid wsp:val=&quot;00E732E4&quot;/&gt;&lt;wsp:rsid wsp:val=&quot;00E80EB4&quot;/&gt;&lt;wsp:rsid wsp:val=&quot;00E830EF&quot;/&gt;&lt;wsp:rsid wsp:val=&quot;00E85411&quot;/&gt;&lt;wsp:rsid wsp:val=&quot;00E86CC2&quot;/&gt;&lt;wsp:rsid wsp:val=&quot;00EA16C7&quot;/&gt;&lt;wsp:rsid wsp:val=&quot;00EA2F92&quot;/&gt;&lt;wsp:rsid wsp:val=&quot;00EC4A12&quot;/&gt;&lt;wsp:rsid wsp:val=&quot;00ED6D2C&quot;/&gt;&lt;wsp:rsid wsp:val=&quot;00EE4689&quot;/&gt;&lt;wsp:rsid wsp:val=&quot;00F01F80&quot;/&gt;&lt;wsp:rsid wsp:val=&quot;00F020F5&quot;/&gt;&lt;wsp:rsid wsp:val=&quot;00F30200&quot;/&gt;&lt;wsp:rsid wsp:val=&quot;00F32071&quot;/&gt;&lt;wsp:rsid wsp:val=&quot;00F33ED7&quot;/&gt;&lt;wsp:rsid wsp:val=&quot;00F47B46&quot;/&gt;&lt;wsp:rsid wsp:val=&quot;00F52175&quot;/&gt;&lt;wsp:rsid wsp:val=&quot;00F545CF&quot;/&gt;&lt;wsp:rsid wsp:val=&quot;00F60178&quot;/&gt;&lt;wsp:rsid wsp:val=&quot;00F633BC&quot;/&gt;&lt;wsp:rsid wsp:val=&quot;00F63DB4&quot;/&gt;&lt;wsp:rsid wsp:val=&quot;00F84635&quot;/&gt;&lt;wsp:rsid wsp:val=&quot;00F86645&quot;/&gt;&lt;wsp:rsid wsp:val=&quot;00FB4B67&quot;/&gt;&lt;wsp:rsid wsp:val=&quot;00FC2B42&quot;/&gt;&lt;wsp:rsid wsp:val=&quot;00FC4708&quot;/&gt;&lt;wsp:rsid wsp:val=&quot;00FF0738&quot;/&gt;&lt;wsp:rsid wsp:val=&quot;00FF7EC1&quot;/&gt;&lt;/wsp:rsids&gt;&lt;/w:docPr&gt;&lt;w:body&gt;&lt;wx:sect&gt;&lt;w:p wsp:rsidR=&quot;00000000&quot; wsp:rsidRDefault=&quot;009517EF&quot; wsp:rsidP=&quot;009517EF&quot;&gt;&lt;m:oMathPara&gt;&lt;m:oMath&gt;&lt;m:f&gt;&lt;m:fPr&gt;&lt;m:ctrlPr&gt;&lt;w:rPr&gt;&lt;w:rFonts w:ascii=&quot;Cambria Math&quot; w:fareast=&quot;Times New Roman&quot; w:h-ansi=&quot;Cambria Math&quot; w:cs=&quot;Arial&quot;/&gt;&lt;wx:font wx:val=&quot;Cambria Math&quot;/&gt;&lt;w:i/&gt;&lt;w:noProof/&gt;&lt;w:lang w:val=&quot;IN&quot; w:fareast=&quot;ZH-CN&quot;/&gt;&lt;/w:rPr&gt;&lt;/m:ctrlPr&gt;&lt;/m:fPr&gt;&lt;m:num&gt;&lt;m:sSup&gt;&lt;m:sSupPr&gt;&lt;m:ctrlPr&gt;&lt;w:rPr&gt;&lt;w:rFonts w:ascii=&quot;Cambria Math&quot; w:fareast=&quot;Times New Roman&quot; w:h-ansi=&quot;Cambria Math&quot; w:cs=&quot;Arial&quot;/&gt;&lt;wx:font wx:val=&quot;Cambria Math&quot;/&gt;&lt;w:i/&gt;&lt;w:noProof/&gt;&lt;w:lang w:val=&quot;IN&quot; w:fareast=&quot;ZH-CN&quot;/&gt;&lt;/w:rPr&gt;&lt;/m:ctrlPr&gt;&lt;/m:sSupPr&gt;&lt;m:e&gt;&lt;m:r&gt;&lt;w:rPr&gt;&lt;w:rFonts w:ascii=&quot;Cambria Math&quot; w:fareast=&quot;Times New Roman&quot; w:h-ansi=&quot;Cambria Math&quot; w:cs=&quot;Arial&quot;/&gt;&lt;wx:font wx:val=&quot;Cambria Math&quot;/&gt;&lt;w:i/&gt;&lt;w:noProof/&gt;&lt;w:lang w:val=&quot;IN&quot; w:fareast=&quot;ZH-CN&quot;/&gt;&lt;/w:rPr&gt;&lt;m:t&gt;1,96&lt;/m:t&gt;&lt;/m:r&gt;&lt;/m:e&gt;&lt;m:sup&gt;&lt;m:r&gt;&lt;w:rPr&gt;&lt;w:rFonts w:ascii=&quot;Cambria Math&quot; w:fareast=&quot;Times New Roman&quot; w:h-ansi=&quot;Cambria Math&quot; w:cs=&quot;Arial&quot;/&gt;&lt;wx:font wx:val=&quot;Cambria Math&quot;/&gt;&lt;w:i/&gt;&lt;w:noProof/&gt;&lt;w:lang w:val=&quot;IN&quot; w:fareast=&quot;ZH-CN&quot;/&gt;&lt;/w:rPr&gt;&lt;m:t&gt;2&lt;/m:t&gt;&lt;/m:r&gt;&lt;/m:sup&gt;&lt;/m:sSup&gt;&lt;m:r&gt;&lt;w:rPr&gt;&lt;w:rFonts w:ascii=&quot;Cambria Math&quot; w:fareast=&quot;Times New Roman&quot; w:h-ansi=&quot;Cambria Math&quot; w:cs=&quot;Arial&quot;/&gt;&lt;wx:font wx:val=&quot;Cambria Math&quot;/&gt;&lt;w:i/&gt;&lt;w:noProof/&gt;&lt;w:lang w:val=&quot;IN&quot; w:fareast=&quot;ZH-CN&quot;/&gt;&lt;/w:rPr&gt;&lt;m:t&gt;.0,1.(1-0,1)&lt;/m:t&gt;&lt;/m:r&gt;&lt;/m:num&gt;&lt;m:den&gt;&lt;m:sSup&gt;&lt;m:sSupPr&gt;&lt;m:ctrlPr&gt;&lt;w:rPr&gt;&lt;w:rFonts w:ascii=&quot;Cambria Math&quot; w:fareast=&quot;Times New Roman&quot; w:h-ansi=&quot;Cambria Math&quot; w:cs=&quot;Arial&quot;/&gt;&lt;wx:font wx:val=&quot;Cambria Math&quot;/&gt;&lt;w:i/&gt;&lt;w:noProof/&gt;&lt;w:lang w:val=&quot;IN&quot; w:fareast=&quot;ZH-CN&quot;/&gt;&lt;/w:rPr&gt;&lt;/m:ctrlPr&gt;&lt;/m:sSupPr&gt;&lt;m:e&gt;&lt;m:r&gt;&lt;w:rPr&gt;&lt;w:rFonts w:ascii=&quot;Cambria Math&quot; w:fareast=&quot;Times New Roman&quot; w:h-ansi=&quot;Cambria Math&quot; w:cs=&quot;Arial&quot;/&gt;&lt;wx:font wx:val=&quot;Cambria Math&quot;/&gt;&lt;w:i/&gt;&lt;w:noProof/&gt;&lt;w:lang w:val=&quot;IN&quot; w:fareast=&quot;ZH-CN&quot;/&gt;&lt;/w:rPr&gt;&lt;m:t&gt;0,1&lt;/m:t&gt;&lt;/m:r&gt;&lt;/m:e&gt;&lt;m:sup&gt;&lt;m:r&gt;&lt;w:rPr&gt;&lt;w:rFonts w:ascii=&quot;Cambria Math&quot; w:fareast=&quot;Times New Roman&quot; w:h-ansi=&quot;Cambria Math&quot; w:cs=&quot;Arial&quot;/&gt;&lt;wx:font wx:val=&quot;Cambria Math&quot;/&gt;&lt;w:i/&gt;&lt;w:noProof/&gt;&lt;w:lang w:val=&quot;IN&quot; w:fareast=&quot;ZH-CN&quot;/&gt;&lt;/w:rPr&gt;&lt;m:t&gt;2&lt;/m:t&gt;&lt;/m:r&gt;&lt;/m:sup&gt;&lt;/m:sSup&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2" o:title="" chromakey="white"/>
          </v:shape>
        </w:pict>
      </w:r>
      <w:r w:rsidRPr="00B3261D">
        <w:rPr>
          <w:rFonts w:ascii="Times New Roman" w:hAnsi="Times New Roman"/>
          <w:sz w:val="20"/>
          <w:szCs w:val="20"/>
          <w:lang w:val="id-ID"/>
        </w:rPr>
        <w:instrText xml:space="preserve"> </w:instrText>
      </w:r>
      <w:r w:rsidRPr="00B3261D">
        <w:rPr>
          <w:rFonts w:ascii="Times New Roman" w:hAnsi="Times New Roman"/>
          <w:sz w:val="20"/>
          <w:szCs w:val="20"/>
          <w:lang w:val="id-ID"/>
        </w:rPr>
        <w:fldChar w:fldCharType="separate"/>
      </w:r>
      <w:r w:rsidR="00956DBB">
        <w:rPr>
          <w:rFonts w:ascii="Times New Roman" w:hAnsi="Times New Roman"/>
          <w:noProof/>
          <w:sz w:val="20"/>
          <w:szCs w:val="20"/>
        </w:rPr>
      </w:r>
      <w:r w:rsidR="00956DBB">
        <w:rPr>
          <w:rFonts w:ascii="Times New Roman" w:hAnsi="Times New Roman"/>
          <w:noProof/>
          <w:sz w:val="20"/>
          <w:szCs w:val="20"/>
        </w:rPr>
        <w:pict w14:anchorId="41034989">
          <v:shape id="_x0000_i1028" type="#_x0000_t75" style="width:60.5pt;height:24.5pt"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oNotEmbedSystemFonts/&gt;&lt;w:hideSpellingErrors/&gt;&lt;w:defaultTabStop w:val=&quot;720&quot;/&gt;&lt;w:drawingGridHorizontalSpacing w:val=&quot;110&quot;/&gt;&lt;w:displayHorizontalDrawingGridEvery w:val=&quot;2&quot;/&gt;&lt;w:punctuationKerning/&gt;&lt;w:characterSpacingControl w:val=&quot;DontCompress&quot;/&gt;&lt;w:optimizeForBrowser/&gt;&lt;w:targetScreenSz w:val=&quot;800x600&quot;/&gt;&lt;w:validateAgainstSchema/&gt;&lt;w:saveInvalidXML w:val=&quot;off&quot;/&gt;&lt;w:ignoreMixedContent w:val=&quot;off&quot;/&gt;&lt;w:alwaysShowPlaceholderText w:val=&quot;off&quot;/&gt;&lt;w:footnotePr&gt;&lt;w:pos w:val=&quot;beneath-text&quot;/&gt;&lt;/w:footnotePr&gt;&lt;w:compat&gt;&lt;w:breakWrappedTables/&gt;&lt;w:snapToGridInCell/&gt;&lt;w:wrapTextWithPunct/&gt;&lt;w:useAsianBreakRules/&gt;&lt;w:dontGrowAutofit/&gt;&lt;/w:compat&gt;&lt;wsp:rsids&gt;&lt;wsp:rsidRoot wsp:val=&quot;000D06C3&quot;/&gt;&lt;wsp:rsid wsp:val=&quot;000016D4&quot;/&gt;&lt;wsp:rsid wsp:val=&quot;00002238&quot;/&gt;&lt;wsp:rsid wsp:val=&quot;000057EF&quot;/&gt;&lt;wsp:rsid wsp:val=&quot;00012D6A&quot;/&gt;&lt;wsp:rsid wsp:val=&quot;00016870&quot;/&gt;&lt;wsp:rsid wsp:val=&quot;00022060&quot;/&gt;&lt;wsp:rsid wsp:val=&quot;00027050&quot;/&gt;&lt;wsp:rsid wsp:val=&quot;00054008&quot;/&gt;&lt;wsp:rsid wsp:val=&quot;00092DD3&quot;/&gt;&lt;wsp:rsid wsp:val=&quot;00094087&quot;/&gt;&lt;wsp:rsid wsp:val=&quot;000B4D93&quot;/&gt;&lt;wsp:rsid wsp:val=&quot;000C2A28&quot;/&gt;&lt;wsp:rsid wsp:val=&quot;000D06C3&quot;/&gt;&lt;wsp:rsid wsp:val=&quot;000D0EE6&quot;/&gt;&lt;wsp:rsid wsp:val=&quot;000D5796&quot;/&gt;&lt;wsp:rsid wsp:val=&quot;000E4515&quot;/&gt;&lt;wsp:rsid wsp:val=&quot;000F04F3&quot;/&gt;&lt;wsp:rsid wsp:val=&quot;001014D1&quot;/&gt;&lt;wsp:rsid wsp:val=&quot;00105ED6&quot;/&gt;&lt;wsp:rsid wsp:val=&quot;00112E4D&quot;/&gt;&lt;wsp:rsid wsp:val=&quot;00123163&quot;/&gt;&lt;wsp:rsid wsp:val=&quot;00136960&quot;/&gt;&lt;wsp:rsid wsp:val=&quot;001444C7&quot;/&gt;&lt;wsp:rsid wsp:val=&quot;00144836&quot;/&gt;&lt;wsp:rsid wsp:val=&quot;001541C7&quot;/&gt;&lt;wsp:rsid wsp:val=&quot;0015694C&quot;/&gt;&lt;wsp:rsid wsp:val=&quot;00190352&quot;/&gt;&lt;wsp:rsid wsp:val=&quot;001D3902&quot;/&gt;&lt;wsp:rsid wsp:val=&quot;001D3F53&quot;/&gt;&lt;wsp:rsid wsp:val=&quot;00224D64&quot;/&gt;&lt;wsp:rsid wsp:val=&quot;00225047&quot;/&gt;&lt;wsp:rsid wsp:val=&quot;00230C1D&quot;/&gt;&lt;wsp:rsid wsp:val=&quot;00277DF2&quot;/&gt;&lt;wsp:rsid wsp:val=&quot;0029296C&quot;/&gt;&lt;wsp:rsid wsp:val=&quot;00296C62&quot;/&gt;&lt;wsp:rsid wsp:val=&quot;002B6F3A&quot;/&gt;&lt;wsp:rsid wsp:val=&quot;002C3AD7&quot;/&gt;&lt;wsp:rsid wsp:val=&quot;002C68BB&quot;/&gt;&lt;wsp:rsid wsp:val=&quot;002E31D7&quot;/&gt;&lt;wsp:rsid wsp:val=&quot;002F221B&quot;/&gt;&lt;wsp:rsid wsp:val=&quot;002F2A16&quot;/&gt;&lt;wsp:rsid wsp:val=&quot;0039280A&quot;/&gt;&lt;wsp:rsid wsp:val=&quot;003A2B6B&quot;/&gt;&lt;wsp:rsid wsp:val=&quot;003A74E4&quot;/&gt;&lt;wsp:rsid wsp:val=&quot;003E1BAF&quot;/&gt;&lt;wsp:rsid wsp:val=&quot;003E7D20&quot;/&gt;&lt;wsp:rsid wsp:val=&quot;0040343C&quot;/&gt;&lt;wsp:rsid wsp:val=&quot;00435DB8&quot;/&gt;&lt;wsp:rsid wsp:val=&quot;00445B01&quot;/&gt;&lt;wsp:rsid wsp:val=&quot;004519A9&quot;/&gt;&lt;wsp:rsid wsp:val=&quot;004523B6&quot;/&gt;&lt;wsp:rsid wsp:val=&quot;0046766D&quot;/&gt;&lt;wsp:rsid wsp:val=&quot;00470361&quot;/&gt;&lt;wsp:rsid wsp:val=&quot;00487070&quot;/&gt;&lt;wsp:rsid wsp:val=&quot;004A0CAD&quot;/&gt;&lt;wsp:rsid wsp:val=&quot;004A5A40&quot;/&gt;&lt;wsp:rsid wsp:val=&quot;004C582F&quot;/&gt;&lt;wsp:rsid wsp:val=&quot;004C5E3E&quot;/&gt;&lt;wsp:rsid wsp:val=&quot;004C78E8&quot;/&gt;&lt;wsp:rsid wsp:val=&quot;004E56B5&quot;/&gt;&lt;wsp:rsid wsp:val=&quot;004E79FB&quot;/&gt;&lt;wsp:rsid wsp:val=&quot;004F43AD&quot;/&gt;&lt;wsp:rsid wsp:val=&quot;00501345&quot;/&gt;&lt;wsp:rsid wsp:val=&quot;00546306&quot;/&gt;&lt;wsp:rsid wsp:val=&quot;00551187&quot;/&gt;&lt;wsp:rsid wsp:val=&quot;00555F19&quot;/&gt;&lt;wsp:rsid wsp:val=&quot;00556ECF&quot;/&gt;&lt;wsp:rsid wsp:val=&quot;00567E74&quot;/&gt;&lt;wsp:rsid wsp:val=&quot;00572C65&quot;/&gt;&lt;wsp:rsid wsp:val=&quot;00585FF9&quot;/&gt;&lt;wsp:rsid wsp:val=&quot;00591983&quot;/&gt;&lt;wsp:rsid wsp:val=&quot;005A5063&quot;/&gt;&lt;wsp:rsid wsp:val=&quot;005D4051&quot;/&gt;&lt;wsp:rsid wsp:val=&quot;005D7365&quot;/&gt;&lt;wsp:rsid wsp:val=&quot;005F45F4&quot;/&gt;&lt;wsp:rsid wsp:val=&quot;00630520&quot;/&gt;&lt;wsp:rsid wsp:val=&quot;00653AF5&quot;/&gt;&lt;wsp:rsid wsp:val=&quot;006673C6&quot;/&gt;&lt;wsp:rsid wsp:val=&quot;00667686&quot;/&gt;&lt;wsp:rsid wsp:val=&quot;006A0D2B&quot;/&gt;&lt;wsp:rsid wsp:val=&quot;006A1297&quot;/&gt;&lt;wsp:rsid wsp:val=&quot;006B04F9&quot;/&gt;&lt;wsp:rsid wsp:val=&quot;006D6B0C&quot;/&gt;&lt;wsp:rsid wsp:val=&quot;006E3AEA&quot;/&gt;&lt;wsp:rsid wsp:val=&quot;00702053&quot;/&gt;&lt;wsp:rsid wsp:val=&quot;00722166&quot;/&gt;&lt;wsp:rsid wsp:val=&quot;00727DA1&quot;/&gt;&lt;wsp:rsid wsp:val=&quot;0073344C&quot;/&gt;&lt;wsp:rsid wsp:val=&quot;0073517E&quot;/&gt;&lt;wsp:rsid wsp:val=&quot;0074114C&quot;/&gt;&lt;wsp:rsid wsp:val=&quot;007505B9&quot;/&gt;&lt;wsp:rsid wsp:val=&quot;00772AA7&quot;/&gt;&lt;wsp:rsid wsp:val=&quot;0077417F&quot;/&gt;&lt;wsp:rsid wsp:val=&quot;00780F01&quot;/&gt;&lt;wsp:rsid wsp:val=&quot;00796AC9&quot;/&gt;&lt;wsp:rsid wsp:val=&quot;007A2795&quot;/&gt;&lt;wsp:rsid wsp:val=&quot;007C703D&quot;/&gt;&lt;wsp:rsid wsp:val=&quot;007F2A34&quot;/&gt;&lt;wsp:rsid wsp:val=&quot;007F5A1E&quot;/&gt;&lt;wsp:rsid wsp:val=&quot;00816ACB&quot;/&gt;&lt;wsp:rsid wsp:val=&quot;0082590B&quot;/&gt;&lt;wsp:rsid wsp:val=&quot;00826476&quot;/&gt;&lt;wsp:rsid wsp:val=&quot;00837442&quot;/&gt;&lt;wsp:rsid wsp:val=&quot;008525B6&quot;/&gt;&lt;wsp:rsid wsp:val=&quot;00862E39&quot;/&gt;&lt;wsp:rsid wsp:val=&quot;008A4B66&quot;/&gt;&lt;wsp:rsid wsp:val=&quot;008D7463&quot;/&gt;&lt;wsp:rsid wsp:val=&quot;008D790B&quot;/&gt;&lt;wsp:rsid wsp:val=&quot;008D7E96&quot;/&gt;&lt;wsp:rsid wsp:val=&quot;00901ED6&quot;/&gt;&lt;wsp:rsid wsp:val=&quot;00910297&quot;/&gt;&lt;wsp:rsid wsp:val=&quot;009105A9&quot;/&gt;&lt;wsp:rsid wsp:val=&quot;00914CDA&quot;/&gt;&lt;wsp:rsid wsp:val=&quot;009272DF&quot;/&gt;&lt;wsp:rsid wsp:val=&quot;0093363D&quot;/&gt;&lt;wsp:rsid wsp:val=&quot;009352C4&quot;/&gt;&lt;wsp:rsid wsp:val=&quot;009444ED&quot;/&gt;&lt;wsp:rsid wsp:val=&quot;009517EF&quot;/&gt;&lt;wsp:rsid wsp:val=&quot;00963B40&quot;/&gt;&lt;wsp:rsid wsp:val=&quot;0096534C&quot;/&gt;&lt;wsp:rsid wsp:val=&quot;00976DBC&quot;/&gt;&lt;wsp:rsid wsp:val=&quot;0098799A&quot;/&gt;&lt;wsp:rsid wsp:val=&quot;009954C4&quot;/&gt;&lt;wsp:rsid wsp:val=&quot;009A4CE0&quot;/&gt;&lt;wsp:rsid wsp:val=&quot;009B03CD&quot;/&gt;&lt;wsp:rsid wsp:val=&quot;009B731E&quot;/&gt;&lt;wsp:rsid wsp:val=&quot;009C1DAF&quot;/&gt;&lt;wsp:rsid wsp:val=&quot;00A07085&quot;/&gt;&lt;wsp:rsid wsp:val=&quot;00A07EAF&quot;/&gt;&lt;wsp:rsid wsp:val=&quot;00A15C74&quot;/&gt;&lt;wsp:rsid wsp:val=&quot;00A330EB&quot;/&gt;&lt;wsp:rsid wsp:val=&quot;00A579B6&quot;/&gt;&lt;wsp:rsid wsp:val=&quot;00A6509E&quot;/&gt;&lt;wsp:rsid wsp:val=&quot;00A76935&quot;/&gt;&lt;wsp:rsid wsp:val=&quot;00AA3E49&quot;/&gt;&lt;wsp:rsid wsp:val=&quot;00AC0C9B&quot;/&gt;&lt;wsp:rsid wsp:val=&quot;00AC5B87&quot;/&gt;&lt;wsp:rsid wsp:val=&quot;00AC7680&quot;/&gt;&lt;wsp:rsid wsp:val=&quot;00AD5035&quot;/&gt;&lt;wsp:rsid wsp:val=&quot;00AD5B47&quot;/&gt;&lt;wsp:rsid wsp:val=&quot;00AE4E7E&quot;/&gt;&lt;wsp:rsid wsp:val=&quot;00AF65E1&quot;/&gt;&lt;wsp:rsid wsp:val=&quot;00B003C4&quot;/&gt;&lt;wsp:rsid wsp:val=&quot;00B16420&quot;/&gt;&lt;wsp:rsid wsp:val=&quot;00B16762&quot;/&gt;&lt;wsp:rsid wsp:val=&quot;00B23C15&quot;/&gt;&lt;wsp:rsid wsp:val=&quot;00B3696E&quot;/&gt;&lt;wsp:rsid wsp:val=&quot;00B44635&quot;/&gt;&lt;wsp:rsid wsp:val=&quot;00B45D6D&quot;/&gt;&lt;wsp:rsid wsp:val=&quot;00B80A89&quot;/&gt;&lt;wsp:rsid wsp:val=&quot;00B91E85&quot;/&gt;&lt;wsp:rsid wsp:val=&quot;00B9513B&quot;/&gt;&lt;wsp:rsid wsp:val=&quot;00BC45A9&quot;/&gt;&lt;wsp:rsid wsp:val=&quot;00BC751E&quot;/&gt;&lt;wsp:rsid wsp:val=&quot;00BD5673&quot;/&gt;&lt;wsp:rsid wsp:val=&quot;00BE2D6D&quot;/&gt;&lt;wsp:rsid wsp:val=&quot;00BE506C&quot;/&gt;&lt;wsp:rsid wsp:val=&quot;00C3360D&quot;/&gt;&lt;wsp:rsid wsp:val=&quot;00C514AF&quot;/&gt;&lt;wsp:rsid wsp:val=&quot;00C72981&quot;/&gt;&lt;wsp:rsid wsp:val=&quot;00C863C2&quot;/&gt;&lt;wsp:rsid wsp:val=&quot;00CA3B0F&quot;/&gt;&lt;wsp:rsid wsp:val=&quot;00CB7F45&quot;/&gt;&lt;wsp:rsid wsp:val=&quot;00CC65E8&quot;/&gt;&lt;wsp:rsid wsp:val=&quot;00CD60B1&quot;/&gt;&lt;wsp:rsid wsp:val=&quot;00CF30A8&quot;/&gt;&lt;wsp:rsid wsp:val=&quot;00CF6B54&quot;/&gt;&lt;wsp:rsid wsp:val=&quot;00D0478A&quot;/&gt;&lt;wsp:rsid wsp:val=&quot;00D04EC9&quot;/&gt;&lt;wsp:rsid wsp:val=&quot;00D130E4&quot;/&gt;&lt;wsp:rsid wsp:val=&quot;00D945DD&quot;/&gt;&lt;wsp:rsid wsp:val=&quot;00DA0222&quot;/&gt;&lt;wsp:rsid wsp:val=&quot;00DA0ED5&quot;/&gt;&lt;wsp:rsid wsp:val=&quot;00DA7FEF&quot;/&gt;&lt;wsp:rsid wsp:val=&quot;00DB0814&quot;/&gt;&lt;wsp:rsid wsp:val=&quot;00DC0DC3&quot;/&gt;&lt;wsp:rsid wsp:val=&quot;00DC7A28&quot;/&gt;&lt;wsp:rsid wsp:val=&quot;00DF385B&quot;/&gt;&lt;wsp:rsid wsp:val=&quot;00E00F5C&quot;/&gt;&lt;wsp:rsid wsp:val=&quot;00E1131D&quot;/&gt;&lt;wsp:rsid wsp:val=&quot;00E12E53&quot;/&gt;&lt;wsp:rsid wsp:val=&quot;00E27738&quot;/&gt;&lt;wsp:rsid wsp:val=&quot;00E3056F&quot;/&gt;&lt;wsp:rsid wsp:val=&quot;00E41762&quot;/&gt;&lt;wsp:rsid wsp:val=&quot;00E51DE0&quot;/&gt;&lt;wsp:rsid wsp:val=&quot;00E54BB3&quot;/&gt;&lt;wsp:rsid wsp:val=&quot;00E732E4&quot;/&gt;&lt;wsp:rsid wsp:val=&quot;00E80EB4&quot;/&gt;&lt;wsp:rsid wsp:val=&quot;00E830EF&quot;/&gt;&lt;wsp:rsid wsp:val=&quot;00E85411&quot;/&gt;&lt;wsp:rsid wsp:val=&quot;00E86CC2&quot;/&gt;&lt;wsp:rsid wsp:val=&quot;00EA16C7&quot;/&gt;&lt;wsp:rsid wsp:val=&quot;00EA2F92&quot;/&gt;&lt;wsp:rsid wsp:val=&quot;00EC4A12&quot;/&gt;&lt;wsp:rsid wsp:val=&quot;00ED6D2C&quot;/&gt;&lt;wsp:rsid wsp:val=&quot;00EE4689&quot;/&gt;&lt;wsp:rsid wsp:val=&quot;00F01F80&quot;/&gt;&lt;wsp:rsid wsp:val=&quot;00F020F5&quot;/&gt;&lt;wsp:rsid wsp:val=&quot;00F30200&quot;/&gt;&lt;wsp:rsid wsp:val=&quot;00F32071&quot;/&gt;&lt;wsp:rsid wsp:val=&quot;00F33ED7&quot;/&gt;&lt;wsp:rsid wsp:val=&quot;00F47B46&quot;/&gt;&lt;wsp:rsid wsp:val=&quot;00F52175&quot;/&gt;&lt;wsp:rsid wsp:val=&quot;00F545CF&quot;/&gt;&lt;wsp:rsid wsp:val=&quot;00F60178&quot;/&gt;&lt;wsp:rsid wsp:val=&quot;00F633BC&quot;/&gt;&lt;wsp:rsid wsp:val=&quot;00F63DB4&quot;/&gt;&lt;wsp:rsid wsp:val=&quot;00F84635&quot;/&gt;&lt;wsp:rsid wsp:val=&quot;00F86645&quot;/&gt;&lt;wsp:rsid wsp:val=&quot;00FB4B67&quot;/&gt;&lt;wsp:rsid wsp:val=&quot;00FC2B42&quot;/&gt;&lt;wsp:rsid wsp:val=&quot;00FC4708&quot;/&gt;&lt;wsp:rsid wsp:val=&quot;00FF0738&quot;/&gt;&lt;wsp:rsid wsp:val=&quot;00FF7EC1&quot;/&gt;&lt;/wsp:rsids&gt;&lt;/w:docPr&gt;&lt;w:body&gt;&lt;wx:sect&gt;&lt;w:p wsp:rsidR=&quot;00000000&quot; wsp:rsidRDefault=&quot;009517EF&quot; wsp:rsidP=&quot;009517EF&quot;&gt;&lt;m:oMathPara&gt;&lt;m:oMath&gt;&lt;m:f&gt;&lt;m:fPr&gt;&lt;m:ctrlPr&gt;&lt;w:rPr&gt;&lt;w:rFonts w:ascii=&quot;Cambria Math&quot; w:fareast=&quot;Times New Roman&quot; w:h-ansi=&quot;Cambria Math&quot; w:cs=&quot;Arial&quot;/&gt;&lt;wx:font wx:val=&quot;Cambria Math&quot;/&gt;&lt;w:i/&gt;&lt;w:noProof/&gt;&lt;w:lang w:val=&quot;IN&quot; w:fareast=&quot;ZH-CN&quot;/&gt;&lt;/w:rPr&gt;&lt;/m:ctrlPr&gt;&lt;/m:fPr&gt;&lt;m:num&gt;&lt;m:sSup&gt;&lt;m:sSupPr&gt;&lt;m:ctrlPr&gt;&lt;w:rPr&gt;&lt;w:rFonts w:ascii=&quot;Cambria Math&quot; w:fareast=&quot;Times New Roman&quot; w:h-ansi=&quot;Cambria Math&quot; w:cs=&quot;Arial&quot;/&gt;&lt;wx:font wx:val=&quot;Cambria Math&quot;/&gt;&lt;w:i/&gt;&lt;w:noProof/&gt;&lt;w:lang w:val=&quot;IN&quot; w:fareast=&quot;ZH-CN&quot;/&gt;&lt;/w:rPr&gt;&lt;/m:ctrlPr&gt;&lt;/m:sSupPr&gt;&lt;m:e&gt;&lt;m:r&gt;&lt;w:rPr&gt;&lt;w:rFonts w:ascii=&quot;Cambria Math&quot; w:fareast=&quot;Times New Roman&quot; w:h-ansi=&quot;Cambria Math&quot; w:cs=&quot;Arial&quot;/&gt;&lt;wx:font wx:val=&quot;Cambria Math&quot;/&gt;&lt;w:i/&gt;&lt;w:noProof/&gt;&lt;w:lang w:val=&quot;IN&quot; w:fareast=&quot;ZH-CN&quot;/&gt;&lt;/w:rPr&gt;&lt;m:t&gt;1,96&lt;/m:t&gt;&lt;/m:r&gt;&lt;/m:e&gt;&lt;m:sup&gt;&lt;m:r&gt;&lt;w:rPr&gt;&lt;w:rFonts w:ascii=&quot;Cambria Math&quot; w:fareast=&quot;Times New Roman&quot; w:h-ansi=&quot;Cambria Math&quot; w:cs=&quot;Arial&quot;/&gt;&lt;wx:font wx:val=&quot;Cambria Math&quot;/&gt;&lt;w:i/&gt;&lt;w:noProof/&gt;&lt;w:lang w:val=&quot;IN&quot; w:fareast=&quot;ZH-CN&quot;/&gt;&lt;/w:rPr&gt;&lt;m:t&gt;2&lt;/m:t&gt;&lt;/m:r&gt;&lt;/m:sup&gt;&lt;/m:sSup&gt;&lt;m:r&gt;&lt;w:rPr&gt;&lt;w:rFonts w:ascii=&quot;Cambria Math&quot; w:fareast=&quot;Times New Roman&quot; w:h-ansi=&quot;Cambria Math&quot; w:cs=&quot;Arial&quot;/&gt;&lt;wx:font wx:val=&quot;Cambria Math&quot;/&gt;&lt;w:i/&gt;&lt;w:noProof/&gt;&lt;w:lang w:val=&quot;IN&quot; w:fareast=&quot;ZH-CN&quot;/&gt;&lt;/w:rPr&gt;&lt;m:t&gt;.0,1.(1-0,1)&lt;/m:t&gt;&lt;/m:r&gt;&lt;/m:num&gt;&lt;m:den&gt;&lt;m:sSup&gt;&lt;m:sSupPr&gt;&lt;m:ctrlPr&gt;&lt;w:rPr&gt;&lt;w:rFonts w:ascii=&quot;Cambria Math&quot; w:fareast=&quot;Times New Roman&quot; w:h-ansi=&quot;Cambria Math&quot; w:cs=&quot;Arial&quot;/&gt;&lt;wx:font wx:val=&quot;Cambria Math&quot;/&gt;&lt;w:i/&gt;&lt;w:noProof/&gt;&lt;w:lang w:val=&quot;IN&quot; w:fareast=&quot;ZH-CN&quot;/&gt;&lt;/w:rPr&gt;&lt;/m:ctrlPr&gt;&lt;/m:sSupPr&gt;&lt;m:e&gt;&lt;m:r&gt;&lt;w:rPr&gt;&lt;w:rFonts w:ascii=&quot;Cambria Math&quot; w:fareast=&quot;Times New Roman&quot; w:h-ansi=&quot;Cambria Math&quot; w:cs=&quot;Arial&quot;/&gt;&lt;wx:font wx:val=&quot;Cambria Math&quot;/&gt;&lt;w:i/&gt;&lt;w:noProof/&gt;&lt;w:lang w:val=&quot;IN&quot; w:fareast=&quot;ZH-CN&quot;/&gt;&lt;/w:rPr&gt;&lt;m:t&gt;0,1&lt;/m:t&gt;&lt;/m:r&gt;&lt;/m:e&gt;&lt;m:sup&gt;&lt;m:r&gt;&lt;w:rPr&gt;&lt;w:rFonts w:ascii=&quot;Cambria Math&quot; w:fareast=&quot;Times New Roman&quot; w:h-ansi=&quot;Cambria Math&quot; w:cs=&quot;Arial&quot;/&gt;&lt;wx:font wx:val=&quot;Cambria Math&quot;/&gt;&lt;w:i/&gt;&lt;w:noProof/&gt;&lt;w:lang w:val=&quot;IN&quot; w:fareast=&quot;ZH-CN&quot;/&gt;&lt;/w:rPr&gt;&lt;m:t&gt;2&lt;/m:t&gt;&lt;/m:r&gt;&lt;/m:sup&gt;&lt;/m:sSup&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2" o:title="" chromakey="white"/>
          </v:shape>
        </w:pict>
      </w:r>
      <w:r w:rsidRPr="00B3261D">
        <w:rPr>
          <w:rFonts w:ascii="Times New Roman" w:hAnsi="Times New Roman"/>
          <w:sz w:val="20"/>
          <w:szCs w:val="20"/>
        </w:rPr>
        <w:fldChar w:fldCharType="end"/>
      </w:r>
    </w:p>
    <w:p w14:paraId="6FC1C613" w14:textId="77777777" w:rsidR="00F545CF" w:rsidRPr="00B3261D" w:rsidRDefault="00F545CF" w:rsidP="00F545CF">
      <w:pPr>
        <w:rPr>
          <w:rFonts w:ascii="Times New Roman" w:hAnsi="Times New Roman"/>
          <w:sz w:val="20"/>
          <w:szCs w:val="20"/>
        </w:rPr>
      </w:pPr>
      <w:r w:rsidRPr="00B3261D">
        <w:rPr>
          <w:rFonts w:ascii="Times New Roman" w:hAnsi="Times New Roman"/>
          <w:sz w:val="20"/>
          <w:szCs w:val="20"/>
          <w:lang w:val="id-ID"/>
        </w:rPr>
        <w:t xml:space="preserve">n = </w:t>
      </w:r>
      <w:r w:rsidRPr="00B3261D">
        <w:rPr>
          <w:rFonts w:ascii="Times New Roman" w:hAnsi="Times New Roman"/>
          <w:sz w:val="20"/>
          <w:szCs w:val="20"/>
          <w:lang w:val="id-ID"/>
        </w:rPr>
        <w:fldChar w:fldCharType="begin"/>
      </w:r>
      <w:r w:rsidRPr="00B3261D">
        <w:rPr>
          <w:rFonts w:ascii="Times New Roman" w:hAnsi="Times New Roman"/>
          <w:sz w:val="20"/>
          <w:szCs w:val="20"/>
          <w:lang w:val="id-ID"/>
        </w:rPr>
        <w:instrText xml:space="preserve"> QUOTE </w:instrText>
      </w:r>
      <w:r w:rsidR="00956DBB">
        <w:rPr>
          <w:rFonts w:ascii="Times New Roman" w:hAnsi="Times New Roman"/>
          <w:noProof/>
          <w:sz w:val="20"/>
          <w:szCs w:val="20"/>
        </w:rPr>
      </w:r>
      <w:r w:rsidR="00956DBB">
        <w:rPr>
          <w:rFonts w:ascii="Times New Roman" w:hAnsi="Times New Roman"/>
          <w:noProof/>
          <w:sz w:val="20"/>
          <w:szCs w:val="20"/>
        </w:rPr>
        <w:pict w14:anchorId="5573A0B9">
          <v:shape id="_x0000_i1029" type="#_x0000_t75" style="width:48.95pt;height:23.05pt"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oNotEmbedSystemFonts/&gt;&lt;w:hideSpellingErrors/&gt;&lt;w:defaultTabStop w:val=&quot;720&quot;/&gt;&lt;w:drawingGridHorizontalSpacing w:val=&quot;110&quot;/&gt;&lt;w:displayHorizontalDrawingGridEvery w:val=&quot;2&quot;/&gt;&lt;w:punctuationKerning/&gt;&lt;w:characterSpacingControl w:val=&quot;DontCompress&quot;/&gt;&lt;w:optimizeForBrowser/&gt;&lt;w:targetScreenSz w:val=&quot;800x600&quot;/&gt;&lt;w:validateAgainstSchema/&gt;&lt;w:saveInvalidXML w:val=&quot;off&quot;/&gt;&lt;w:ignoreMixedContent w:val=&quot;off&quot;/&gt;&lt;w:alwaysShowPlaceholderText w:val=&quot;off&quot;/&gt;&lt;w:footnotePr&gt;&lt;w:pos w:val=&quot;beneath-text&quot;/&gt;&lt;/w:footnotePr&gt;&lt;w:compat&gt;&lt;w:breakWrappedTables/&gt;&lt;w:snapToGridInCell/&gt;&lt;w:wrapTextWithPunct/&gt;&lt;w:useAsianBreakRules/&gt;&lt;w:dontGrowAutofit/&gt;&lt;/w:compat&gt;&lt;wsp:rsids&gt;&lt;wsp:rsidRoot wsp:val=&quot;000D06C3&quot;/&gt;&lt;wsp:rsid wsp:val=&quot;000016D4&quot;/&gt;&lt;wsp:rsid wsp:val=&quot;00002238&quot;/&gt;&lt;wsp:rsid wsp:val=&quot;000057EF&quot;/&gt;&lt;wsp:rsid wsp:val=&quot;00012D6A&quot;/&gt;&lt;wsp:rsid wsp:val=&quot;00016870&quot;/&gt;&lt;wsp:rsid wsp:val=&quot;00022060&quot;/&gt;&lt;wsp:rsid wsp:val=&quot;00027050&quot;/&gt;&lt;wsp:rsid wsp:val=&quot;00054008&quot;/&gt;&lt;wsp:rsid wsp:val=&quot;00092DD3&quot;/&gt;&lt;wsp:rsid wsp:val=&quot;00094087&quot;/&gt;&lt;wsp:rsid wsp:val=&quot;000B4D93&quot;/&gt;&lt;wsp:rsid wsp:val=&quot;000C2A28&quot;/&gt;&lt;wsp:rsid wsp:val=&quot;000D06C3&quot;/&gt;&lt;wsp:rsid wsp:val=&quot;000D0EE6&quot;/&gt;&lt;wsp:rsid wsp:val=&quot;000D5796&quot;/&gt;&lt;wsp:rsid wsp:val=&quot;000E4515&quot;/&gt;&lt;wsp:rsid wsp:val=&quot;000F04F3&quot;/&gt;&lt;wsp:rsid wsp:val=&quot;001014D1&quot;/&gt;&lt;wsp:rsid wsp:val=&quot;00105ED6&quot;/&gt;&lt;wsp:rsid wsp:val=&quot;00112E4D&quot;/&gt;&lt;wsp:rsid wsp:val=&quot;00123163&quot;/&gt;&lt;wsp:rsid wsp:val=&quot;00136960&quot;/&gt;&lt;wsp:rsid wsp:val=&quot;001444C7&quot;/&gt;&lt;wsp:rsid wsp:val=&quot;00144836&quot;/&gt;&lt;wsp:rsid wsp:val=&quot;001541C7&quot;/&gt;&lt;wsp:rsid wsp:val=&quot;0015694C&quot;/&gt;&lt;wsp:rsid wsp:val=&quot;00190352&quot;/&gt;&lt;wsp:rsid wsp:val=&quot;001D3902&quot;/&gt;&lt;wsp:rsid wsp:val=&quot;001D3F53&quot;/&gt;&lt;wsp:rsid wsp:val=&quot;00224D64&quot;/&gt;&lt;wsp:rsid wsp:val=&quot;00225047&quot;/&gt;&lt;wsp:rsid wsp:val=&quot;00230C1D&quot;/&gt;&lt;wsp:rsid wsp:val=&quot;00277DF2&quot;/&gt;&lt;wsp:rsid wsp:val=&quot;0029296C&quot;/&gt;&lt;wsp:rsid wsp:val=&quot;00296C62&quot;/&gt;&lt;wsp:rsid wsp:val=&quot;002B6F3A&quot;/&gt;&lt;wsp:rsid wsp:val=&quot;002C3AD7&quot;/&gt;&lt;wsp:rsid wsp:val=&quot;002C68BB&quot;/&gt;&lt;wsp:rsid wsp:val=&quot;002E31D7&quot;/&gt;&lt;wsp:rsid wsp:val=&quot;002F221B&quot;/&gt;&lt;wsp:rsid wsp:val=&quot;002F2A16&quot;/&gt;&lt;wsp:rsid wsp:val=&quot;0039280A&quot;/&gt;&lt;wsp:rsid wsp:val=&quot;003A2B6B&quot;/&gt;&lt;wsp:rsid wsp:val=&quot;003A74E4&quot;/&gt;&lt;wsp:rsid wsp:val=&quot;003E1BAF&quot;/&gt;&lt;wsp:rsid wsp:val=&quot;003E7D20&quot;/&gt;&lt;wsp:rsid wsp:val=&quot;0040343C&quot;/&gt;&lt;wsp:rsid wsp:val=&quot;00435DB8&quot;/&gt;&lt;wsp:rsid wsp:val=&quot;00445B01&quot;/&gt;&lt;wsp:rsid wsp:val=&quot;004519A9&quot;/&gt;&lt;wsp:rsid wsp:val=&quot;004523B6&quot;/&gt;&lt;wsp:rsid wsp:val=&quot;0046766D&quot;/&gt;&lt;wsp:rsid wsp:val=&quot;00470361&quot;/&gt;&lt;wsp:rsid wsp:val=&quot;00487070&quot;/&gt;&lt;wsp:rsid wsp:val=&quot;004A0CAD&quot;/&gt;&lt;wsp:rsid wsp:val=&quot;004A5A40&quot;/&gt;&lt;wsp:rsid wsp:val=&quot;004C582F&quot;/&gt;&lt;wsp:rsid wsp:val=&quot;004C5E3E&quot;/&gt;&lt;wsp:rsid wsp:val=&quot;004C78E8&quot;/&gt;&lt;wsp:rsid wsp:val=&quot;004E56B5&quot;/&gt;&lt;wsp:rsid wsp:val=&quot;004E79FB&quot;/&gt;&lt;wsp:rsid wsp:val=&quot;004F43AD&quot;/&gt;&lt;wsp:rsid wsp:val=&quot;00501345&quot;/&gt;&lt;wsp:rsid wsp:val=&quot;00532703&quot;/&gt;&lt;wsp:rsid wsp:val=&quot;00546306&quot;/&gt;&lt;wsp:rsid wsp:val=&quot;00551187&quot;/&gt;&lt;wsp:rsid wsp:val=&quot;00555F19&quot;/&gt;&lt;wsp:rsid wsp:val=&quot;00556ECF&quot;/&gt;&lt;wsp:rsid wsp:val=&quot;00567E74&quot;/&gt;&lt;wsp:rsid wsp:val=&quot;00572C65&quot;/&gt;&lt;wsp:rsid wsp:val=&quot;00585FF9&quot;/&gt;&lt;wsp:rsid wsp:val=&quot;00591983&quot;/&gt;&lt;wsp:rsid wsp:val=&quot;005A5063&quot;/&gt;&lt;wsp:rsid wsp:val=&quot;005D4051&quot;/&gt;&lt;wsp:rsid wsp:val=&quot;005D7365&quot;/&gt;&lt;wsp:rsid wsp:val=&quot;005F45F4&quot;/&gt;&lt;wsp:rsid wsp:val=&quot;00630520&quot;/&gt;&lt;wsp:rsid wsp:val=&quot;00653AF5&quot;/&gt;&lt;wsp:rsid wsp:val=&quot;006673C6&quot;/&gt;&lt;wsp:rsid wsp:val=&quot;00667686&quot;/&gt;&lt;wsp:rsid wsp:val=&quot;006A0D2B&quot;/&gt;&lt;wsp:rsid wsp:val=&quot;006A1297&quot;/&gt;&lt;wsp:rsid wsp:val=&quot;006B04F9&quot;/&gt;&lt;wsp:rsid wsp:val=&quot;006D6B0C&quot;/&gt;&lt;wsp:rsid wsp:val=&quot;006E3AEA&quot;/&gt;&lt;wsp:rsid wsp:val=&quot;00702053&quot;/&gt;&lt;wsp:rsid wsp:val=&quot;00722166&quot;/&gt;&lt;wsp:rsid wsp:val=&quot;00727DA1&quot;/&gt;&lt;wsp:rsid wsp:val=&quot;0073344C&quot;/&gt;&lt;wsp:rsid wsp:val=&quot;0073517E&quot;/&gt;&lt;wsp:rsid wsp:val=&quot;0074114C&quot;/&gt;&lt;wsp:rsid wsp:val=&quot;007505B9&quot;/&gt;&lt;wsp:rsid wsp:val=&quot;00772AA7&quot;/&gt;&lt;wsp:rsid wsp:val=&quot;0077417F&quot;/&gt;&lt;wsp:rsid wsp:val=&quot;00780F01&quot;/&gt;&lt;wsp:rsid wsp:val=&quot;00796AC9&quot;/&gt;&lt;wsp:rsid wsp:val=&quot;007A2795&quot;/&gt;&lt;wsp:rsid wsp:val=&quot;007C703D&quot;/&gt;&lt;wsp:rsid wsp:val=&quot;007F2A34&quot;/&gt;&lt;wsp:rsid wsp:val=&quot;007F5A1E&quot;/&gt;&lt;wsp:rsid wsp:val=&quot;00816ACB&quot;/&gt;&lt;wsp:rsid wsp:val=&quot;0082590B&quot;/&gt;&lt;wsp:rsid wsp:val=&quot;00826476&quot;/&gt;&lt;wsp:rsid wsp:val=&quot;00837442&quot;/&gt;&lt;wsp:rsid wsp:val=&quot;008525B6&quot;/&gt;&lt;wsp:rsid wsp:val=&quot;00862E39&quot;/&gt;&lt;wsp:rsid wsp:val=&quot;008A4B66&quot;/&gt;&lt;wsp:rsid wsp:val=&quot;008D7463&quot;/&gt;&lt;wsp:rsid wsp:val=&quot;008D790B&quot;/&gt;&lt;wsp:rsid wsp:val=&quot;008D7E96&quot;/&gt;&lt;wsp:rsid wsp:val=&quot;00901ED6&quot;/&gt;&lt;wsp:rsid wsp:val=&quot;00910297&quot;/&gt;&lt;wsp:rsid wsp:val=&quot;009105A9&quot;/&gt;&lt;wsp:rsid wsp:val=&quot;00914CDA&quot;/&gt;&lt;wsp:rsid wsp:val=&quot;009272DF&quot;/&gt;&lt;wsp:rsid wsp:val=&quot;0093363D&quot;/&gt;&lt;wsp:rsid wsp:val=&quot;009352C4&quot;/&gt;&lt;wsp:rsid wsp:val=&quot;009444ED&quot;/&gt;&lt;wsp:rsid wsp:val=&quot;00963B40&quot;/&gt;&lt;wsp:rsid wsp:val=&quot;0096534C&quot;/&gt;&lt;wsp:rsid wsp:val=&quot;00976DBC&quot;/&gt;&lt;wsp:rsid wsp:val=&quot;0098799A&quot;/&gt;&lt;wsp:rsid wsp:val=&quot;009954C4&quot;/&gt;&lt;wsp:rsid wsp:val=&quot;009A4CE0&quot;/&gt;&lt;wsp:rsid wsp:val=&quot;009B03CD&quot;/&gt;&lt;wsp:rsid wsp:val=&quot;009B731E&quot;/&gt;&lt;wsp:rsid wsp:val=&quot;009C1DAF&quot;/&gt;&lt;wsp:rsid wsp:val=&quot;00A07085&quot;/&gt;&lt;wsp:rsid wsp:val=&quot;00A07EAF&quot;/&gt;&lt;wsp:rsid wsp:val=&quot;00A15C74&quot;/&gt;&lt;wsp:rsid wsp:val=&quot;00A330EB&quot;/&gt;&lt;wsp:rsid wsp:val=&quot;00A579B6&quot;/&gt;&lt;wsp:rsid wsp:val=&quot;00A6509E&quot;/&gt;&lt;wsp:rsid wsp:val=&quot;00A76935&quot;/&gt;&lt;wsp:rsid wsp:val=&quot;00AA3E49&quot;/&gt;&lt;wsp:rsid wsp:val=&quot;00AC0C9B&quot;/&gt;&lt;wsp:rsid wsp:val=&quot;00AC5B87&quot;/&gt;&lt;wsp:rsid wsp:val=&quot;00AC7680&quot;/&gt;&lt;wsp:rsid wsp:val=&quot;00AD5035&quot;/&gt;&lt;wsp:rsid wsp:val=&quot;00AD5B47&quot;/&gt;&lt;wsp:rsid wsp:val=&quot;00AE4E7E&quot;/&gt;&lt;wsp:rsid wsp:val=&quot;00AF65E1&quot;/&gt;&lt;wsp:rsid wsp:val=&quot;00B003C4&quot;/&gt;&lt;wsp:rsid wsp:val=&quot;00B16420&quot;/&gt;&lt;wsp:rsid wsp:val=&quot;00B16762&quot;/&gt;&lt;wsp:rsid wsp:val=&quot;00B23C15&quot;/&gt;&lt;wsp:rsid wsp:val=&quot;00B3696E&quot;/&gt;&lt;wsp:rsid wsp:val=&quot;00B44635&quot;/&gt;&lt;wsp:rsid wsp:val=&quot;00B45D6D&quot;/&gt;&lt;wsp:rsid wsp:val=&quot;00B80A89&quot;/&gt;&lt;wsp:rsid wsp:val=&quot;00B91E85&quot;/&gt;&lt;wsp:rsid wsp:val=&quot;00B9513B&quot;/&gt;&lt;wsp:rsid wsp:val=&quot;00BC45A9&quot;/&gt;&lt;wsp:rsid wsp:val=&quot;00BC751E&quot;/&gt;&lt;wsp:rsid wsp:val=&quot;00BD5673&quot;/&gt;&lt;wsp:rsid wsp:val=&quot;00BE2D6D&quot;/&gt;&lt;wsp:rsid wsp:val=&quot;00BE506C&quot;/&gt;&lt;wsp:rsid wsp:val=&quot;00C3360D&quot;/&gt;&lt;wsp:rsid wsp:val=&quot;00C514AF&quot;/&gt;&lt;wsp:rsid wsp:val=&quot;00C72981&quot;/&gt;&lt;wsp:rsid wsp:val=&quot;00C863C2&quot;/&gt;&lt;wsp:rsid wsp:val=&quot;00CA3B0F&quot;/&gt;&lt;wsp:rsid wsp:val=&quot;00CB7F45&quot;/&gt;&lt;wsp:rsid wsp:val=&quot;00CC65E8&quot;/&gt;&lt;wsp:rsid wsp:val=&quot;00CD60B1&quot;/&gt;&lt;wsp:rsid wsp:val=&quot;00CF30A8&quot;/&gt;&lt;wsp:rsid wsp:val=&quot;00CF6B54&quot;/&gt;&lt;wsp:rsid wsp:val=&quot;00D0478A&quot;/&gt;&lt;wsp:rsid wsp:val=&quot;00D04EC9&quot;/&gt;&lt;wsp:rsid wsp:val=&quot;00D130E4&quot;/&gt;&lt;wsp:rsid wsp:val=&quot;00D945DD&quot;/&gt;&lt;wsp:rsid wsp:val=&quot;00DA0222&quot;/&gt;&lt;wsp:rsid wsp:val=&quot;00DA0ED5&quot;/&gt;&lt;wsp:rsid wsp:val=&quot;00DA7FEF&quot;/&gt;&lt;wsp:rsid wsp:val=&quot;00DB0814&quot;/&gt;&lt;wsp:rsid wsp:val=&quot;00DC0DC3&quot;/&gt;&lt;wsp:rsid wsp:val=&quot;00DC7A28&quot;/&gt;&lt;wsp:rsid wsp:val=&quot;00DF385B&quot;/&gt;&lt;wsp:rsid wsp:val=&quot;00E00F5C&quot;/&gt;&lt;wsp:rsid wsp:val=&quot;00E1131D&quot;/&gt;&lt;wsp:rsid wsp:val=&quot;00E12E53&quot;/&gt;&lt;wsp:rsid wsp:val=&quot;00E27738&quot;/&gt;&lt;wsp:rsid wsp:val=&quot;00E3056F&quot;/&gt;&lt;wsp:rsid wsp:val=&quot;00E41762&quot;/&gt;&lt;wsp:rsid wsp:val=&quot;00E51DE0&quot;/&gt;&lt;wsp:rsid wsp:val=&quot;00E54BB3&quot;/&gt;&lt;wsp:rsid wsp:val=&quot;00E732E4&quot;/&gt;&lt;wsp:rsid wsp:val=&quot;00E80EB4&quot;/&gt;&lt;wsp:rsid wsp:val=&quot;00E830EF&quot;/&gt;&lt;wsp:rsid wsp:val=&quot;00E85411&quot;/&gt;&lt;wsp:rsid wsp:val=&quot;00E86CC2&quot;/&gt;&lt;wsp:rsid wsp:val=&quot;00EA16C7&quot;/&gt;&lt;wsp:rsid wsp:val=&quot;00EA2F92&quot;/&gt;&lt;wsp:rsid wsp:val=&quot;00EC4A12&quot;/&gt;&lt;wsp:rsid wsp:val=&quot;00ED6D2C&quot;/&gt;&lt;wsp:rsid wsp:val=&quot;00EE4689&quot;/&gt;&lt;wsp:rsid wsp:val=&quot;00F01F80&quot;/&gt;&lt;wsp:rsid wsp:val=&quot;00F020F5&quot;/&gt;&lt;wsp:rsid wsp:val=&quot;00F30200&quot;/&gt;&lt;wsp:rsid wsp:val=&quot;00F32071&quot;/&gt;&lt;wsp:rsid wsp:val=&quot;00F33ED7&quot;/&gt;&lt;wsp:rsid wsp:val=&quot;00F47B46&quot;/&gt;&lt;wsp:rsid wsp:val=&quot;00F52175&quot;/&gt;&lt;wsp:rsid wsp:val=&quot;00F545CF&quot;/&gt;&lt;wsp:rsid wsp:val=&quot;00F60178&quot;/&gt;&lt;wsp:rsid wsp:val=&quot;00F633BC&quot;/&gt;&lt;wsp:rsid wsp:val=&quot;00F63DB4&quot;/&gt;&lt;wsp:rsid wsp:val=&quot;00F84635&quot;/&gt;&lt;wsp:rsid wsp:val=&quot;00F86645&quot;/&gt;&lt;wsp:rsid wsp:val=&quot;00FB4B67&quot;/&gt;&lt;wsp:rsid wsp:val=&quot;00FC2B42&quot;/&gt;&lt;wsp:rsid wsp:val=&quot;00FC4708&quot;/&gt;&lt;wsp:rsid wsp:val=&quot;00FF0738&quot;/&gt;&lt;wsp:rsid wsp:val=&quot;00FF7EC1&quot;/&gt;&lt;/wsp:rsids&gt;&lt;/w:docPr&gt;&lt;w:body&gt;&lt;wx:sect&gt;&lt;w:p wsp:rsidR=&quot;00000000&quot; wsp:rsidRDefault=&quot;00532703&quot; wsp:rsidP=&quot;00532703&quot;&gt;&lt;m:oMathPara&gt;&lt;m:oMath&gt;&lt;m:f&gt;&lt;m:fPr&gt;&lt;m:ctrlPr&gt;&lt;w:rPr&gt;&lt;w:rFonts w:ascii=&quot;Cambria Math&quot; w:fareast=&quot;Times New Roman&quot; w:h-ansi=&quot;Cambria Math&quot; w:cs=&quot;Arial&quot;/&gt;&lt;wx:font wx:val=&quot;Cambria Math&quot;/&gt;&lt;w:i/&gt;&lt;w:noProof/&gt;&lt;w:lang w:val=&quot;IN&quot; w:fareast=&quot;ZH-CN&quot;/&gt;&lt;/w:rPr&gt;&lt;/m:ctrlPr&gt;&lt;/m:fPr&gt;&lt;m:num&gt;&lt;m:r&gt;&lt;w:rPr&gt;&lt;w:rFonts w:ascii=&quot;Cambria Math&quot; w:fareast=&quot;Times New Roman&quot; w:h-ansi=&quot;Cambria Math&quot; w:cs=&quot;Arial&quot;/&gt;&lt;wx:font wx:val=&quot;Cambria Math&quot;/&gt;&lt;w:i/&gt;&lt;w:noProof/&gt;&lt;w:lang w:val=&quot;IN&quot; w:fareast=&quot;ZH-CN&quot;/&gt;&lt;/w:rPr&gt;&lt;m:t&gt;3,8416.0,1.0,9&lt;/m:t&gt;&lt;/m:r&gt;&lt;/m:num&gt;&lt;m:den&gt;&lt;m:r&gt;&lt;w:rPr&gt;&lt;w:rFonts w:ascii=&quot;Cambria Math&quot; w:fareast=&quot;Times New Roman&quot; w:h-ansi=&quot;Cambria Math&quot; w:cs=&quot;Arial&quot;/&gt;&lt;wx:font wx:val=&quot;Cambria Math&quot;/&gt;&lt;w:i/&gt;&lt;w:noProof/&gt;&lt;w:lang w:val=&quot;IN&quot; w:fareast=&quot;ZH-CN&quot;/&gt;&lt;/w:rPr&gt;&lt;m:t&gt;0,01&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Pr="00B3261D">
        <w:rPr>
          <w:rFonts w:ascii="Times New Roman" w:hAnsi="Times New Roman"/>
          <w:sz w:val="20"/>
          <w:szCs w:val="20"/>
          <w:lang w:val="id-ID"/>
        </w:rPr>
        <w:instrText xml:space="preserve"> </w:instrText>
      </w:r>
      <w:r w:rsidRPr="00B3261D">
        <w:rPr>
          <w:rFonts w:ascii="Times New Roman" w:hAnsi="Times New Roman"/>
          <w:sz w:val="20"/>
          <w:szCs w:val="20"/>
          <w:lang w:val="id-ID"/>
        </w:rPr>
        <w:fldChar w:fldCharType="separate"/>
      </w:r>
      <w:r w:rsidR="00956DBB">
        <w:rPr>
          <w:rFonts w:ascii="Times New Roman" w:hAnsi="Times New Roman"/>
          <w:noProof/>
          <w:sz w:val="20"/>
          <w:szCs w:val="20"/>
        </w:rPr>
      </w:r>
      <w:r w:rsidR="00956DBB">
        <w:rPr>
          <w:rFonts w:ascii="Times New Roman" w:hAnsi="Times New Roman"/>
          <w:noProof/>
          <w:sz w:val="20"/>
          <w:szCs w:val="20"/>
        </w:rPr>
        <w:pict w14:anchorId="030DB528">
          <v:shape id="_x0000_i1030" type="#_x0000_t75" style="width:48.95pt;height:23.05pt"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oNotEmbedSystemFonts/&gt;&lt;w:hideSpellingErrors/&gt;&lt;w:defaultTabStop w:val=&quot;720&quot;/&gt;&lt;w:drawingGridHorizontalSpacing w:val=&quot;110&quot;/&gt;&lt;w:displayHorizontalDrawingGridEvery w:val=&quot;2&quot;/&gt;&lt;w:punctuationKerning/&gt;&lt;w:characterSpacingControl w:val=&quot;DontCompress&quot;/&gt;&lt;w:optimizeForBrowser/&gt;&lt;w:targetScreenSz w:val=&quot;800x600&quot;/&gt;&lt;w:validateAgainstSchema/&gt;&lt;w:saveInvalidXML w:val=&quot;off&quot;/&gt;&lt;w:ignoreMixedContent w:val=&quot;off&quot;/&gt;&lt;w:alwaysShowPlaceholderText w:val=&quot;off&quot;/&gt;&lt;w:footnotePr&gt;&lt;w:pos w:val=&quot;beneath-text&quot;/&gt;&lt;/w:footnotePr&gt;&lt;w:compat&gt;&lt;w:breakWrappedTables/&gt;&lt;w:snapToGridInCell/&gt;&lt;w:wrapTextWithPunct/&gt;&lt;w:useAsianBreakRules/&gt;&lt;w:dontGrowAutofit/&gt;&lt;/w:compat&gt;&lt;wsp:rsids&gt;&lt;wsp:rsidRoot wsp:val=&quot;000D06C3&quot;/&gt;&lt;wsp:rsid wsp:val=&quot;000016D4&quot;/&gt;&lt;wsp:rsid wsp:val=&quot;00002238&quot;/&gt;&lt;wsp:rsid wsp:val=&quot;000057EF&quot;/&gt;&lt;wsp:rsid wsp:val=&quot;00012D6A&quot;/&gt;&lt;wsp:rsid wsp:val=&quot;00016870&quot;/&gt;&lt;wsp:rsid wsp:val=&quot;00022060&quot;/&gt;&lt;wsp:rsid wsp:val=&quot;00027050&quot;/&gt;&lt;wsp:rsid wsp:val=&quot;00054008&quot;/&gt;&lt;wsp:rsid wsp:val=&quot;00092DD3&quot;/&gt;&lt;wsp:rsid wsp:val=&quot;00094087&quot;/&gt;&lt;wsp:rsid wsp:val=&quot;000B4D93&quot;/&gt;&lt;wsp:rsid wsp:val=&quot;000C2A28&quot;/&gt;&lt;wsp:rsid wsp:val=&quot;000D06C3&quot;/&gt;&lt;wsp:rsid wsp:val=&quot;000D0EE6&quot;/&gt;&lt;wsp:rsid wsp:val=&quot;000D5796&quot;/&gt;&lt;wsp:rsid wsp:val=&quot;000E4515&quot;/&gt;&lt;wsp:rsid wsp:val=&quot;000F04F3&quot;/&gt;&lt;wsp:rsid wsp:val=&quot;001014D1&quot;/&gt;&lt;wsp:rsid wsp:val=&quot;00105ED6&quot;/&gt;&lt;wsp:rsid wsp:val=&quot;00112E4D&quot;/&gt;&lt;wsp:rsid wsp:val=&quot;00123163&quot;/&gt;&lt;wsp:rsid wsp:val=&quot;00136960&quot;/&gt;&lt;wsp:rsid wsp:val=&quot;001444C7&quot;/&gt;&lt;wsp:rsid wsp:val=&quot;00144836&quot;/&gt;&lt;wsp:rsid wsp:val=&quot;001541C7&quot;/&gt;&lt;wsp:rsid wsp:val=&quot;0015694C&quot;/&gt;&lt;wsp:rsid wsp:val=&quot;00190352&quot;/&gt;&lt;wsp:rsid wsp:val=&quot;001D3902&quot;/&gt;&lt;wsp:rsid wsp:val=&quot;001D3F53&quot;/&gt;&lt;wsp:rsid wsp:val=&quot;00224D64&quot;/&gt;&lt;wsp:rsid wsp:val=&quot;00225047&quot;/&gt;&lt;wsp:rsid wsp:val=&quot;00230C1D&quot;/&gt;&lt;wsp:rsid wsp:val=&quot;00277DF2&quot;/&gt;&lt;wsp:rsid wsp:val=&quot;0029296C&quot;/&gt;&lt;wsp:rsid wsp:val=&quot;00296C62&quot;/&gt;&lt;wsp:rsid wsp:val=&quot;002B6F3A&quot;/&gt;&lt;wsp:rsid wsp:val=&quot;002C3AD7&quot;/&gt;&lt;wsp:rsid wsp:val=&quot;002C68BB&quot;/&gt;&lt;wsp:rsid wsp:val=&quot;002E31D7&quot;/&gt;&lt;wsp:rsid wsp:val=&quot;002F221B&quot;/&gt;&lt;wsp:rsid wsp:val=&quot;002F2A16&quot;/&gt;&lt;wsp:rsid wsp:val=&quot;0039280A&quot;/&gt;&lt;wsp:rsid wsp:val=&quot;003A2B6B&quot;/&gt;&lt;wsp:rsid wsp:val=&quot;003A74E4&quot;/&gt;&lt;wsp:rsid wsp:val=&quot;003E1BAF&quot;/&gt;&lt;wsp:rsid wsp:val=&quot;003E7D20&quot;/&gt;&lt;wsp:rsid wsp:val=&quot;0040343C&quot;/&gt;&lt;wsp:rsid wsp:val=&quot;00435DB8&quot;/&gt;&lt;wsp:rsid wsp:val=&quot;00445B01&quot;/&gt;&lt;wsp:rsid wsp:val=&quot;004519A9&quot;/&gt;&lt;wsp:rsid wsp:val=&quot;004523B6&quot;/&gt;&lt;wsp:rsid wsp:val=&quot;0046766D&quot;/&gt;&lt;wsp:rsid wsp:val=&quot;00470361&quot;/&gt;&lt;wsp:rsid wsp:val=&quot;00487070&quot;/&gt;&lt;wsp:rsid wsp:val=&quot;004A0CAD&quot;/&gt;&lt;wsp:rsid wsp:val=&quot;004A5A40&quot;/&gt;&lt;wsp:rsid wsp:val=&quot;004C582F&quot;/&gt;&lt;wsp:rsid wsp:val=&quot;004C5E3E&quot;/&gt;&lt;wsp:rsid wsp:val=&quot;004C78E8&quot;/&gt;&lt;wsp:rsid wsp:val=&quot;004E56B5&quot;/&gt;&lt;wsp:rsid wsp:val=&quot;004E79FB&quot;/&gt;&lt;wsp:rsid wsp:val=&quot;004F43AD&quot;/&gt;&lt;wsp:rsid wsp:val=&quot;00501345&quot;/&gt;&lt;wsp:rsid wsp:val=&quot;00532703&quot;/&gt;&lt;wsp:rsid wsp:val=&quot;00546306&quot;/&gt;&lt;wsp:rsid wsp:val=&quot;00551187&quot;/&gt;&lt;wsp:rsid wsp:val=&quot;00555F19&quot;/&gt;&lt;wsp:rsid wsp:val=&quot;00556ECF&quot;/&gt;&lt;wsp:rsid wsp:val=&quot;00567E74&quot;/&gt;&lt;wsp:rsid wsp:val=&quot;00572C65&quot;/&gt;&lt;wsp:rsid wsp:val=&quot;00585FF9&quot;/&gt;&lt;wsp:rsid wsp:val=&quot;00591983&quot;/&gt;&lt;wsp:rsid wsp:val=&quot;005A5063&quot;/&gt;&lt;wsp:rsid wsp:val=&quot;005D4051&quot;/&gt;&lt;wsp:rsid wsp:val=&quot;005D7365&quot;/&gt;&lt;wsp:rsid wsp:val=&quot;005F45F4&quot;/&gt;&lt;wsp:rsid wsp:val=&quot;00630520&quot;/&gt;&lt;wsp:rsid wsp:val=&quot;00653AF5&quot;/&gt;&lt;wsp:rsid wsp:val=&quot;006673C6&quot;/&gt;&lt;wsp:rsid wsp:val=&quot;00667686&quot;/&gt;&lt;wsp:rsid wsp:val=&quot;006A0D2B&quot;/&gt;&lt;wsp:rsid wsp:val=&quot;006A1297&quot;/&gt;&lt;wsp:rsid wsp:val=&quot;006B04F9&quot;/&gt;&lt;wsp:rsid wsp:val=&quot;006D6B0C&quot;/&gt;&lt;wsp:rsid wsp:val=&quot;006E3AEA&quot;/&gt;&lt;wsp:rsid wsp:val=&quot;00702053&quot;/&gt;&lt;wsp:rsid wsp:val=&quot;00722166&quot;/&gt;&lt;wsp:rsid wsp:val=&quot;00727DA1&quot;/&gt;&lt;wsp:rsid wsp:val=&quot;0073344C&quot;/&gt;&lt;wsp:rsid wsp:val=&quot;0073517E&quot;/&gt;&lt;wsp:rsid wsp:val=&quot;0074114C&quot;/&gt;&lt;wsp:rsid wsp:val=&quot;007505B9&quot;/&gt;&lt;wsp:rsid wsp:val=&quot;00772AA7&quot;/&gt;&lt;wsp:rsid wsp:val=&quot;0077417F&quot;/&gt;&lt;wsp:rsid wsp:val=&quot;00780F01&quot;/&gt;&lt;wsp:rsid wsp:val=&quot;00796AC9&quot;/&gt;&lt;wsp:rsid wsp:val=&quot;007A2795&quot;/&gt;&lt;wsp:rsid wsp:val=&quot;007C703D&quot;/&gt;&lt;wsp:rsid wsp:val=&quot;007F2A34&quot;/&gt;&lt;wsp:rsid wsp:val=&quot;007F5A1E&quot;/&gt;&lt;wsp:rsid wsp:val=&quot;00816ACB&quot;/&gt;&lt;wsp:rsid wsp:val=&quot;0082590B&quot;/&gt;&lt;wsp:rsid wsp:val=&quot;00826476&quot;/&gt;&lt;wsp:rsid wsp:val=&quot;00837442&quot;/&gt;&lt;wsp:rsid wsp:val=&quot;008525B6&quot;/&gt;&lt;wsp:rsid wsp:val=&quot;00862E39&quot;/&gt;&lt;wsp:rsid wsp:val=&quot;008A4B66&quot;/&gt;&lt;wsp:rsid wsp:val=&quot;008D7463&quot;/&gt;&lt;wsp:rsid wsp:val=&quot;008D790B&quot;/&gt;&lt;wsp:rsid wsp:val=&quot;008D7E96&quot;/&gt;&lt;wsp:rsid wsp:val=&quot;00901ED6&quot;/&gt;&lt;wsp:rsid wsp:val=&quot;00910297&quot;/&gt;&lt;wsp:rsid wsp:val=&quot;009105A9&quot;/&gt;&lt;wsp:rsid wsp:val=&quot;00914CDA&quot;/&gt;&lt;wsp:rsid wsp:val=&quot;009272DF&quot;/&gt;&lt;wsp:rsid wsp:val=&quot;0093363D&quot;/&gt;&lt;wsp:rsid wsp:val=&quot;009352C4&quot;/&gt;&lt;wsp:rsid wsp:val=&quot;009444ED&quot;/&gt;&lt;wsp:rsid wsp:val=&quot;00963B40&quot;/&gt;&lt;wsp:rsid wsp:val=&quot;0096534C&quot;/&gt;&lt;wsp:rsid wsp:val=&quot;00976DBC&quot;/&gt;&lt;wsp:rsid wsp:val=&quot;0098799A&quot;/&gt;&lt;wsp:rsid wsp:val=&quot;009954C4&quot;/&gt;&lt;wsp:rsid wsp:val=&quot;009A4CE0&quot;/&gt;&lt;wsp:rsid wsp:val=&quot;009B03CD&quot;/&gt;&lt;wsp:rsid wsp:val=&quot;009B731E&quot;/&gt;&lt;wsp:rsid wsp:val=&quot;009C1DAF&quot;/&gt;&lt;wsp:rsid wsp:val=&quot;00A07085&quot;/&gt;&lt;wsp:rsid wsp:val=&quot;00A07EAF&quot;/&gt;&lt;wsp:rsid wsp:val=&quot;00A15C74&quot;/&gt;&lt;wsp:rsid wsp:val=&quot;00A330EB&quot;/&gt;&lt;wsp:rsid wsp:val=&quot;00A579B6&quot;/&gt;&lt;wsp:rsid wsp:val=&quot;00A6509E&quot;/&gt;&lt;wsp:rsid wsp:val=&quot;00A76935&quot;/&gt;&lt;wsp:rsid wsp:val=&quot;00AA3E49&quot;/&gt;&lt;wsp:rsid wsp:val=&quot;00AC0C9B&quot;/&gt;&lt;wsp:rsid wsp:val=&quot;00AC5B87&quot;/&gt;&lt;wsp:rsid wsp:val=&quot;00AC7680&quot;/&gt;&lt;wsp:rsid wsp:val=&quot;00AD5035&quot;/&gt;&lt;wsp:rsid wsp:val=&quot;00AD5B47&quot;/&gt;&lt;wsp:rsid wsp:val=&quot;00AE4E7E&quot;/&gt;&lt;wsp:rsid wsp:val=&quot;00AF65E1&quot;/&gt;&lt;wsp:rsid wsp:val=&quot;00B003C4&quot;/&gt;&lt;wsp:rsid wsp:val=&quot;00B16420&quot;/&gt;&lt;wsp:rsid wsp:val=&quot;00B16762&quot;/&gt;&lt;wsp:rsid wsp:val=&quot;00B23C15&quot;/&gt;&lt;wsp:rsid wsp:val=&quot;00B3696E&quot;/&gt;&lt;wsp:rsid wsp:val=&quot;00B44635&quot;/&gt;&lt;wsp:rsid wsp:val=&quot;00B45D6D&quot;/&gt;&lt;wsp:rsid wsp:val=&quot;00B80A89&quot;/&gt;&lt;wsp:rsid wsp:val=&quot;00B91E85&quot;/&gt;&lt;wsp:rsid wsp:val=&quot;00B9513B&quot;/&gt;&lt;wsp:rsid wsp:val=&quot;00BC45A9&quot;/&gt;&lt;wsp:rsid wsp:val=&quot;00BC751E&quot;/&gt;&lt;wsp:rsid wsp:val=&quot;00BD5673&quot;/&gt;&lt;wsp:rsid wsp:val=&quot;00BE2D6D&quot;/&gt;&lt;wsp:rsid wsp:val=&quot;00BE506C&quot;/&gt;&lt;wsp:rsid wsp:val=&quot;00C3360D&quot;/&gt;&lt;wsp:rsid wsp:val=&quot;00C514AF&quot;/&gt;&lt;wsp:rsid wsp:val=&quot;00C72981&quot;/&gt;&lt;wsp:rsid wsp:val=&quot;00C863C2&quot;/&gt;&lt;wsp:rsid wsp:val=&quot;00CA3B0F&quot;/&gt;&lt;wsp:rsid wsp:val=&quot;00CB7F45&quot;/&gt;&lt;wsp:rsid wsp:val=&quot;00CC65E8&quot;/&gt;&lt;wsp:rsid wsp:val=&quot;00CD60B1&quot;/&gt;&lt;wsp:rsid wsp:val=&quot;00CF30A8&quot;/&gt;&lt;wsp:rsid wsp:val=&quot;00CF6B54&quot;/&gt;&lt;wsp:rsid wsp:val=&quot;00D0478A&quot;/&gt;&lt;wsp:rsid wsp:val=&quot;00D04EC9&quot;/&gt;&lt;wsp:rsid wsp:val=&quot;00D130E4&quot;/&gt;&lt;wsp:rsid wsp:val=&quot;00D945DD&quot;/&gt;&lt;wsp:rsid wsp:val=&quot;00DA0222&quot;/&gt;&lt;wsp:rsid wsp:val=&quot;00DA0ED5&quot;/&gt;&lt;wsp:rsid wsp:val=&quot;00DA7FEF&quot;/&gt;&lt;wsp:rsid wsp:val=&quot;00DB0814&quot;/&gt;&lt;wsp:rsid wsp:val=&quot;00DC0DC3&quot;/&gt;&lt;wsp:rsid wsp:val=&quot;00DC7A28&quot;/&gt;&lt;wsp:rsid wsp:val=&quot;00DF385B&quot;/&gt;&lt;wsp:rsid wsp:val=&quot;00E00F5C&quot;/&gt;&lt;wsp:rsid wsp:val=&quot;00E1131D&quot;/&gt;&lt;wsp:rsid wsp:val=&quot;00E12E53&quot;/&gt;&lt;wsp:rsid wsp:val=&quot;00E27738&quot;/&gt;&lt;wsp:rsid wsp:val=&quot;00E3056F&quot;/&gt;&lt;wsp:rsid wsp:val=&quot;00E41762&quot;/&gt;&lt;wsp:rsid wsp:val=&quot;00E51DE0&quot;/&gt;&lt;wsp:rsid wsp:val=&quot;00E54BB3&quot;/&gt;&lt;wsp:rsid wsp:val=&quot;00E732E4&quot;/&gt;&lt;wsp:rsid wsp:val=&quot;00E80EB4&quot;/&gt;&lt;wsp:rsid wsp:val=&quot;00E830EF&quot;/&gt;&lt;wsp:rsid wsp:val=&quot;00E85411&quot;/&gt;&lt;wsp:rsid wsp:val=&quot;00E86CC2&quot;/&gt;&lt;wsp:rsid wsp:val=&quot;00EA16C7&quot;/&gt;&lt;wsp:rsid wsp:val=&quot;00EA2F92&quot;/&gt;&lt;wsp:rsid wsp:val=&quot;00EC4A12&quot;/&gt;&lt;wsp:rsid wsp:val=&quot;00ED6D2C&quot;/&gt;&lt;wsp:rsid wsp:val=&quot;00EE4689&quot;/&gt;&lt;wsp:rsid wsp:val=&quot;00F01F80&quot;/&gt;&lt;wsp:rsid wsp:val=&quot;00F020F5&quot;/&gt;&lt;wsp:rsid wsp:val=&quot;00F30200&quot;/&gt;&lt;wsp:rsid wsp:val=&quot;00F32071&quot;/&gt;&lt;wsp:rsid wsp:val=&quot;00F33ED7&quot;/&gt;&lt;wsp:rsid wsp:val=&quot;00F47B46&quot;/&gt;&lt;wsp:rsid wsp:val=&quot;00F52175&quot;/&gt;&lt;wsp:rsid wsp:val=&quot;00F545CF&quot;/&gt;&lt;wsp:rsid wsp:val=&quot;00F60178&quot;/&gt;&lt;wsp:rsid wsp:val=&quot;00F633BC&quot;/&gt;&lt;wsp:rsid wsp:val=&quot;00F63DB4&quot;/&gt;&lt;wsp:rsid wsp:val=&quot;00F84635&quot;/&gt;&lt;wsp:rsid wsp:val=&quot;00F86645&quot;/&gt;&lt;wsp:rsid wsp:val=&quot;00FB4B67&quot;/&gt;&lt;wsp:rsid wsp:val=&quot;00FC2B42&quot;/&gt;&lt;wsp:rsid wsp:val=&quot;00FC4708&quot;/&gt;&lt;wsp:rsid wsp:val=&quot;00FF0738&quot;/&gt;&lt;wsp:rsid wsp:val=&quot;00FF7EC1&quot;/&gt;&lt;/wsp:rsids&gt;&lt;/w:docPr&gt;&lt;w:body&gt;&lt;wx:sect&gt;&lt;w:p wsp:rsidR=&quot;00000000&quot; wsp:rsidRDefault=&quot;00532703&quot; wsp:rsidP=&quot;00532703&quot;&gt;&lt;m:oMathPara&gt;&lt;m:oMath&gt;&lt;m:f&gt;&lt;m:fPr&gt;&lt;m:ctrlPr&gt;&lt;w:rPr&gt;&lt;w:rFonts w:ascii=&quot;Cambria Math&quot; w:fareast=&quot;Times New Roman&quot; w:h-ansi=&quot;Cambria Math&quot; w:cs=&quot;Arial&quot;/&gt;&lt;wx:font wx:val=&quot;Cambria Math&quot;/&gt;&lt;w:i/&gt;&lt;w:noProof/&gt;&lt;w:lang w:val=&quot;IN&quot; w:fareast=&quot;ZH-CN&quot;/&gt;&lt;/w:rPr&gt;&lt;/m:ctrlPr&gt;&lt;/m:fPr&gt;&lt;m:num&gt;&lt;m:r&gt;&lt;w:rPr&gt;&lt;w:rFonts w:ascii=&quot;Cambria Math&quot; w:fareast=&quot;Times New Roman&quot; w:h-ansi=&quot;Cambria Math&quot; w:cs=&quot;Arial&quot;/&gt;&lt;wx:font wx:val=&quot;Cambria Math&quot;/&gt;&lt;w:i/&gt;&lt;w:noProof/&gt;&lt;w:lang w:val=&quot;IN&quot; w:fareast=&quot;ZH-CN&quot;/&gt;&lt;/w:rPr&gt;&lt;m:t&gt;3,8416.0,1.0,9&lt;/m:t&gt;&lt;/m:r&gt;&lt;/m:num&gt;&lt;m:den&gt;&lt;m:r&gt;&lt;w:rPr&gt;&lt;w:rFonts w:ascii=&quot;Cambria Math&quot; w:fareast=&quot;Times New Roman&quot; w:h-ansi=&quot;Cambria Math&quot; w:cs=&quot;Arial&quot;/&gt;&lt;wx:font wx:val=&quot;Cambria Math&quot;/&gt;&lt;w:i/&gt;&lt;w:noProof/&gt;&lt;w:lang w:val=&quot;IN&quot; w:fareast=&quot;ZH-CN&quot;/&gt;&lt;/w:rPr&gt;&lt;m:t&gt;0,01&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Pr="00B3261D">
        <w:rPr>
          <w:rFonts w:ascii="Times New Roman" w:hAnsi="Times New Roman"/>
          <w:sz w:val="20"/>
          <w:szCs w:val="20"/>
        </w:rPr>
        <w:fldChar w:fldCharType="end"/>
      </w:r>
    </w:p>
    <w:p w14:paraId="77D8A8C2" w14:textId="77777777" w:rsidR="00F545CF" w:rsidRPr="00B3261D" w:rsidRDefault="00F545CF" w:rsidP="00F545CF">
      <w:pPr>
        <w:rPr>
          <w:rFonts w:ascii="Times New Roman" w:hAnsi="Times New Roman"/>
          <w:sz w:val="20"/>
          <w:szCs w:val="20"/>
        </w:rPr>
      </w:pPr>
      <w:r w:rsidRPr="00B3261D">
        <w:rPr>
          <w:rFonts w:ascii="Times New Roman" w:hAnsi="Times New Roman"/>
          <w:sz w:val="20"/>
          <w:szCs w:val="20"/>
          <w:lang w:val="id-ID"/>
        </w:rPr>
        <w:t xml:space="preserve">n = </w:t>
      </w:r>
      <w:r w:rsidRPr="00B3261D">
        <w:rPr>
          <w:rFonts w:ascii="Times New Roman" w:hAnsi="Times New Roman"/>
          <w:sz w:val="20"/>
          <w:szCs w:val="20"/>
          <w:lang w:val="id-ID"/>
        </w:rPr>
        <w:fldChar w:fldCharType="begin"/>
      </w:r>
      <w:r w:rsidRPr="00B3261D">
        <w:rPr>
          <w:rFonts w:ascii="Times New Roman" w:hAnsi="Times New Roman"/>
          <w:sz w:val="20"/>
          <w:szCs w:val="20"/>
          <w:lang w:val="id-ID"/>
        </w:rPr>
        <w:instrText xml:space="preserve"> QUOTE </w:instrText>
      </w:r>
      <w:r w:rsidR="00956DBB">
        <w:rPr>
          <w:rFonts w:ascii="Times New Roman" w:hAnsi="Times New Roman"/>
          <w:noProof/>
          <w:sz w:val="20"/>
          <w:szCs w:val="20"/>
        </w:rPr>
      </w:r>
      <w:r w:rsidR="00956DBB">
        <w:rPr>
          <w:rFonts w:ascii="Times New Roman" w:hAnsi="Times New Roman"/>
          <w:noProof/>
          <w:sz w:val="20"/>
          <w:szCs w:val="20"/>
        </w:rPr>
        <w:pict w14:anchorId="2A640340">
          <v:shape id="_x0000_i1031" type="#_x0000_t75" style="width:33.1pt;height:23.05pt"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oNotEmbedSystemFonts/&gt;&lt;w:hideSpellingErrors/&gt;&lt;w:defaultTabStop w:val=&quot;720&quot;/&gt;&lt;w:drawingGridHorizontalSpacing w:val=&quot;110&quot;/&gt;&lt;w:displayHorizontalDrawingGridEvery w:val=&quot;2&quot;/&gt;&lt;w:punctuationKerning/&gt;&lt;w:characterSpacingControl w:val=&quot;DontCompress&quot;/&gt;&lt;w:optimizeForBrowser/&gt;&lt;w:targetScreenSz w:val=&quot;800x600&quot;/&gt;&lt;w:validateAgainstSchema/&gt;&lt;w:saveInvalidXML w:val=&quot;off&quot;/&gt;&lt;w:ignoreMixedContent w:val=&quot;off&quot;/&gt;&lt;w:alwaysShowPlaceholderText w:val=&quot;off&quot;/&gt;&lt;w:footnotePr&gt;&lt;w:pos w:val=&quot;beneath-text&quot;/&gt;&lt;/w:footnotePr&gt;&lt;w:compat&gt;&lt;w:breakWrappedTables/&gt;&lt;w:snapToGridInCell/&gt;&lt;w:wrapTextWithPunct/&gt;&lt;w:useAsianBreakRules/&gt;&lt;w:dontGrowAutofit/&gt;&lt;/w:compat&gt;&lt;wsp:rsids&gt;&lt;wsp:rsidRoot wsp:val=&quot;000D06C3&quot;/&gt;&lt;wsp:rsid wsp:val=&quot;000016D4&quot;/&gt;&lt;wsp:rsid wsp:val=&quot;00002238&quot;/&gt;&lt;wsp:rsid wsp:val=&quot;000057EF&quot;/&gt;&lt;wsp:rsid wsp:val=&quot;00012D6A&quot;/&gt;&lt;wsp:rsid wsp:val=&quot;00016870&quot;/&gt;&lt;wsp:rsid wsp:val=&quot;00022060&quot;/&gt;&lt;wsp:rsid wsp:val=&quot;00027050&quot;/&gt;&lt;wsp:rsid wsp:val=&quot;00054008&quot;/&gt;&lt;wsp:rsid wsp:val=&quot;00092DD3&quot;/&gt;&lt;wsp:rsid wsp:val=&quot;00094087&quot;/&gt;&lt;wsp:rsid wsp:val=&quot;000B4D93&quot;/&gt;&lt;wsp:rsid wsp:val=&quot;000C2A28&quot;/&gt;&lt;wsp:rsid wsp:val=&quot;000D06C3&quot;/&gt;&lt;wsp:rsid wsp:val=&quot;000D0EE6&quot;/&gt;&lt;wsp:rsid wsp:val=&quot;000D5796&quot;/&gt;&lt;wsp:rsid wsp:val=&quot;000E4515&quot;/&gt;&lt;wsp:rsid wsp:val=&quot;000F04F3&quot;/&gt;&lt;wsp:rsid wsp:val=&quot;001014D1&quot;/&gt;&lt;wsp:rsid wsp:val=&quot;00105ED6&quot;/&gt;&lt;wsp:rsid wsp:val=&quot;00112E4D&quot;/&gt;&lt;wsp:rsid wsp:val=&quot;00123163&quot;/&gt;&lt;wsp:rsid wsp:val=&quot;00136960&quot;/&gt;&lt;wsp:rsid wsp:val=&quot;001444C7&quot;/&gt;&lt;wsp:rsid wsp:val=&quot;00144836&quot;/&gt;&lt;wsp:rsid wsp:val=&quot;001541C7&quot;/&gt;&lt;wsp:rsid wsp:val=&quot;0015694C&quot;/&gt;&lt;wsp:rsid wsp:val=&quot;00190352&quot;/&gt;&lt;wsp:rsid wsp:val=&quot;001D3902&quot;/&gt;&lt;wsp:rsid wsp:val=&quot;001D3F53&quot;/&gt;&lt;wsp:rsid wsp:val=&quot;00224D64&quot;/&gt;&lt;wsp:rsid wsp:val=&quot;00225047&quot;/&gt;&lt;wsp:rsid wsp:val=&quot;00230C1D&quot;/&gt;&lt;wsp:rsid wsp:val=&quot;00277DF2&quot;/&gt;&lt;wsp:rsid wsp:val=&quot;0029296C&quot;/&gt;&lt;wsp:rsid wsp:val=&quot;00296C62&quot;/&gt;&lt;wsp:rsid wsp:val=&quot;002B6F3A&quot;/&gt;&lt;wsp:rsid wsp:val=&quot;002C3AD7&quot;/&gt;&lt;wsp:rsid wsp:val=&quot;002C68BB&quot;/&gt;&lt;wsp:rsid wsp:val=&quot;002E31D7&quot;/&gt;&lt;wsp:rsid wsp:val=&quot;002F221B&quot;/&gt;&lt;wsp:rsid wsp:val=&quot;002F2A16&quot;/&gt;&lt;wsp:rsid wsp:val=&quot;0039280A&quot;/&gt;&lt;wsp:rsid wsp:val=&quot;003A2B6B&quot;/&gt;&lt;wsp:rsid wsp:val=&quot;003A74E4&quot;/&gt;&lt;wsp:rsid wsp:val=&quot;003E1BAF&quot;/&gt;&lt;wsp:rsid wsp:val=&quot;003E7D20&quot;/&gt;&lt;wsp:rsid wsp:val=&quot;0040343C&quot;/&gt;&lt;wsp:rsid wsp:val=&quot;00435DB8&quot;/&gt;&lt;wsp:rsid wsp:val=&quot;00445B01&quot;/&gt;&lt;wsp:rsid wsp:val=&quot;004519A9&quot;/&gt;&lt;wsp:rsid wsp:val=&quot;004523B6&quot;/&gt;&lt;wsp:rsid wsp:val=&quot;0046766D&quot;/&gt;&lt;wsp:rsid wsp:val=&quot;00470361&quot;/&gt;&lt;wsp:rsid wsp:val=&quot;00487070&quot;/&gt;&lt;wsp:rsid wsp:val=&quot;004A0CAD&quot;/&gt;&lt;wsp:rsid wsp:val=&quot;004A5A40&quot;/&gt;&lt;wsp:rsid wsp:val=&quot;004C582F&quot;/&gt;&lt;wsp:rsid wsp:val=&quot;004C5E3E&quot;/&gt;&lt;wsp:rsid wsp:val=&quot;004C78E8&quot;/&gt;&lt;wsp:rsid wsp:val=&quot;004E56B5&quot;/&gt;&lt;wsp:rsid wsp:val=&quot;004E79FB&quot;/&gt;&lt;wsp:rsid wsp:val=&quot;004F43AD&quot;/&gt;&lt;wsp:rsid wsp:val=&quot;00501345&quot;/&gt;&lt;wsp:rsid wsp:val=&quot;00546306&quot;/&gt;&lt;wsp:rsid wsp:val=&quot;00551187&quot;/&gt;&lt;wsp:rsid wsp:val=&quot;00555F19&quot;/&gt;&lt;wsp:rsid wsp:val=&quot;00556ECF&quot;/&gt;&lt;wsp:rsid wsp:val=&quot;00567E74&quot;/&gt;&lt;wsp:rsid wsp:val=&quot;00572C65&quot;/&gt;&lt;wsp:rsid wsp:val=&quot;00585FF9&quot;/&gt;&lt;wsp:rsid wsp:val=&quot;00591983&quot;/&gt;&lt;wsp:rsid wsp:val=&quot;005A5063&quot;/&gt;&lt;wsp:rsid wsp:val=&quot;005D4051&quot;/&gt;&lt;wsp:rsid wsp:val=&quot;005D7365&quot;/&gt;&lt;wsp:rsid wsp:val=&quot;005F45F4&quot;/&gt;&lt;wsp:rsid wsp:val=&quot;006016E1&quot;/&gt;&lt;wsp:rsid wsp:val=&quot;00630520&quot;/&gt;&lt;wsp:rsid wsp:val=&quot;00653AF5&quot;/&gt;&lt;wsp:rsid wsp:val=&quot;006673C6&quot;/&gt;&lt;wsp:rsid wsp:val=&quot;00667686&quot;/&gt;&lt;wsp:rsid wsp:val=&quot;006A0D2B&quot;/&gt;&lt;wsp:rsid wsp:val=&quot;006A1297&quot;/&gt;&lt;wsp:rsid wsp:val=&quot;006B04F9&quot;/&gt;&lt;wsp:rsid wsp:val=&quot;006D6B0C&quot;/&gt;&lt;wsp:rsid wsp:val=&quot;006E3AEA&quot;/&gt;&lt;wsp:rsid wsp:val=&quot;00702053&quot;/&gt;&lt;wsp:rsid wsp:val=&quot;00722166&quot;/&gt;&lt;wsp:rsid wsp:val=&quot;00727DA1&quot;/&gt;&lt;wsp:rsid wsp:val=&quot;0073344C&quot;/&gt;&lt;wsp:rsid wsp:val=&quot;0073517E&quot;/&gt;&lt;wsp:rsid wsp:val=&quot;0074114C&quot;/&gt;&lt;wsp:rsid wsp:val=&quot;007505B9&quot;/&gt;&lt;wsp:rsid wsp:val=&quot;00772AA7&quot;/&gt;&lt;wsp:rsid wsp:val=&quot;0077417F&quot;/&gt;&lt;wsp:rsid wsp:val=&quot;00780F01&quot;/&gt;&lt;wsp:rsid wsp:val=&quot;00796AC9&quot;/&gt;&lt;wsp:rsid wsp:val=&quot;007A2795&quot;/&gt;&lt;wsp:rsid wsp:val=&quot;007C703D&quot;/&gt;&lt;wsp:rsid wsp:val=&quot;007F2A34&quot;/&gt;&lt;wsp:rsid wsp:val=&quot;007F5A1E&quot;/&gt;&lt;wsp:rsid wsp:val=&quot;00816ACB&quot;/&gt;&lt;wsp:rsid wsp:val=&quot;0082590B&quot;/&gt;&lt;wsp:rsid wsp:val=&quot;00826476&quot;/&gt;&lt;wsp:rsid wsp:val=&quot;00837442&quot;/&gt;&lt;wsp:rsid wsp:val=&quot;008525B6&quot;/&gt;&lt;wsp:rsid wsp:val=&quot;00862E39&quot;/&gt;&lt;wsp:rsid wsp:val=&quot;008A4B66&quot;/&gt;&lt;wsp:rsid wsp:val=&quot;008D7463&quot;/&gt;&lt;wsp:rsid wsp:val=&quot;008D790B&quot;/&gt;&lt;wsp:rsid wsp:val=&quot;008D7E96&quot;/&gt;&lt;wsp:rsid wsp:val=&quot;00901ED6&quot;/&gt;&lt;wsp:rsid wsp:val=&quot;00910297&quot;/&gt;&lt;wsp:rsid wsp:val=&quot;009105A9&quot;/&gt;&lt;wsp:rsid wsp:val=&quot;00914CDA&quot;/&gt;&lt;wsp:rsid wsp:val=&quot;009272DF&quot;/&gt;&lt;wsp:rsid wsp:val=&quot;0093363D&quot;/&gt;&lt;wsp:rsid wsp:val=&quot;009352C4&quot;/&gt;&lt;wsp:rsid wsp:val=&quot;009444ED&quot;/&gt;&lt;wsp:rsid wsp:val=&quot;00963B40&quot;/&gt;&lt;wsp:rsid wsp:val=&quot;0096534C&quot;/&gt;&lt;wsp:rsid wsp:val=&quot;00976DBC&quot;/&gt;&lt;wsp:rsid wsp:val=&quot;0098799A&quot;/&gt;&lt;wsp:rsid wsp:val=&quot;009954C4&quot;/&gt;&lt;wsp:rsid wsp:val=&quot;009A4CE0&quot;/&gt;&lt;wsp:rsid wsp:val=&quot;009B03CD&quot;/&gt;&lt;wsp:rsid wsp:val=&quot;009B731E&quot;/&gt;&lt;wsp:rsid wsp:val=&quot;009C1DAF&quot;/&gt;&lt;wsp:rsid wsp:val=&quot;00A07085&quot;/&gt;&lt;wsp:rsid wsp:val=&quot;00A07EAF&quot;/&gt;&lt;wsp:rsid wsp:val=&quot;00A15C74&quot;/&gt;&lt;wsp:rsid wsp:val=&quot;00A330EB&quot;/&gt;&lt;wsp:rsid wsp:val=&quot;00A579B6&quot;/&gt;&lt;wsp:rsid wsp:val=&quot;00A6509E&quot;/&gt;&lt;wsp:rsid wsp:val=&quot;00A76935&quot;/&gt;&lt;wsp:rsid wsp:val=&quot;00AA3E49&quot;/&gt;&lt;wsp:rsid wsp:val=&quot;00AC0C9B&quot;/&gt;&lt;wsp:rsid wsp:val=&quot;00AC5B87&quot;/&gt;&lt;wsp:rsid wsp:val=&quot;00AC7680&quot;/&gt;&lt;wsp:rsid wsp:val=&quot;00AD5035&quot;/&gt;&lt;wsp:rsid wsp:val=&quot;00AD5B47&quot;/&gt;&lt;wsp:rsid wsp:val=&quot;00AE4E7E&quot;/&gt;&lt;wsp:rsid wsp:val=&quot;00AF65E1&quot;/&gt;&lt;wsp:rsid wsp:val=&quot;00B003C4&quot;/&gt;&lt;wsp:rsid wsp:val=&quot;00B16420&quot;/&gt;&lt;wsp:rsid wsp:val=&quot;00B16762&quot;/&gt;&lt;wsp:rsid wsp:val=&quot;00B23C15&quot;/&gt;&lt;wsp:rsid wsp:val=&quot;00B3696E&quot;/&gt;&lt;wsp:rsid wsp:val=&quot;00B44635&quot;/&gt;&lt;wsp:rsid wsp:val=&quot;00B45D6D&quot;/&gt;&lt;wsp:rsid wsp:val=&quot;00B80A89&quot;/&gt;&lt;wsp:rsid wsp:val=&quot;00B91E85&quot;/&gt;&lt;wsp:rsid wsp:val=&quot;00B9513B&quot;/&gt;&lt;wsp:rsid wsp:val=&quot;00BC45A9&quot;/&gt;&lt;wsp:rsid wsp:val=&quot;00BC751E&quot;/&gt;&lt;wsp:rsid wsp:val=&quot;00BD5673&quot;/&gt;&lt;wsp:rsid wsp:val=&quot;00BE2D6D&quot;/&gt;&lt;wsp:rsid wsp:val=&quot;00BE506C&quot;/&gt;&lt;wsp:rsid wsp:val=&quot;00C3360D&quot;/&gt;&lt;wsp:rsid wsp:val=&quot;00C514AF&quot;/&gt;&lt;wsp:rsid wsp:val=&quot;00C72981&quot;/&gt;&lt;wsp:rsid wsp:val=&quot;00C863C2&quot;/&gt;&lt;wsp:rsid wsp:val=&quot;00CA3B0F&quot;/&gt;&lt;wsp:rsid wsp:val=&quot;00CB7F45&quot;/&gt;&lt;wsp:rsid wsp:val=&quot;00CC65E8&quot;/&gt;&lt;wsp:rsid wsp:val=&quot;00CD60B1&quot;/&gt;&lt;wsp:rsid wsp:val=&quot;00CF30A8&quot;/&gt;&lt;wsp:rsid wsp:val=&quot;00CF6B54&quot;/&gt;&lt;wsp:rsid wsp:val=&quot;00D0478A&quot;/&gt;&lt;wsp:rsid wsp:val=&quot;00D04EC9&quot;/&gt;&lt;wsp:rsid wsp:val=&quot;00D130E4&quot;/&gt;&lt;wsp:rsid wsp:val=&quot;00D945DD&quot;/&gt;&lt;wsp:rsid wsp:val=&quot;00DA0222&quot;/&gt;&lt;wsp:rsid wsp:val=&quot;00DA0ED5&quot;/&gt;&lt;wsp:rsid wsp:val=&quot;00DA7FEF&quot;/&gt;&lt;wsp:rsid wsp:val=&quot;00DB0814&quot;/&gt;&lt;wsp:rsid wsp:val=&quot;00DC0DC3&quot;/&gt;&lt;wsp:rsid wsp:val=&quot;00DC7A28&quot;/&gt;&lt;wsp:rsid wsp:val=&quot;00DF385B&quot;/&gt;&lt;wsp:rsid wsp:val=&quot;00E00F5C&quot;/&gt;&lt;wsp:rsid wsp:val=&quot;00E1131D&quot;/&gt;&lt;wsp:rsid wsp:val=&quot;00E12E53&quot;/&gt;&lt;wsp:rsid wsp:val=&quot;00E27738&quot;/&gt;&lt;wsp:rsid wsp:val=&quot;00E3056F&quot;/&gt;&lt;wsp:rsid wsp:val=&quot;00E41762&quot;/&gt;&lt;wsp:rsid wsp:val=&quot;00E51DE0&quot;/&gt;&lt;wsp:rsid wsp:val=&quot;00E54BB3&quot;/&gt;&lt;wsp:rsid wsp:val=&quot;00E732E4&quot;/&gt;&lt;wsp:rsid wsp:val=&quot;00E80EB4&quot;/&gt;&lt;wsp:rsid wsp:val=&quot;00E830EF&quot;/&gt;&lt;wsp:rsid wsp:val=&quot;00E85411&quot;/&gt;&lt;wsp:rsid wsp:val=&quot;00E86CC2&quot;/&gt;&lt;wsp:rsid wsp:val=&quot;00EA16C7&quot;/&gt;&lt;wsp:rsid wsp:val=&quot;00EA2F92&quot;/&gt;&lt;wsp:rsid wsp:val=&quot;00EC4A12&quot;/&gt;&lt;wsp:rsid wsp:val=&quot;00ED6D2C&quot;/&gt;&lt;wsp:rsid wsp:val=&quot;00EE4689&quot;/&gt;&lt;wsp:rsid wsp:val=&quot;00F01F80&quot;/&gt;&lt;wsp:rsid wsp:val=&quot;00F020F5&quot;/&gt;&lt;wsp:rsid wsp:val=&quot;00F30200&quot;/&gt;&lt;wsp:rsid wsp:val=&quot;00F32071&quot;/&gt;&lt;wsp:rsid wsp:val=&quot;00F33ED7&quot;/&gt;&lt;wsp:rsid wsp:val=&quot;00F47B46&quot;/&gt;&lt;wsp:rsid wsp:val=&quot;00F52175&quot;/&gt;&lt;wsp:rsid wsp:val=&quot;00F545CF&quot;/&gt;&lt;wsp:rsid wsp:val=&quot;00F60178&quot;/&gt;&lt;wsp:rsid wsp:val=&quot;00F633BC&quot;/&gt;&lt;wsp:rsid wsp:val=&quot;00F63DB4&quot;/&gt;&lt;wsp:rsid wsp:val=&quot;00F84635&quot;/&gt;&lt;wsp:rsid wsp:val=&quot;00F86645&quot;/&gt;&lt;wsp:rsid wsp:val=&quot;00FB4B67&quot;/&gt;&lt;wsp:rsid wsp:val=&quot;00FC2B42&quot;/&gt;&lt;wsp:rsid wsp:val=&quot;00FC4708&quot;/&gt;&lt;wsp:rsid wsp:val=&quot;00FF0738&quot;/&gt;&lt;wsp:rsid wsp:val=&quot;00FF7EC1&quot;/&gt;&lt;/wsp:rsids&gt;&lt;/w:docPr&gt;&lt;w:body&gt;&lt;wx:sect&gt;&lt;w:p wsp:rsidR=&quot;00000000&quot; wsp:rsidRDefault=&quot;006016E1&quot; wsp:rsidP=&quot;006016E1&quot;&gt;&lt;m:oMathPara&gt;&lt;m:oMath&gt;&lt;m:f&gt;&lt;m:fPr&gt;&lt;m:ctrlPr&gt;&lt;w:rPr&gt;&lt;w:rFonts w:ascii=&quot;Cambria Math&quot; w:fareast=&quot;Times New Roman&quot; w:h-ansi=&quot;Cambria Math&quot; w:cs=&quot;Arial&quot;/&gt;&lt;wx:font wx:val=&quot;Cambria Math&quot;/&gt;&lt;w:i/&gt;&lt;w:noProof/&gt;&lt;w:lang w:val=&quot;IN&quot; w:fareast=&quot;ZH-CN&quot;/&gt;&lt;/w:rPr&gt;&lt;/m:ctrlPr&gt;&lt;/m:fPr&gt;&lt;m:num&gt;&lt;m:r&gt;&lt;w:rPr&gt;&lt;w:rFonts w:ascii=&quot;Cambria Math&quot; w:fareast=&quot;Times New Roman&quot; w:h-ansi=&quot;Cambria Math&quot; w:cs=&quot;Arial&quot;/&gt;&lt;wx:font wx:val=&quot;Cambria Math&quot;/&gt;&lt;w:i/&gt;&lt;w:noProof/&gt;&lt;w:lang w:val=&quot;IN&quot; w:fareast=&quot;ZH-CN&quot;/&gt;&lt;/w:rPr&gt;&lt;m:t&gt;0.345744&lt;/m:t&gt;&lt;/m:r&gt;&lt;/m:num&gt;&lt;m:den&gt;&lt;m:r&gt;&lt;w:rPr&gt;&lt;w:rFonts w:ascii=&quot;Cambria Math&quot; w:fareast=&quot;Times New Roman&quot; w:h-ansi=&quot;Cambria Math&quot; w:cs=&quot;Arial&quot;/&gt;&lt;wx:font wx:val=&quot;Cambria Math&quot;/&gt;&lt;w:i/&gt;&lt;w:noProof/&gt;&lt;w:lang w:val=&quot;IN&quot; w:fareast=&quot;ZH-CN&quot;/&gt;&lt;/w:rPr&gt;&lt;m:t&gt;0,01&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4" o:title="" chromakey="white"/>
          </v:shape>
        </w:pict>
      </w:r>
      <w:r w:rsidRPr="00B3261D">
        <w:rPr>
          <w:rFonts w:ascii="Times New Roman" w:hAnsi="Times New Roman"/>
          <w:sz w:val="20"/>
          <w:szCs w:val="20"/>
          <w:lang w:val="id-ID"/>
        </w:rPr>
        <w:instrText xml:space="preserve"> </w:instrText>
      </w:r>
      <w:r w:rsidRPr="00B3261D">
        <w:rPr>
          <w:rFonts w:ascii="Times New Roman" w:hAnsi="Times New Roman"/>
          <w:sz w:val="20"/>
          <w:szCs w:val="20"/>
          <w:lang w:val="id-ID"/>
        </w:rPr>
        <w:fldChar w:fldCharType="separate"/>
      </w:r>
      <w:r w:rsidR="00956DBB">
        <w:rPr>
          <w:rFonts w:ascii="Times New Roman" w:hAnsi="Times New Roman"/>
          <w:noProof/>
          <w:sz w:val="20"/>
          <w:szCs w:val="20"/>
        </w:rPr>
      </w:r>
      <w:r w:rsidR="00956DBB">
        <w:rPr>
          <w:rFonts w:ascii="Times New Roman" w:hAnsi="Times New Roman"/>
          <w:noProof/>
          <w:sz w:val="20"/>
          <w:szCs w:val="20"/>
        </w:rPr>
        <w:pict w14:anchorId="0252B022">
          <v:shape id="_x0000_i1032" type="#_x0000_t75" style="width:33.1pt;height:23.05pt"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oNotEmbedSystemFonts/&gt;&lt;w:hideSpellingErrors/&gt;&lt;w:defaultTabStop w:val=&quot;720&quot;/&gt;&lt;w:drawingGridHorizontalSpacing w:val=&quot;110&quot;/&gt;&lt;w:displayHorizontalDrawingGridEvery w:val=&quot;2&quot;/&gt;&lt;w:punctuationKerning/&gt;&lt;w:characterSpacingControl w:val=&quot;DontCompress&quot;/&gt;&lt;w:optimizeForBrowser/&gt;&lt;w:targetScreenSz w:val=&quot;800x600&quot;/&gt;&lt;w:validateAgainstSchema/&gt;&lt;w:saveInvalidXML w:val=&quot;off&quot;/&gt;&lt;w:ignoreMixedContent w:val=&quot;off&quot;/&gt;&lt;w:alwaysShowPlaceholderText w:val=&quot;off&quot;/&gt;&lt;w:footnotePr&gt;&lt;w:pos w:val=&quot;beneath-text&quot;/&gt;&lt;/w:footnotePr&gt;&lt;w:compat&gt;&lt;w:breakWrappedTables/&gt;&lt;w:snapToGridInCell/&gt;&lt;w:wrapTextWithPunct/&gt;&lt;w:useAsianBreakRules/&gt;&lt;w:dontGrowAutofit/&gt;&lt;/w:compat&gt;&lt;wsp:rsids&gt;&lt;wsp:rsidRoot wsp:val=&quot;000D06C3&quot;/&gt;&lt;wsp:rsid wsp:val=&quot;000016D4&quot;/&gt;&lt;wsp:rsid wsp:val=&quot;00002238&quot;/&gt;&lt;wsp:rsid wsp:val=&quot;000057EF&quot;/&gt;&lt;wsp:rsid wsp:val=&quot;00012D6A&quot;/&gt;&lt;wsp:rsid wsp:val=&quot;00016870&quot;/&gt;&lt;wsp:rsid wsp:val=&quot;00022060&quot;/&gt;&lt;wsp:rsid wsp:val=&quot;00027050&quot;/&gt;&lt;wsp:rsid wsp:val=&quot;00054008&quot;/&gt;&lt;wsp:rsid wsp:val=&quot;00092DD3&quot;/&gt;&lt;wsp:rsid wsp:val=&quot;00094087&quot;/&gt;&lt;wsp:rsid wsp:val=&quot;000B4D93&quot;/&gt;&lt;wsp:rsid wsp:val=&quot;000C2A28&quot;/&gt;&lt;wsp:rsid wsp:val=&quot;000D06C3&quot;/&gt;&lt;wsp:rsid wsp:val=&quot;000D0EE6&quot;/&gt;&lt;wsp:rsid wsp:val=&quot;000D5796&quot;/&gt;&lt;wsp:rsid wsp:val=&quot;000E4515&quot;/&gt;&lt;wsp:rsid wsp:val=&quot;000F04F3&quot;/&gt;&lt;wsp:rsid wsp:val=&quot;001014D1&quot;/&gt;&lt;wsp:rsid wsp:val=&quot;00105ED6&quot;/&gt;&lt;wsp:rsid wsp:val=&quot;00112E4D&quot;/&gt;&lt;wsp:rsid wsp:val=&quot;00123163&quot;/&gt;&lt;wsp:rsid wsp:val=&quot;00136960&quot;/&gt;&lt;wsp:rsid wsp:val=&quot;001444C7&quot;/&gt;&lt;wsp:rsid wsp:val=&quot;00144836&quot;/&gt;&lt;wsp:rsid wsp:val=&quot;001541C7&quot;/&gt;&lt;wsp:rsid wsp:val=&quot;0015694C&quot;/&gt;&lt;wsp:rsid wsp:val=&quot;00190352&quot;/&gt;&lt;wsp:rsid wsp:val=&quot;001D3902&quot;/&gt;&lt;wsp:rsid wsp:val=&quot;001D3F53&quot;/&gt;&lt;wsp:rsid wsp:val=&quot;00224D64&quot;/&gt;&lt;wsp:rsid wsp:val=&quot;00225047&quot;/&gt;&lt;wsp:rsid wsp:val=&quot;00230C1D&quot;/&gt;&lt;wsp:rsid wsp:val=&quot;00277DF2&quot;/&gt;&lt;wsp:rsid wsp:val=&quot;0029296C&quot;/&gt;&lt;wsp:rsid wsp:val=&quot;00296C62&quot;/&gt;&lt;wsp:rsid wsp:val=&quot;002B6F3A&quot;/&gt;&lt;wsp:rsid wsp:val=&quot;002C3AD7&quot;/&gt;&lt;wsp:rsid wsp:val=&quot;002C68BB&quot;/&gt;&lt;wsp:rsid wsp:val=&quot;002E31D7&quot;/&gt;&lt;wsp:rsid wsp:val=&quot;002F221B&quot;/&gt;&lt;wsp:rsid wsp:val=&quot;002F2A16&quot;/&gt;&lt;wsp:rsid wsp:val=&quot;0039280A&quot;/&gt;&lt;wsp:rsid wsp:val=&quot;003A2B6B&quot;/&gt;&lt;wsp:rsid wsp:val=&quot;003A74E4&quot;/&gt;&lt;wsp:rsid wsp:val=&quot;003E1BAF&quot;/&gt;&lt;wsp:rsid wsp:val=&quot;003E7D20&quot;/&gt;&lt;wsp:rsid wsp:val=&quot;0040343C&quot;/&gt;&lt;wsp:rsid wsp:val=&quot;00435DB8&quot;/&gt;&lt;wsp:rsid wsp:val=&quot;00445B01&quot;/&gt;&lt;wsp:rsid wsp:val=&quot;004519A9&quot;/&gt;&lt;wsp:rsid wsp:val=&quot;004523B6&quot;/&gt;&lt;wsp:rsid wsp:val=&quot;0046766D&quot;/&gt;&lt;wsp:rsid wsp:val=&quot;00470361&quot;/&gt;&lt;wsp:rsid wsp:val=&quot;00487070&quot;/&gt;&lt;wsp:rsid wsp:val=&quot;004A0CAD&quot;/&gt;&lt;wsp:rsid wsp:val=&quot;004A5A40&quot;/&gt;&lt;wsp:rsid wsp:val=&quot;004C582F&quot;/&gt;&lt;wsp:rsid wsp:val=&quot;004C5E3E&quot;/&gt;&lt;wsp:rsid wsp:val=&quot;004C78E8&quot;/&gt;&lt;wsp:rsid wsp:val=&quot;004E56B5&quot;/&gt;&lt;wsp:rsid wsp:val=&quot;004E79FB&quot;/&gt;&lt;wsp:rsid wsp:val=&quot;004F43AD&quot;/&gt;&lt;wsp:rsid wsp:val=&quot;00501345&quot;/&gt;&lt;wsp:rsid wsp:val=&quot;00546306&quot;/&gt;&lt;wsp:rsid wsp:val=&quot;00551187&quot;/&gt;&lt;wsp:rsid wsp:val=&quot;00555F19&quot;/&gt;&lt;wsp:rsid wsp:val=&quot;00556ECF&quot;/&gt;&lt;wsp:rsid wsp:val=&quot;00567E74&quot;/&gt;&lt;wsp:rsid wsp:val=&quot;00572C65&quot;/&gt;&lt;wsp:rsid wsp:val=&quot;00585FF9&quot;/&gt;&lt;wsp:rsid wsp:val=&quot;00591983&quot;/&gt;&lt;wsp:rsid wsp:val=&quot;005A5063&quot;/&gt;&lt;wsp:rsid wsp:val=&quot;005D4051&quot;/&gt;&lt;wsp:rsid wsp:val=&quot;005D7365&quot;/&gt;&lt;wsp:rsid wsp:val=&quot;005F45F4&quot;/&gt;&lt;wsp:rsid wsp:val=&quot;006016E1&quot;/&gt;&lt;wsp:rsid wsp:val=&quot;00630520&quot;/&gt;&lt;wsp:rsid wsp:val=&quot;00653AF5&quot;/&gt;&lt;wsp:rsid wsp:val=&quot;006673C6&quot;/&gt;&lt;wsp:rsid wsp:val=&quot;00667686&quot;/&gt;&lt;wsp:rsid wsp:val=&quot;006A0D2B&quot;/&gt;&lt;wsp:rsid wsp:val=&quot;006A1297&quot;/&gt;&lt;wsp:rsid wsp:val=&quot;006B04F9&quot;/&gt;&lt;wsp:rsid wsp:val=&quot;006D6B0C&quot;/&gt;&lt;wsp:rsid wsp:val=&quot;006E3AEA&quot;/&gt;&lt;wsp:rsid wsp:val=&quot;00702053&quot;/&gt;&lt;wsp:rsid wsp:val=&quot;00722166&quot;/&gt;&lt;wsp:rsid wsp:val=&quot;00727DA1&quot;/&gt;&lt;wsp:rsid wsp:val=&quot;0073344C&quot;/&gt;&lt;wsp:rsid wsp:val=&quot;0073517E&quot;/&gt;&lt;wsp:rsid wsp:val=&quot;0074114C&quot;/&gt;&lt;wsp:rsid wsp:val=&quot;007505B9&quot;/&gt;&lt;wsp:rsid wsp:val=&quot;00772AA7&quot;/&gt;&lt;wsp:rsid wsp:val=&quot;0077417F&quot;/&gt;&lt;wsp:rsid wsp:val=&quot;00780F01&quot;/&gt;&lt;wsp:rsid wsp:val=&quot;00796AC9&quot;/&gt;&lt;wsp:rsid wsp:val=&quot;007A2795&quot;/&gt;&lt;wsp:rsid wsp:val=&quot;007C703D&quot;/&gt;&lt;wsp:rsid wsp:val=&quot;007F2A34&quot;/&gt;&lt;wsp:rsid wsp:val=&quot;007F5A1E&quot;/&gt;&lt;wsp:rsid wsp:val=&quot;00816ACB&quot;/&gt;&lt;wsp:rsid wsp:val=&quot;0082590B&quot;/&gt;&lt;wsp:rsid wsp:val=&quot;00826476&quot;/&gt;&lt;wsp:rsid wsp:val=&quot;00837442&quot;/&gt;&lt;wsp:rsid wsp:val=&quot;008525B6&quot;/&gt;&lt;wsp:rsid wsp:val=&quot;00862E39&quot;/&gt;&lt;wsp:rsid wsp:val=&quot;008A4B66&quot;/&gt;&lt;wsp:rsid wsp:val=&quot;008D7463&quot;/&gt;&lt;wsp:rsid wsp:val=&quot;008D790B&quot;/&gt;&lt;wsp:rsid wsp:val=&quot;008D7E96&quot;/&gt;&lt;wsp:rsid wsp:val=&quot;00901ED6&quot;/&gt;&lt;wsp:rsid wsp:val=&quot;00910297&quot;/&gt;&lt;wsp:rsid wsp:val=&quot;009105A9&quot;/&gt;&lt;wsp:rsid wsp:val=&quot;00914CDA&quot;/&gt;&lt;wsp:rsid wsp:val=&quot;009272DF&quot;/&gt;&lt;wsp:rsid wsp:val=&quot;0093363D&quot;/&gt;&lt;wsp:rsid wsp:val=&quot;009352C4&quot;/&gt;&lt;wsp:rsid wsp:val=&quot;009444ED&quot;/&gt;&lt;wsp:rsid wsp:val=&quot;00963B40&quot;/&gt;&lt;wsp:rsid wsp:val=&quot;0096534C&quot;/&gt;&lt;wsp:rsid wsp:val=&quot;00976DBC&quot;/&gt;&lt;wsp:rsid wsp:val=&quot;0098799A&quot;/&gt;&lt;wsp:rsid wsp:val=&quot;009954C4&quot;/&gt;&lt;wsp:rsid wsp:val=&quot;009A4CE0&quot;/&gt;&lt;wsp:rsid wsp:val=&quot;009B03CD&quot;/&gt;&lt;wsp:rsid wsp:val=&quot;009B731E&quot;/&gt;&lt;wsp:rsid wsp:val=&quot;009C1DAF&quot;/&gt;&lt;wsp:rsid wsp:val=&quot;00A07085&quot;/&gt;&lt;wsp:rsid wsp:val=&quot;00A07EAF&quot;/&gt;&lt;wsp:rsid wsp:val=&quot;00A15C74&quot;/&gt;&lt;wsp:rsid wsp:val=&quot;00A330EB&quot;/&gt;&lt;wsp:rsid wsp:val=&quot;00A579B6&quot;/&gt;&lt;wsp:rsid wsp:val=&quot;00A6509E&quot;/&gt;&lt;wsp:rsid wsp:val=&quot;00A76935&quot;/&gt;&lt;wsp:rsid wsp:val=&quot;00AA3E49&quot;/&gt;&lt;wsp:rsid wsp:val=&quot;00AC0C9B&quot;/&gt;&lt;wsp:rsid wsp:val=&quot;00AC5B87&quot;/&gt;&lt;wsp:rsid wsp:val=&quot;00AC7680&quot;/&gt;&lt;wsp:rsid wsp:val=&quot;00AD5035&quot;/&gt;&lt;wsp:rsid wsp:val=&quot;00AD5B47&quot;/&gt;&lt;wsp:rsid wsp:val=&quot;00AE4E7E&quot;/&gt;&lt;wsp:rsid wsp:val=&quot;00AF65E1&quot;/&gt;&lt;wsp:rsid wsp:val=&quot;00B003C4&quot;/&gt;&lt;wsp:rsid wsp:val=&quot;00B16420&quot;/&gt;&lt;wsp:rsid wsp:val=&quot;00B16762&quot;/&gt;&lt;wsp:rsid wsp:val=&quot;00B23C15&quot;/&gt;&lt;wsp:rsid wsp:val=&quot;00B3696E&quot;/&gt;&lt;wsp:rsid wsp:val=&quot;00B44635&quot;/&gt;&lt;wsp:rsid wsp:val=&quot;00B45D6D&quot;/&gt;&lt;wsp:rsid wsp:val=&quot;00B80A89&quot;/&gt;&lt;wsp:rsid wsp:val=&quot;00B91E85&quot;/&gt;&lt;wsp:rsid wsp:val=&quot;00B9513B&quot;/&gt;&lt;wsp:rsid wsp:val=&quot;00BC45A9&quot;/&gt;&lt;wsp:rsid wsp:val=&quot;00BC751E&quot;/&gt;&lt;wsp:rsid wsp:val=&quot;00BD5673&quot;/&gt;&lt;wsp:rsid wsp:val=&quot;00BE2D6D&quot;/&gt;&lt;wsp:rsid wsp:val=&quot;00BE506C&quot;/&gt;&lt;wsp:rsid wsp:val=&quot;00C3360D&quot;/&gt;&lt;wsp:rsid wsp:val=&quot;00C514AF&quot;/&gt;&lt;wsp:rsid wsp:val=&quot;00C72981&quot;/&gt;&lt;wsp:rsid wsp:val=&quot;00C863C2&quot;/&gt;&lt;wsp:rsid wsp:val=&quot;00CA3B0F&quot;/&gt;&lt;wsp:rsid wsp:val=&quot;00CB7F45&quot;/&gt;&lt;wsp:rsid wsp:val=&quot;00CC65E8&quot;/&gt;&lt;wsp:rsid wsp:val=&quot;00CD60B1&quot;/&gt;&lt;wsp:rsid wsp:val=&quot;00CF30A8&quot;/&gt;&lt;wsp:rsid wsp:val=&quot;00CF6B54&quot;/&gt;&lt;wsp:rsid wsp:val=&quot;00D0478A&quot;/&gt;&lt;wsp:rsid wsp:val=&quot;00D04EC9&quot;/&gt;&lt;wsp:rsid wsp:val=&quot;00D130E4&quot;/&gt;&lt;wsp:rsid wsp:val=&quot;00D945DD&quot;/&gt;&lt;wsp:rsid wsp:val=&quot;00DA0222&quot;/&gt;&lt;wsp:rsid wsp:val=&quot;00DA0ED5&quot;/&gt;&lt;wsp:rsid wsp:val=&quot;00DA7FEF&quot;/&gt;&lt;wsp:rsid wsp:val=&quot;00DB0814&quot;/&gt;&lt;wsp:rsid wsp:val=&quot;00DC0DC3&quot;/&gt;&lt;wsp:rsid wsp:val=&quot;00DC7A28&quot;/&gt;&lt;wsp:rsid wsp:val=&quot;00DF385B&quot;/&gt;&lt;wsp:rsid wsp:val=&quot;00E00F5C&quot;/&gt;&lt;wsp:rsid wsp:val=&quot;00E1131D&quot;/&gt;&lt;wsp:rsid wsp:val=&quot;00E12E53&quot;/&gt;&lt;wsp:rsid wsp:val=&quot;00E27738&quot;/&gt;&lt;wsp:rsid wsp:val=&quot;00E3056F&quot;/&gt;&lt;wsp:rsid wsp:val=&quot;00E41762&quot;/&gt;&lt;wsp:rsid wsp:val=&quot;00E51DE0&quot;/&gt;&lt;wsp:rsid wsp:val=&quot;00E54BB3&quot;/&gt;&lt;wsp:rsid wsp:val=&quot;00E732E4&quot;/&gt;&lt;wsp:rsid wsp:val=&quot;00E80EB4&quot;/&gt;&lt;wsp:rsid wsp:val=&quot;00E830EF&quot;/&gt;&lt;wsp:rsid wsp:val=&quot;00E85411&quot;/&gt;&lt;wsp:rsid wsp:val=&quot;00E86CC2&quot;/&gt;&lt;wsp:rsid wsp:val=&quot;00EA16C7&quot;/&gt;&lt;wsp:rsid wsp:val=&quot;00EA2F92&quot;/&gt;&lt;wsp:rsid wsp:val=&quot;00EC4A12&quot;/&gt;&lt;wsp:rsid wsp:val=&quot;00ED6D2C&quot;/&gt;&lt;wsp:rsid wsp:val=&quot;00EE4689&quot;/&gt;&lt;wsp:rsid wsp:val=&quot;00F01F80&quot;/&gt;&lt;wsp:rsid wsp:val=&quot;00F020F5&quot;/&gt;&lt;wsp:rsid wsp:val=&quot;00F30200&quot;/&gt;&lt;wsp:rsid wsp:val=&quot;00F32071&quot;/&gt;&lt;wsp:rsid wsp:val=&quot;00F33ED7&quot;/&gt;&lt;wsp:rsid wsp:val=&quot;00F47B46&quot;/&gt;&lt;wsp:rsid wsp:val=&quot;00F52175&quot;/&gt;&lt;wsp:rsid wsp:val=&quot;00F545CF&quot;/&gt;&lt;wsp:rsid wsp:val=&quot;00F60178&quot;/&gt;&lt;wsp:rsid wsp:val=&quot;00F633BC&quot;/&gt;&lt;wsp:rsid wsp:val=&quot;00F63DB4&quot;/&gt;&lt;wsp:rsid wsp:val=&quot;00F84635&quot;/&gt;&lt;wsp:rsid wsp:val=&quot;00F86645&quot;/&gt;&lt;wsp:rsid wsp:val=&quot;00FB4B67&quot;/&gt;&lt;wsp:rsid wsp:val=&quot;00FC2B42&quot;/&gt;&lt;wsp:rsid wsp:val=&quot;00FC4708&quot;/&gt;&lt;wsp:rsid wsp:val=&quot;00FF0738&quot;/&gt;&lt;wsp:rsid wsp:val=&quot;00FF7EC1&quot;/&gt;&lt;/wsp:rsids&gt;&lt;/w:docPr&gt;&lt;w:body&gt;&lt;wx:sect&gt;&lt;w:p wsp:rsidR=&quot;00000000&quot; wsp:rsidRDefault=&quot;006016E1&quot; wsp:rsidP=&quot;006016E1&quot;&gt;&lt;m:oMathPara&gt;&lt;m:oMath&gt;&lt;m:f&gt;&lt;m:fPr&gt;&lt;m:ctrlPr&gt;&lt;w:rPr&gt;&lt;w:rFonts w:ascii=&quot;Cambria Math&quot; w:fareast=&quot;Times New Roman&quot; w:h-ansi=&quot;Cambria Math&quot; w:cs=&quot;Arial&quot;/&gt;&lt;wx:font wx:val=&quot;Cambria Math&quot;/&gt;&lt;w:i/&gt;&lt;w:noProof/&gt;&lt;w:lang w:val=&quot;IN&quot; w:fareast=&quot;ZH-CN&quot;/&gt;&lt;/w:rPr&gt;&lt;/m:ctrlPr&gt;&lt;/m:fPr&gt;&lt;m:num&gt;&lt;m:r&gt;&lt;w:rPr&gt;&lt;w:rFonts w:ascii=&quot;Cambria Math&quot; w:fareast=&quot;Times New Roman&quot; w:h-ansi=&quot;Cambria Math&quot; w:cs=&quot;Arial&quot;/&gt;&lt;wx:font wx:val=&quot;Cambria Math&quot;/&gt;&lt;w:i/&gt;&lt;w:noProof/&gt;&lt;w:lang w:val=&quot;IN&quot; w:fareast=&quot;ZH-CN&quot;/&gt;&lt;/w:rPr&gt;&lt;m:t&gt;0.345744&lt;/m:t&gt;&lt;/m:r&gt;&lt;/m:num&gt;&lt;m:den&gt;&lt;m:r&gt;&lt;w:rPr&gt;&lt;w:rFonts w:ascii=&quot;Cambria Math&quot; w:fareast=&quot;Times New Roman&quot; w:h-ansi=&quot;Cambria Math&quot; w:cs=&quot;Arial&quot;/&gt;&lt;wx:font wx:val=&quot;Cambria Math&quot;/&gt;&lt;w:i/&gt;&lt;w:noProof/&gt;&lt;w:lang w:val=&quot;IN&quot; w:fareast=&quot;ZH-CN&quot;/&gt;&lt;/w:rPr&gt;&lt;m:t&gt;0,01&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4" o:title="" chromakey="white"/>
          </v:shape>
        </w:pict>
      </w:r>
      <w:r w:rsidRPr="00B3261D">
        <w:rPr>
          <w:rFonts w:ascii="Times New Roman" w:hAnsi="Times New Roman"/>
          <w:sz w:val="20"/>
          <w:szCs w:val="20"/>
        </w:rPr>
        <w:fldChar w:fldCharType="end"/>
      </w:r>
    </w:p>
    <w:p w14:paraId="4DCF0865" w14:textId="77777777" w:rsidR="00F545CF" w:rsidRPr="00B3261D" w:rsidRDefault="00F545CF" w:rsidP="00F545CF">
      <w:pPr>
        <w:rPr>
          <w:rFonts w:ascii="Times New Roman" w:hAnsi="Times New Roman"/>
          <w:sz w:val="20"/>
          <w:szCs w:val="20"/>
        </w:rPr>
      </w:pPr>
      <w:r w:rsidRPr="00B3261D">
        <w:rPr>
          <w:rFonts w:ascii="Times New Roman" w:hAnsi="Times New Roman"/>
          <w:sz w:val="20"/>
          <w:szCs w:val="20"/>
          <w:lang w:val="id-ID"/>
        </w:rPr>
        <w:t xml:space="preserve">n = </w:t>
      </w:r>
      <w:r w:rsidRPr="00B3261D">
        <w:rPr>
          <w:rFonts w:ascii="Times New Roman" w:hAnsi="Times New Roman"/>
          <w:sz w:val="20"/>
          <w:szCs w:val="20"/>
        </w:rPr>
        <w:t>34,57</w:t>
      </w:r>
    </w:p>
    <w:p w14:paraId="1A81F684" w14:textId="77777777" w:rsidR="00F545CF" w:rsidRPr="00B3261D" w:rsidRDefault="00F545CF" w:rsidP="00F545CF">
      <w:pPr>
        <w:rPr>
          <w:rFonts w:ascii="Times New Roman" w:hAnsi="Times New Roman"/>
          <w:sz w:val="20"/>
          <w:szCs w:val="20"/>
        </w:rPr>
      </w:pPr>
      <w:r w:rsidRPr="00B3261D">
        <w:rPr>
          <w:rFonts w:ascii="Times New Roman" w:hAnsi="Times New Roman"/>
          <w:sz w:val="20"/>
          <w:szCs w:val="20"/>
          <w:lang w:val="id-ID"/>
        </w:rPr>
        <w:t xml:space="preserve">n = </w:t>
      </w:r>
      <w:r w:rsidRPr="00B3261D">
        <w:rPr>
          <w:rFonts w:ascii="Times New Roman" w:hAnsi="Times New Roman"/>
          <w:sz w:val="20"/>
          <w:szCs w:val="20"/>
        </w:rPr>
        <w:t>35</w:t>
      </w:r>
      <w:r w:rsidRPr="00B3261D">
        <w:rPr>
          <w:rFonts w:ascii="Times New Roman" w:hAnsi="Times New Roman"/>
          <w:sz w:val="20"/>
          <w:szCs w:val="20"/>
          <w:lang w:val="id-ID"/>
        </w:rPr>
        <w:t xml:space="preserve"> orang</w:t>
      </w:r>
    </w:p>
    <w:p w14:paraId="06DAE80B" w14:textId="77777777" w:rsidR="00F545CF" w:rsidRPr="00B3261D" w:rsidRDefault="00F545CF" w:rsidP="00F545CF">
      <w:pPr>
        <w:jc w:val="both"/>
        <w:rPr>
          <w:rFonts w:ascii="Times New Roman" w:hAnsi="Times New Roman"/>
          <w:sz w:val="20"/>
          <w:szCs w:val="20"/>
        </w:rPr>
      </w:pPr>
      <w:r w:rsidRPr="00B3261D">
        <w:rPr>
          <w:rFonts w:ascii="Times New Roman" w:hAnsi="Times New Roman"/>
          <w:sz w:val="20"/>
          <w:szCs w:val="20"/>
          <w:lang w:val="id-ID"/>
        </w:rPr>
        <w:t xml:space="preserve">Jadi, sampel pada penelitian yaitu sebanyak </w:t>
      </w:r>
      <w:r w:rsidRPr="00B3261D">
        <w:rPr>
          <w:rFonts w:ascii="Times New Roman" w:hAnsi="Times New Roman"/>
          <w:sz w:val="20"/>
          <w:szCs w:val="20"/>
        </w:rPr>
        <w:t>35</w:t>
      </w:r>
      <w:r w:rsidRPr="00B3261D">
        <w:rPr>
          <w:rFonts w:ascii="Times New Roman" w:hAnsi="Times New Roman"/>
          <w:sz w:val="20"/>
          <w:szCs w:val="20"/>
          <w:lang w:val="id-ID"/>
        </w:rPr>
        <w:t xml:space="preserve"> responden</w:t>
      </w:r>
    </w:p>
    <w:p w14:paraId="1704A96B" w14:textId="77777777" w:rsidR="00F545CF" w:rsidRPr="00B3261D" w:rsidRDefault="00F545CF" w:rsidP="00F545CF">
      <w:pPr>
        <w:jc w:val="both"/>
        <w:rPr>
          <w:rFonts w:ascii="Times New Roman" w:hAnsi="Times New Roman"/>
          <w:b/>
          <w:sz w:val="20"/>
          <w:szCs w:val="20"/>
          <w:lang w:val="en-ID"/>
        </w:rPr>
      </w:pPr>
      <w:bookmarkStart w:id="3" w:name="_Toc140670095"/>
      <w:r w:rsidRPr="00B3261D">
        <w:rPr>
          <w:rFonts w:ascii="Times New Roman" w:hAnsi="Times New Roman"/>
          <w:b/>
          <w:sz w:val="20"/>
          <w:szCs w:val="20"/>
          <w:lang w:val="en-ID"/>
        </w:rPr>
        <w:t>Waktu dan Tempat Penelitian</w:t>
      </w:r>
      <w:bookmarkEnd w:id="3"/>
    </w:p>
    <w:p w14:paraId="28E422EC" w14:textId="77777777" w:rsidR="00F545CF" w:rsidRPr="00B3261D" w:rsidRDefault="00F545CF" w:rsidP="00F545CF">
      <w:pPr>
        <w:numPr>
          <w:ilvl w:val="0"/>
          <w:numId w:val="44"/>
        </w:numPr>
        <w:jc w:val="both"/>
        <w:rPr>
          <w:rFonts w:ascii="Times New Roman" w:hAnsi="Times New Roman"/>
          <w:sz w:val="20"/>
          <w:szCs w:val="20"/>
          <w:lang w:val="id-ID"/>
        </w:rPr>
      </w:pPr>
      <w:r w:rsidRPr="00B3261D">
        <w:rPr>
          <w:rFonts w:ascii="Times New Roman" w:hAnsi="Times New Roman"/>
          <w:sz w:val="20"/>
          <w:szCs w:val="20"/>
          <w:lang w:val="id-ID"/>
        </w:rPr>
        <w:t>Waktu Penelitian</w:t>
      </w:r>
    </w:p>
    <w:p w14:paraId="531C824A" w14:textId="77777777" w:rsidR="00F545CF" w:rsidRPr="00B3261D" w:rsidRDefault="00F545CF" w:rsidP="00F545CF">
      <w:pPr>
        <w:jc w:val="both"/>
        <w:rPr>
          <w:rFonts w:ascii="Times New Roman" w:hAnsi="Times New Roman"/>
          <w:sz w:val="20"/>
          <w:szCs w:val="20"/>
          <w:lang w:val="id-ID"/>
        </w:rPr>
      </w:pPr>
      <w:r w:rsidRPr="00B3261D">
        <w:rPr>
          <w:rFonts w:ascii="Times New Roman" w:hAnsi="Times New Roman"/>
          <w:sz w:val="20"/>
          <w:szCs w:val="20"/>
          <w:lang w:val="id-ID"/>
        </w:rPr>
        <w:t>Penelitian akan dilakukan selama 10 hari mulai tanggal 5 juni sampai 14 juni 2023</w:t>
      </w:r>
    </w:p>
    <w:p w14:paraId="07BF2076" w14:textId="77777777" w:rsidR="00F545CF" w:rsidRPr="00B3261D" w:rsidRDefault="00F545CF" w:rsidP="00F545CF">
      <w:pPr>
        <w:numPr>
          <w:ilvl w:val="0"/>
          <w:numId w:val="44"/>
        </w:numPr>
        <w:jc w:val="both"/>
        <w:rPr>
          <w:rFonts w:ascii="Times New Roman" w:hAnsi="Times New Roman"/>
          <w:sz w:val="20"/>
          <w:szCs w:val="20"/>
          <w:lang w:val="id-ID"/>
        </w:rPr>
      </w:pPr>
      <w:r w:rsidRPr="00B3261D">
        <w:rPr>
          <w:rFonts w:ascii="Times New Roman" w:hAnsi="Times New Roman"/>
          <w:sz w:val="20"/>
          <w:szCs w:val="20"/>
          <w:lang w:val="id-ID"/>
        </w:rPr>
        <w:t>Tempat Penelitian</w:t>
      </w:r>
    </w:p>
    <w:p w14:paraId="4A4CFE99" w14:textId="77777777" w:rsidR="00F545CF" w:rsidRPr="00B3261D" w:rsidRDefault="00F545CF" w:rsidP="00F545CF">
      <w:pPr>
        <w:jc w:val="both"/>
        <w:rPr>
          <w:rFonts w:ascii="Times New Roman" w:hAnsi="Times New Roman"/>
          <w:sz w:val="20"/>
          <w:szCs w:val="20"/>
          <w:lang w:val="id-ID"/>
        </w:rPr>
      </w:pPr>
      <w:r w:rsidRPr="00B3261D">
        <w:rPr>
          <w:rFonts w:ascii="Times New Roman" w:hAnsi="Times New Roman"/>
          <w:sz w:val="20"/>
          <w:szCs w:val="20"/>
          <w:lang w:val="id-ID"/>
        </w:rPr>
        <w:t>Tempat penelitian akan dilakukan di Inzi Spa Bukit Merapin Kota Pangkalpinang.</w:t>
      </w:r>
    </w:p>
    <w:p w14:paraId="06D0021C" w14:textId="77777777" w:rsidR="009C1DAF" w:rsidRPr="00B3261D" w:rsidRDefault="009C1DAF" w:rsidP="009C1DAF">
      <w:pPr>
        <w:jc w:val="both"/>
        <w:rPr>
          <w:rFonts w:ascii="Times New Roman" w:hAnsi="Times New Roman"/>
          <w:b/>
          <w:bCs/>
          <w:caps/>
          <w:sz w:val="20"/>
          <w:szCs w:val="20"/>
        </w:rPr>
      </w:pPr>
      <w:r w:rsidRPr="00B3261D">
        <w:rPr>
          <w:rFonts w:ascii="Times New Roman" w:hAnsi="Times New Roman"/>
          <w:b/>
          <w:bCs/>
          <w:caps/>
          <w:sz w:val="20"/>
          <w:szCs w:val="20"/>
        </w:rPr>
        <w:t>PEMBAHASAN</w:t>
      </w:r>
    </w:p>
    <w:p w14:paraId="74EDAD6E" w14:textId="77777777" w:rsidR="00D8204B" w:rsidRPr="00B3261D" w:rsidRDefault="00D8204B" w:rsidP="009C1DAF">
      <w:pPr>
        <w:jc w:val="both"/>
        <w:rPr>
          <w:rFonts w:ascii="Times New Roman" w:hAnsi="Times New Roman"/>
          <w:b/>
          <w:bCs/>
          <w:caps/>
          <w:sz w:val="20"/>
          <w:szCs w:val="20"/>
        </w:rPr>
      </w:pPr>
      <w:bookmarkStart w:id="4" w:name="_Toc140670102"/>
      <w:r w:rsidRPr="00B3261D">
        <w:rPr>
          <w:rFonts w:ascii="Times New Roman" w:hAnsi="Times New Roman"/>
          <w:b/>
          <w:bCs/>
          <w:caps/>
          <w:sz w:val="20"/>
          <w:szCs w:val="20"/>
        </w:rPr>
        <w:t>Analisis Univariat</w:t>
      </w:r>
      <w:bookmarkEnd w:id="4"/>
    </w:p>
    <w:p w14:paraId="5D235D2E" w14:textId="77777777" w:rsidR="00F545CF" w:rsidRPr="00B3261D" w:rsidRDefault="00F545CF" w:rsidP="00F545CF">
      <w:pPr>
        <w:spacing w:after="0" w:line="240" w:lineRule="auto"/>
        <w:rPr>
          <w:rFonts w:ascii="Times New Roman" w:hAnsi="Times New Roman"/>
          <w:b/>
          <w:sz w:val="20"/>
          <w:szCs w:val="20"/>
          <w:lang w:val="en-ID"/>
        </w:rPr>
      </w:pPr>
      <w:bookmarkStart w:id="5" w:name="_Toc140670103"/>
      <w:r w:rsidRPr="00B3261D">
        <w:rPr>
          <w:rFonts w:ascii="Times New Roman" w:hAnsi="Times New Roman"/>
          <w:b/>
          <w:sz w:val="20"/>
          <w:szCs w:val="20"/>
          <w:lang w:val="en-ID"/>
        </w:rPr>
        <w:lastRenderedPageBreak/>
        <w:t>Karakteristik responden</w:t>
      </w:r>
      <w:bookmarkEnd w:id="5"/>
    </w:p>
    <w:p w14:paraId="30BA9018" w14:textId="77777777" w:rsidR="00F545CF" w:rsidRPr="00B3261D" w:rsidRDefault="00F545CF" w:rsidP="00F545CF">
      <w:pPr>
        <w:spacing w:after="0" w:line="240" w:lineRule="auto"/>
        <w:jc w:val="center"/>
        <w:rPr>
          <w:rFonts w:ascii="Times New Roman" w:hAnsi="Times New Roman"/>
          <w:sz w:val="20"/>
          <w:szCs w:val="20"/>
        </w:rPr>
      </w:pPr>
      <w:proofErr w:type="spellStart"/>
      <w:r w:rsidRPr="00B3261D">
        <w:rPr>
          <w:rFonts w:ascii="Times New Roman" w:hAnsi="Times New Roman"/>
          <w:sz w:val="20"/>
          <w:szCs w:val="20"/>
        </w:rPr>
        <w:t>Hasil</w:t>
      </w:r>
      <w:proofErr w:type="spellEnd"/>
      <w:r w:rsidRPr="00B3261D">
        <w:rPr>
          <w:rFonts w:ascii="Times New Roman" w:hAnsi="Times New Roman"/>
          <w:sz w:val="20"/>
          <w:szCs w:val="20"/>
        </w:rPr>
        <w:t xml:space="preserve"> data yang </w:t>
      </w:r>
      <w:proofErr w:type="spellStart"/>
      <w:r w:rsidRPr="00B3261D">
        <w:rPr>
          <w:rFonts w:ascii="Times New Roman" w:hAnsi="Times New Roman"/>
          <w:sz w:val="20"/>
          <w:szCs w:val="20"/>
        </w:rPr>
        <w:t>didapatk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saat</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peneliti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kepada</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bayi</w:t>
      </w:r>
      <w:proofErr w:type="spellEnd"/>
      <w:r w:rsidRPr="00B3261D">
        <w:rPr>
          <w:rFonts w:ascii="Times New Roman" w:hAnsi="Times New Roman"/>
          <w:sz w:val="20"/>
          <w:szCs w:val="20"/>
        </w:rPr>
        <w:t xml:space="preserve"> usia 4-12 </w:t>
      </w:r>
      <w:proofErr w:type="spellStart"/>
      <w:r w:rsidRPr="00B3261D">
        <w:rPr>
          <w:rFonts w:ascii="Times New Roman" w:hAnsi="Times New Roman"/>
          <w:sz w:val="20"/>
          <w:szCs w:val="20"/>
        </w:rPr>
        <w:t>bulan</w:t>
      </w:r>
      <w:proofErr w:type="spellEnd"/>
      <w:r w:rsidRPr="00B3261D">
        <w:rPr>
          <w:rFonts w:ascii="Times New Roman" w:hAnsi="Times New Roman"/>
          <w:sz w:val="20"/>
          <w:szCs w:val="20"/>
        </w:rPr>
        <w:t xml:space="preserve"> di</w:t>
      </w:r>
      <w:r w:rsidRPr="00B3261D">
        <w:rPr>
          <w:rFonts w:ascii="Times New Roman" w:hAnsi="Times New Roman"/>
          <w:sz w:val="20"/>
          <w:szCs w:val="20"/>
          <w:lang w:val="id-ID"/>
        </w:rPr>
        <w:t xml:space="preserve"> Inzi Spa Bukit Merapin Kota Pangkalpinang</w:t>
      </w:r>
      <w:r w:rsidRPr="00B3261D">
        <w:rPr>
          <w:rFonts w:ascii="Times New Roman" w:hAnsi="Times New Roman"/>
          <w:sz w:val="20"/>
          <w:szCs w:val="20"/>
        </w:rPr>
        <w:t xml:space="preserve">, </w:t>
      </w:r>
      <w:proofErr w:type="spellStart"/>
      <w:r w:rsidRPr="00B3261D">
        <w:rPr>
          <w:rFonts w:ascii="Times New Roman" w:hAnsi="Times New Roman"/>
          <w:sz w:val="20"/>
          <w:szCs w:val="20"/>
        </w:rPr>
        <w:t>karakteristik</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responde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berdasarkan</w:t>
      </w:r>
      <w:proofErr w:type="spellEnd"/>
      <w:r w:rsidRPr="00B3261D">
        <w:rPr>
          <w:rFonts w:ascii="Times New Roman" w:hAnsi="Times New Roman"/>
          <w:sz w:val="20"/>
          <w:szCs w:val="20"/>
        </w:rPr>
        <w:t xml:space="preserve"> usia dan </w:t>
      </w:r>
      <w:proofErr w:type="spellStart"/>
      <w:r w:rsidRPr="00B3261D">
        <w:rPr>
          <w:rFonts w:ascii="Times New Roman" w:hAnsi="Times New Roman"/>
          <w:sz w:val="20"/>
          <w:szCs w:val="20"/>
        </w:rPr>
        <w:t>jenis</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kelami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sebagai</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berikut</w:t>
      </w:r>
      <w:proofErr w:type="spellEnd"/>
      <w:r w:rsidRPr="00B3261D">
        <w:rPr>
          <w:rFonts w:ascii="Times New Roman" w:hAnsi="Times New Roman"/>
          <w:sz w:val="20"/>
          <w:szCs w:val="20"/>
        </w:rPr>
        <w:t xml:space="preserve"> :</w:t>
      </w:r>
    </w:p>
    <w:p w14:paraId="0036AF28" w14:textId="77777777" w:rsidR="00EB543A" w:rsidRPr="00B3261D" w:rsidRDefault="00EB543A" w:rsidP="00F545CF">
      <w:pPr>
        <w:spacing w:after="0" w:line="240" w:lineRule="auto"/>
        <w:jc w:val="center"/>
        <w:rPr>
          <w:rFonts w:ascii="Times New Roman" w:hAnsi="Times New Roman"/>
          <w:sz w:val="20"/>
          <w:szCs w:val="20"/>
        </w:rPr>
      </w:pPr>
    </w:p>
    <w:p w14:paraId="4CEA3B1E" w14:textId="77777777" w:rsidR="009C1DAF" w:rsidRPr="00B3261D" w:rsidRDefault="00D8204B" w:rsidP="00AF65E1">
      <w:pPr>
        <w:spacing w:after="0" w:line="240" w:lineRule="auto"/>
        <w:jc w:val="center"/>
        <w:rPr>
          <w:rFonts w:ascii="Times New Roman" w:hAnsi="Times New Roman"/>
          <w:b/>
          <w:bCs/>
          <w:sz w:val="20"/>
          <w:szCs w:val="20"/>
        </w:rPr>
      </w:pPr>
      <w:proofErr w:type="spellStart"/>
      <w:r w:rsidRPr="00B3261D">
        <w:rPr>
          <w:rFonts w:ascii="Times New Roman" w:hAnsi="Times New Roman"/>
          <w:b/>
          <w:bCs/>
          <w:sz w:val="20"/>
          <w:szCs w:val="20"/>
        </w:rPr>
        <w:t>Tabel</w:t>
      </w:r>
      <w:proofErr w:type="spellEnd"/>
      <w:r w:rsidRPr="00B3261D">
        <w:rPr>
          <w:rFonts w:ascii="Times New Roman" w:hAnsi="Times New Roman"/>
          <w:b/>
          <w:bCs/>
          <w:sz w:val="20"/>
          <w:szCs w:val="20"/>
        </w:rPr>
        <w:t xml:space="preserve"> 1. </w:t>
      </w:r>
      <w:r w:rsidR="00EB543A" w:rsidRPr="00B3261D">
        <w:rPr>
          <w:rFonts w:ascii="Times New Roman" w:hAnsi="Times New Roman"/>
          <w:b/>
          <w:bCs/>
          <w:sz w:val="20"/>
          <w:szCs w:val="20"/>
          <w:lang w:val="id-ID"/>
        </w:rPr>
        <w:t>Gambaran Karakteristik Bayi Usia 4-12 Bulan Berdasarkan Usia</w:t>
      </w:r>
    </w:p>
    <w:p w14:paraId="50EAC078" w14:textId="77777777" w:rsidR="000B5161" w:rsidRPr="00B3261D" w:rsidRDefault="000B5161" w:rsidP="00AF65E1">
      <w:pPr>
        <w:spacing w:after="0" w:line="240" w:lineRule="auto"/>
        <w:jc w:val="center"/>
        <w:rPr>
          <w:rFonts w:ascii="Times New Roman" w:hAnsi="Times New Roman"/>
          <w:b/>
          <w:sz w:val="20"/>
          <w:szCs w:val="20"/>
        </w:rPr>
      </w:pPr>
    </w:p>
    <w:tbl>
      <w:tblPr>
        <w:tblW w:w="3786" w:type="dxa"/>
        <w:tblInd w:w="433" w:type="dxa"/>
        <w:tblBorders>
          <w:bottom w:val="single" w:sz="4" w:space="0" w:color="auto"/>
        </w:tblBorders>
        <w:tblLook w:val="04A0" w:firstRow="1" w:lastRow="0" w:firstColumn="1" w:lastColumn="0" w:noHBand="0" w:noVBand="1"/>
      </w:tblPr>
      <w:tblGrid>
        <w:gridCol w:w="1518"/>
        <w:gridCol w:w="851"/>
        <w:gridCol w:w="1417"/>
      </w:tblGrid>
      <w:tr w:rsidR="00EB543A" w:rsidRPr="00B3261D" w14:paraId="2AC8F724" w14:textId="77777777" w:rsidTr="000B5161">
        <w:trPr>
          <w:trHeight w:val="180"/>
        </w:trPr>
        <w:tc>
          <w:tcPr>
            <w:tcW w:w="1518" w:type="dxa"/>
            <w:tcBorders>
              <w:top w:val="single" w:sz="4" w:space="0" w:color="auto"/>
              <w:left w:val="single" w:sz="4" w:space="0" w:color="auto"/>
              <w:bottom w:val="single" w:sz="4" w:space="0" w:color="auto"/>
              <w:right w:val="single" w:sz="4" w:space="0" w:color="auto"/>
            </w:tcBorders>
          </w:tcPr>
          <w:p w14:paraId="58E6AA43" w14:textId="77777777" w:rsidR="00EB543A" w:rsidRPr="00B3261D" w:rsidRDefault="00EB543A" w:rsidP="00E569B4">
            <w:pPr>
              <w:shd w:val="clear" w:color="auto" w:fill="FFFFFF"/>
              <w:spacing w:after="0" w:line="360" w:lineRule="auto"/>
              <w:ind w:right="19"/>
              <w:jc w:val="center"/>
              <w:rPr>
                <w:rFonts w:ascii="Times New Roman" w:hAnsi="Times New Roman"/>
                <w:b/>
                <w:bCs/>
                <w:sz w:val="20"/>
                <w:szCs w:val="20"/>
              </w:rPr>
            </w:pPr>
            <w:proofErr w:type="spellStart"/>
            <w:r w:rsidRPr="00B3261D">
              <w:rPr>
                <w:rFonts w:ascii="Times New Roman" w:hAnsi="Times New Roman"/>
                <w:b/>
                <w:bCs/>
                <w:sz w:val="20"/>
                <w:szCs w:val="20"/>
              </w:rPr>
              <w:t>Karakteristik</w:t>
            </w:r>
            <w:proofErr w:type="spellEnd"/>
            <w:r w:rsidRPr="00B3261D">
              <w:rPr>
                <w:rFonts w:ascii="Times New Roman" w:hAnsi="Times New Roman"/>
                <w:b/>
                <w:bCs/>
                <w:sz w:val="20"/>
                <w:szCs w:val="20"/>
              </w:rPr>
              <w:t xml:space="preserve"> </w:t>
            </w:r>
            <w:proofErr w:type="spellStart"/>
            <w:r w:rsidRPr="00B3261D">
              <w:rPr>
                <w:rFonts w:ascii="Times New Roman" w:hAnsi="Times New Roman"/>
                <w:b/>
                <w:bCs/>
                <w:sz w:val="20"/>
                <w:szCs w:val="20"/>
              </w:rPr>
              <w:t>Bayi</w:t>
            </w:r>
            <w:proofErr w:type="spellEnd"/>
            <w:r w:rsidRPr="00B3261D">
              <w:rPr>
                <w:rFonts w:ascii="Times New Roman" w:hAnsi="Times New Roman"/>
                <w:b/>
                <w:bCs/>
                <w:sz w:val="20"/>
                <w:szCs w:val="20"/>
              </w:rPr>
              <w:t xml:space="preserve"> (Usia)</w:t>
            </w:r>
          </w:p>
        </w:tc>
        <w:tc>
          <w:tcPr>
            <w:tcW w:w="851" w:type="dxa"/>
            <w:tcBorders>
              <w:top w:val="single" w:sz="4" w:space="0" w:color="auto"/>
              <w:left w:val="single" w:sz="4" w:space="0" w:color="auto"/>
              <w:bottom w:val="single" w:sz="4" w:space="0" w:color="auto"/>
              <w:right w:val="single" w:sz="4" w:space="0" w:color="auto"/>
            </w:tcBorders>
          </w:tcPr>
          <w:p w14:paraId="241EB10C" w14:textId="77777777" w:rsidR="00EB543A" w:rsidRPr="00B3261D" w:rsidRDefault="00EB543A" w:rsidP="00E569B4">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b/>
                <w:bCs/>
                <w:sz w:val="20"/>
                <w:szCs w:val="20"/>
              </w:rPr>
              <w:t xml:space="preserve">N </w:t>
            </w:r>
            <w:r w:rsidRPr="00B3261D">
              <w:rPr>
                <w:rFonts w:ascii="Times New Roman" w:hAnsi="Times New Roman"/>
                <w:sz w:val="20"/>
                <w:szCs w:val="20"/>
              </w:rPr>
              <w:t>(N = 35)</w:t>
            </w:r>
          </w:p>
        </w:tc>
        <w:tc>
          <w:tcPr>
            <w:tcW w:w="1417" w:type="dxa"/>
            <w:tcBorders>
              <w:top w:val="single" w:sz="4" w:space="0" w:color="auto"/>
              <w:left w:val="single" w:sz="4" w:space="0" w:color="auto"/>
              <w:bottom w:val="single" w:sz="4" w:space="0" w:color="auto"/>
              <w:right w:val="single" w:sz="4" w:space="0" w:color="auto"/>
            </w:tcBorders>
          </w:tcPr>
          <w:p w14:paraId="487AD1A1" w14:textId="77777777" w:rsidR="00EB543A" w:rsidRPr="00B3261D" w:rsidRDefault="00EB543A" w:rsidP="00E569B4">
            <w:pPr>
              <w:shd w:val="clear" w:color="auto" w:fill="FFFFFF"/>
              <w:spacing w:after="0" w:line="360" w:lineRule="auto"/>
              <w:ind w:right="19"/>
              <w:jc w:val="center"/>
              <w:rPr>
                <w:rFonts w:ascii="Times New Roman" w:hAnsi="Times New Roman"/>
                <w:b/>
                <w:bCs/>
                <w:sz w:val="20"/>
                <w:szCs w:val="20"/>
              </w:rPr>
            </w:pPr>
            <w:proofErr w:type="spellStart"/>
            <w:r w:rsidRPr="00B3261D">
              <w:rPr>
                <w:rFonts w:ascii="Times New Roman" w:hAnsi="Times New Roman"/>
                <w:b/>
                <w:bCs/>
                <w:sz w:val="20"/>
                <w:szCs w:val="20"/>
              </w:rPr>
              <w:t>Prosentase</w:t>
            </w:r>
            <w:proofErr w:type="spellEnd"/>
            <w:r w:rsidRPr="00B3261D">
              <w:rPr>
                <w:rFonts w:ascii="Times New Roman" w:hAnsi="Times New Roman"/>
                <w:b/>
                <w:bCs/>
                <w:sz w:val="20"/>
                <w:szCs w:val="20"/>
              </w:rPr>
              <w:t xml:space="preserve"> (%)</w:t>
            </w:r>
          </w:p>
        </w:tc>
      </w:tr>
      <w:tr w:rsidR="00EB543A" w:rsidRPr="00B3261D" w14:paraId="23690029" w14:textId="77777777" w:rsidTr="000B5161">
        <w:trPr>
          <w:trHeight w:val="950"/>
        </w:trPr>
        <w:tc>
          <w:tcPr>
            <w:tcW w:w="1518" w:type="dxa"/>
            <w:tcBorders>
              <w:top w:val="single" w:sz="4" w:space="0" w:color="auto"/>
              <w:left w:val="single" w:sz="4" w:space="0" w:color="auto"/>
              <w:bottom w:val="single" w:sz="4" w:space="0" w:color="auto"/>
              <w:right w:val="single" w:sz="4" w:space="0" w:color="auto"/>
            </w:tcBorders>
          </w:tcPr>
          <w:p w14:paraId="7ABDD7E5" w14:textId="77777777" w:rsidR="00E569B4" w:rsidRPr="00B3261D" w:rsidRDefault="00EB543A" w:rsidP="00E569B4">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 xml:space="preserve">4 </w:t>
            </w:r>
            <w:proofErr w:type="spellStart"/>
            <w:r w:rsidRPr="00B3261D">
              <w:rPr>
                <w:rFonts w:ascii="Times New Roman" w:hAnsi="Times New Roman"/>
                <w:sz w:val="20"/>
                <w:szCs w:val="20"/>
              </w:rPr>
              <w:t>Bulan</w:t>
            </w:r>
            <w:proofErr w:type="spellEnd"/>
          </w:p>
          <w:p w14:paraId="601078C1" w14:textId="77777777" w:rsidR="00EB543A" w:rsidRPr="00B3261D" w:rsidRDefault="00EB543A" w:rsidP="00E569B4">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 xml:space="preserve">5 </w:t>
            </w:r>
            <w:proofErr w:type="spellStart"/>
            <w:r w:rsidRPr="00B3261D">
              <w:rPr>
                <w:rFonts w:ascii="Times New Roman" w:hAnsi="Times New Roman"/>
                <w:sz w:val="20"/>
                <w:szCs w:val="20"/>
              </w:rPr>
              <w:t>Bulan</w:t>
            </w:r>
            <w:proofErr w:type="spellEnd"/>
          </w:p>
          <w:p w14:paraId="72F57B06" w14:textId="77777777" w:rsidR="00EB543A" w:rsidRPr="00B3261D" w:rsidRDefault="00EB543A" w:rsidP="00E569B4">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 xml:space="preserve">6 </w:t>
            </w:r>
            <w:proofErr w:type="spellStart"/>
            <w:r w:rsidRPr="00B3261D">
              <w:rPr>
                <w:rFonts w:ascii="Times New Roman" w:hAnsi="Times New Roman"/>
                <w:sz w:val="20"/>
                <w:szCs w:val="20"/>
              </w:rPr>
              <w:t>Bulan</w:t>
            </w:r>
            <w:proofErr w:type="spellEnd"/>
          </w:p>
          <w:p w14:paraId="4E7D7922" w14:textId="77777777" w:rsidR="00EB543A" w:rsidRPr="00B3261D" w:rsidRDefault="00EB543A" w:rsidP="00E569B4">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 xml:space="preserve">7 </w:t>
            </w:r>
            <w:proofErr w:type="spellStart"/>
            <w:r w:rsidRPr="00B3261D">
              <w:rPr>
                <w:rFonts w:ascii="Times New Roman" w:hAnsi="Times New Roman"/>
                <w:sz w:val="20"/>
                <w:szCs w:val="20"/>
              </w:rPr>
              <w:t>Bulan</w:t>
            </w:r>
            <w:proofErr w:type="spellEnd"/>
          </w:p>
          <w:p w14:paraId="3E9CF308" w14:textId="77777777" w:rsidR="00EB543A" w:rsidRPr="00B3261D" w:rsidRDefault="00EB543A" w:rsidP="00E569B4">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 xml:space="preserve">8 </w:t>
            </w:r>
            <w:proofErr w:type="spellStart"/>
            <w:r w:rsidRPr="00B3261D">
              <w:rPr>
                <w:rFonts w:ascii="Times New Roman" w:hAnsi="Times New Roman"/>
                <w:sz w:val="20"/>
                <w:szCs w:val="20"/>
              </w:rPr>
              <w:t>Bulan</w:t>
            </w:r>
            <w:proofErr w:type="spellEnd"/>
          </w:p>
          <w:p w14:paraId="2624400B" w14:textId="77777777" w:rsidR="00EB543A" w:rsidRPr="00B3261D" w:rsidRDefault="00EB543A" w:rsidP="00E569B4">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 xml:space="preserve">9 </w:t>
            </w:r>
            <w:proofErr w:type="spellStart"/>
            <w:r w:rsidRPr="00B3261D">
              <w:rPr>
                <w:rFonts w:ascii="Times New Roman" w:hAnsi="Times New Roman"/>
                <w:sz w:val="20"/>
                <w:szCs w:val="20"/>
              </w:rPr>
              <w:t>Bulan</w:t>
            </w:r>
            <w:proofErr w:type="spellEnd"/>
          </w:p>
          <w:p w14:paraId="57B99A12" w14:textId="77777777" w:rsidR="00EB543A" w:rsidRPr="00B3261D" w:rsidRDefault="00EB543A" w:rsidP="00E569B4">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 xml:space="preserve">10 </w:t>
            </w:r>
            <w:proofErr w:type="spellStart"/>
            <w:r w:rsidRPr="00B3261D">
              <w:rPr>
                <w:rFonts w:ascii="Times New Roman" w:hAnsi="Times New Roman"/>
                <w:sz w:val="20"/>
                <w:szCs w:val="20"/>
              </w:rPr>
              <w:t>Bulan</w:t>
            </w:r>
            <w:proofErr w:type="spellEnd"/>
          </w:p>
          <w:p w14:paraId="06588799" w14:textId="77777777" w:rsidR="00EB543A" w:rsidRPr="00B3261D" w:rsidRDefault="00EB543A" w:rsidP="00E569B4">
            <w:pPr>
              <w:shd w:val="clear" w:color="auto" w:fill="FFFFFF"/>
              <w:spacing w:after="0" w:line="360" w:lineRule="auto"/>
              <w:ind w:right="19"/>
              <w:jc w:val="center"/>
              <w:rPr>
                <w:rFonts w:ascii="Times New Roman" w:hAnsi="Times New Roman"/>
                <w:b/>
                <w:bCs/>
                <w:sz w:val="20"/>
                <w:szCs w:val="20"/>
              </w:rPr>
            </w:pPr>
            <w:r w:rsidRPr="00B3261D">
              <w:rPr>
                <w:rFonts w:ascii="Times New Roman" w:hAnsi="Times New Roman"/>
                <w:sz w:val="20"/>
                <w:szCs w:val="20"/>
              </w:rPr>
              <w:t xml:space="preserve">11 </w:t>
            </w:r>
            <w:proofErr w:type="spellStart"/>
            <w:r w:rsidRPr="00B3261D">
              <w:rPr>
                <w:rFonts w:ascii="Times New Roman" w:hAnsi="Times New Roman"/>
                <w:sz w:val="20"/>
                <w:szCs w:val="20"/>
              </w:rPr>
              <w:t>Bulan</w:t>
            </w:r>
            <w:proofErr w:type="spellEnd"/>
          </w:p>
          <w:p w14:paraId="0D56B102" w14:textId="77777777" w:rsidR="00EB543A" w:rsidRPr="00B3261D" w:rsidRDefault="00EB543A" w:rsidP="00E569B4">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 xml:space="preserve">12 </w:t>
            </w:r>
            <w:proofErr w:type="spellStart"/>
            <w:r w:rsidRPr="00B3261D">
              <w:rPr>
                <w:rFonts w:ascii="Times New Roman" w:hAnsi="Times New Roman"/>
                <w:sz w:val="20"/>
                <w:szCs w:val="20"/>
              </w:rPr>
              <w:t>Bulan</w:t>
            </w:r>
            <w:proofErr w:type="spellEnd"/>
          </w:p>
        </w:tc>
        <w:tc>
          <w:tcPr>
            <w:tcW w:w="851" w:type="dxa"/>
            <w:tcBorders>
              <w:top w:val="single" w:sz="4" w:space="0" w:color="auto"/>
              <w:left w:val="single" w:sz="4" w:space="0" w:color="auto"/>
              <w:bottom w:val="single" w:sz="4" w:space="0" w:color="auto"/>
              <w:right w:val="single" w:sz="4" w:space="0" w:color="auto"/>
            </w:tcBorders>
          </w:tcPr>
          <w:p w14:paraId="51D14496" w14:textId="77777777" w:rsidR="00EB543A" w:rsidRPr="00B3261D" w:rsidRDefault="00EB543A" w:rsidP="00E569B4">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3</w:t>
            </w:r>
          </w:p>
          <w:p w14:paraId="6441046F" w14:textId="77777777" w:rsidR="00EB543A" w:rsidRPr="00B3261D" w:rsidRDefault="00EB543A" w:rsidP="00E569B4">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3</w:t>
            </w:r>
          </w:p>
          <w:p w14:paraId="2D53FD47" w14:textId="77777777" w:rsidR="00EB543A" w:rsidRPr="00B3261D" w:rsidRDefault="00EB543A" w:rsidP="00E569B4">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4</w:t>
            </w:r>
          </w:p>
          <w:p w14:paraId="0A28564D" w14:textId="77777777" w:rsidR="00EB543A" w:rsidRPr="00B3261D" w:rsidRDefault="00EB543A" w:rsidP="00E569B4">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6</w:t>
            </w:r>
          </w:p>
          <w:p w14:paraId="488382B7" w14:textId="77777777" w:rsidR="00EB543A" w:rsidRPr="00B3261D" w:rsidRDefault="00EB543A" w:rsidP="00E569B4">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3</w:t>
            </w:r>
          </w:p>
          <w:p w14:paraId="783A8FE7" w14:textId="77777777" w:rsidR="00EB543A" w:rsidRPr="00B3261D" w:rsidRDefault="00EB543A" w:rsidP="00E569B4">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5</w:t>
            </w:r>
          </w:p>
          <w:p w14:paraId="79AF808F" w14:textId="77777777" w:rsidR="00EB543A" w:rsidRPr="00B3261D" w:rsidRDefault="00EB543A" w:rsidP="00E569B4">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4</w:t>
            </w:r>
          </w:p>
          <w:p w14:paraId="5CE3E083" w14:textId="77777777" w:rsidR="00EB543A" w:rsidRPr="00B3261D" w:rsidRDefault="00EB543A" w:rsidP="00E569B4">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3</w:t>
            </w:r>
          </w:p>
          <w:p w14:paraId="2D28F774" w14:textId="77777777" w:rsidR="00EB543A" w:rsidRPr="00B3261D" w:rsidRDefault="00EB543A" w:rsidP="00E569B4">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4</w:t>
            </w:r>
          </w:p>
        </w:tc>
        <w:tc>
          <w:tcPr>
            <w:tcW w:w="1417" w:type="dxa"/>
            <w:tcBorders>
              <w:top w:val="single" w:sz="4" w:space="0" w:color="auto"/>
              <w:left w:val="single" w:sz="4" w:space="0" w:color="auto"/>
              <w:bottom w:val="single" w:sz="4" w:space="0" w:color="auto"/>
              <w:right w:val="single" w:sz="4" w:space="0" w:color="auto"/>
            </w:tcBorders>
          </w:tcPr>
          <w:p w14:paraId="17A9EC45" w14:textId="77777777" w:rsidR="00EB543A" w:rsidRPr="00B3261D" w:rsidRDefault="00EB543A" w:rsidP="00E569B4">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9%</w:t>
            </w:r>
          </w:p>
          <w:p w14:paraId="6CD9BF59" w14:textId="77777777" w:rsidR="00EB543A" w:rsidRPr="00B3261D" w:rsidRDefault="00EB543A" w:rsidP="00E569B4">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9%</w:t>
            </w:r>
          </w:p>
          <w:p w14:paraId="788EA095" w14:textId="77777777" w:rsidR="00EB543A" w:rsidRPr="00B3261D" w:rsidRDefault="00EB543A" w:rsidP="00E569B4">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12%</w:t>
            </w:r>
          </w:p>
          <w:p w14:paraId="12B35983" w14:textId="77777777" w:rsidR="00EB543A" w:rsidRPr="00B3261D" w:rsidRDefault="00EB543A" w:rsidP="00E569B4">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17%</w:t>
            </w:r>
          </w:p>
          <w:p w14:paraId="057DA0EE" w14:textId="77777777" w:rsidR="00EB543A" w:rsidRPr="00B3261D" w:rsidRDefault="00EB543A" w:rsidP="00E569B4">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9%</w:t>
            </w:r>
          </w:p>
          <w:p w14:paraId="3F936FA0" w14:textId="77777777" w:rsidR="00EB543A" w:rsidRPr="00B3261D" w:rsidRDefault="00EB543A" w:rsidP="00E569B4">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14%</w:t>
            </w:r>
          </w:p>
          <w:p w14:paraId="162E2A90" w14:textId="77777777" w:rsidR="00EB543A" w:rsidRPr="00B3261D" w:rsidRDefault="00EB543A" w:rsidP="00E569B4">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11%</w:t>
            </w:r>
          </w:p>
          <w:p w14:paraId="04239D33" w14:textId="77777777" w:rsidR="00EB543A" w:rsidRPr="00B3261D" w:rsidRDefault="00EB543A" w:rsidP="00E569B4">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9%</w:t>
            </w:r>
          </w:p>
          <w:p w14:paraId="65525A8F" w14:textId="77777777" w:rsidR="00EB543A" w:rsidRPr="00B3261D" w:rsidRDefault="00EB543A" w:rsidP="00E569B4">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11%</w:t>
            </w:r>
          </w:p>
        </w:tc>
      </w:tr>
      <w:tr w:rsidR="00EB543A" w:rsidRPr="00B3261D" w14:paraId="073004FB" w14:textId="77777777" w:rsidTr="000B5161">
        <w:trPr>
          <w:trHeight w:val="90"/>
        </w:trPr>
        <w:tc>
          <w:tcPr>
            <w:tcW w:w="1518" w:type="dxa"/>
            <w:tcBorders>
              <w:top w:val="single" w:sz="4" w:space="0" w:color="auto"/>
              <w:left w:val="single" w:sz="4" w:space="0" w:color="auto"/>
            </w:tcBorders>
          </w:tcPr>
          <w:p w14:paraId="0E37E111" w14:textId="77777777" w:rsidR="00EB543A" w:rsidRPr="00B3261D" w:rsidRDefault="00EB543A" w:rsidP="00E569B4">
            <w:pPr>
              <w:shd w:val="clear" w:color="auto" w:fill="FFFFFF"/>
              <w:spacing w:after="0" w:line="360" w:lineRule="auto"/>
              <w:ind w:right="19"/>
              <w:jc w:val="center"/>
              <w:rPr>
                <w:rFonts w:ascii="Times New Roman" w:hAnsi="Times New Roman"/>
                <w:b/>
                <w:bCs/>
                <w:sz w:val="20"/>
                <w:szCs w:val="20"/>
              </w:rPr>
            </w:pPr>
            <w:r w:rsidRPr="00B3261D">
              <w:rPr>
                <w:rFonts w:ascii="Times New Roman" w:hAnsi="Times New Roman"/>
                <w:b/>
                <w:bCs/>
                <w:sz w:val="20"/>
                <w:szCs w:val="20"/>
              </w:rPr>
              <w:t>Total</w:t>
            </w:r>
          </w:p>
        </w:tc>
        <w:tc>
          <w:tcPr>
            <w:tcW w:w="851" w:type="dxa"/>
            <w:tcBorders>
              <w:top w:val="single" w:sz="4" w:space="0" w:color="auto"/>
            </w:tcBorders>
          </w:tcPr>
          <w:p w14:paraId="10C1F72F" w14:textId="77777777" w:rsidR="00EB543A" w:rsidRPr="00B3261D" w:rsidRDefault="00EB543A" w:rsidP="00E569B4">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35</w:t>
            </w:r>
          </w:p>
        </w:tc>
        <w:tc>
          <w:tcPr>
            <w:tcW w:w="1417" w:type="dxa"/>
            <w:tcBorders>
              <w:top w:val="single" w:sz="4" w:space="0" w:color="auto"/>
              <w:right w:val="single" w:sz="4" w:space="0" w:color="auto"/>
            </w:tcBorders>
          </w:tcPr>
          <w:p w14:paraId="7C348DC7" w14:textId="77777777" w:rsidR="00EB543A" w:rsidRPr="00B3261D" w:rsidRDefault="00EB543A" w:rsidP="00E569B4">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100%</w:t>
            </w:r>
          </w:p>
        </w:tc>
      </w:tr>
    </w:tbl>
    <w:p w14:paraId="583BC40F" w14:textId="77777777" w:rsidR="00451525" w:rsidRPr="00B3261D" w:rsidRDefault="00451525" w:rsidP="00451525">
      <w:pPr>
        <w:shd w:val="clear" w:color="auto" w:fill="FFFFFF"/>
        <w:spacing w:line="360" w:lineRule="auto"/>
        <w:ind w:right="19"/>
        <w:jc w:val="both"/>
        <w:rPr>
          <w:rFonts w:ascii="Times New Roman" w:hAnsi="Times New Roman"/>
          <w:sz w:val="20"/>
          <w:szCs w:val="20"/>
        </w:rPr>
      </w:pPr>
    </w:p>
    <w:p w14:paraId="07DD5A1B" w14:textId="77777777" w:rsidR="00451525" w:rsidRPr="00B3261D" w:rsidRDefault="00451525" w:rsidP="00451525">
      <w:pPr>
        <w:shd w:val="clear" w:color="auto" w:fill="FFFFFF"/>
        <w:spacing w:after="0" w:line="360" w:lineRule="auto"/>
        <w:ind w:right="19"/>
        <w:jc w:val="both"/>
        <w:rPr>
          <w:rFonts w:ascii="Times New Roman" w:hAnsi="Times New Roman"/>
          <w:sz w:val="20"/>
          <w:szCs w:val="20"/>
        </w:rPr>
      </w:pPr>
      <w:proofErr w:type="spellStart"/>
      <w:r w:rsidRPr="00B3261D">
        <w:rPr>
          <w:rFonts w:ascii="Times New Roman" w:hAnsi="Times New Roman"/>
          <w:sz w:val="20"/>
          <w:szCs w:val="20"/>
        </w:rPr>
        <w:t>Tabel</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menunjukk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hasil</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peneliti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gambar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karakteristik</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bayi</w:t>
      </w:r>
      <w:proofErr w:type="spellEnd"/>
      <w:r w:rsidRPr="00B3261D">
        <w:rPr>
          <w:rFonts w:ascii="Times New Roman" w:hAnsi="Times New Roman"/>
          <w:sz w:val="20"/>
          <w:szCs w:val="20"/>
        </w:rPr>
        <w:t xml:space="preserve"> usia 4-12 </w:t>
      </w:r>
      <w:proofErr w:type="spellStart"/>
      <w:r w:rsidRPr="00B3261D">
        <w:rPr>
          <w:rFonts w:ascii="Times New Roman" w:hAnsi="Times New Roman"/>
          <w:sz w:val="20"/>
          <w:szCs w:val="20"/>
        </w:rPr>
        <w:t>bul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berdasarkan</w:t>
      </w:r>
      <w:proofErr w:type="spellEnd"/>
      <w:r w:rsidRPr="00B3261D">
        <w:rPr>
          <w:rFonts w:ascii="Times New Roman" w:hAnsi="Times New Roman"/>
          <w:sz w:val="20"/>
          <w:szCs w:val="20"/>
        </w:rPr>
        <w:t xml:space="preserve"> usia, paling </w:t>
      </w:r>
      <w:proofErr w:type="spellStart"/>
      <w:r w:rsidRPr="00B3261D">
        <w:rPr>
          <w:rFonts w:ascii="Times New Roman" w:hAnsi="Times New Roman"/>
          <w:sz w:val="20"/>
          <w:szCs w:val="20"/>
        </w:rPr>
        <w:t>banyak</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berada</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pada</w:t>
      </w:r>
      <w:proofErr w:type="spellEnd"/>
      <w:r w:rsidRPr="00B3261D">
        <w:rPr>
          <w:rFonts w:ascii="Times New Roman" w:hAnsi="Times New Roman"/>
          <w:sz w:val="20"/>
          <w:szCs w:val="20"/>
        </w:rPr>
        <w:t xml:space="preserve"> usia 7 </w:t>
      </w:r>
      <w:proofErr w:type="spellStart"/>
      <w:r w:rsidRPr="00B3261D">
        <w:rPr>
          <w:rFonts w:ascii="Times New Roman" w:hAnsi="Times New Roman"/>
          <w:sz w:val="20"/>
          <w:szCs w:val="20"/>
        </w:rPr>
        <w:t>bul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sebanyak</w:t>
      </w:r>
      <w:proofErr w:type="spellEnd"/>
      <w:r w:rsidRPr="00B3261D">
        <w:rPr>
          <w:rFonts w:ascii="Times New Roman" w:hAnsi="Times New Roman"/>
          <w:sz w:val="20"/>
          <w:szCs w:val="20"/>
        </w:rPr>
        <w:t xml:space="preserve"> 6 </w:t>
      </w:r>
      <w:proofErr w:type="spellStart"/>
      <w:r w:rsidRPr="00B3261D">
        <w:rPr>
          <w:rFonts w:ascii="Times New Roman" w:hAnsi="Times New Roman"/>
          <w:sz w:val="20"/>
          <w:szCs w:val="20"/>
        </w:rPr>
        <w:t>bayi</w:t>
      </w:r>
      <w:proofErr w:type="spellEnd"/>
      <w:r w:rsidRPr="00B3261D">
        <w:rPr>
          <w:rFonts w:ascii="Times New Roman" w:hAnsi="Times New Roman"/>
          <w:sz w:val="20"/>
          <w:szCs w:val="20"/>
        </w:rPr>
        <w:t xml:space="preserve"> (17%) dan </w:t>
      </w:r>
      <w:proofErr w:type="spellStart"/>
      <w:r w:rsidRPr="00B3261D">
        <w:rPr>
          <w:rFonts w:ascii="Times New Roman" w:hAnsi="Times New Roman"/>
          <w:sz w:val="20"/>
          <w:szCs w:val="20"/>
        </w:rPr>
        <w:t>sebagi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kecil</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berada</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pada</w:t>
      </w:r>
      <w:proofErr w:type="spellEnd"/>
      <w:r w:rsidRPr="00B3261D">
        <w:rPr>
          <w:rFonts w:ascii="Times New Roman" w:hAnsi="Times New Roman"/>
          <w:sz w:val="20"/>
          <w:szCs w:val="20"/>
        </w:rPr>
        <w:t xml:space="preserve"> usia 4 </w:t>
      </w:r>
      <w:proofErr w:type="spellStart"/>
      <w:r w:rsidRPr="00B3261D">
        <w:rPr>
          <w:rFonts w:ascii="Times New Roman" w:hAnsi="Times New Roman"/>
          <w:sz w:val="20"/>
          <w:szCs w:val="20"/>
        </w:rPr>
        <w:t>bulan</w:t>
      </w:r>
      <w:proofErr w:type="spellEnd"/>
      <w:r w:rsidRPr="00B3261D">
        <w:rPr>
          <w:rFonts w:ascii="Times New Roman" w:hAnsi="Times New Roman"/>
          <w:sz w:val="20"/>
          <w:szCs w:val="20"/>
        </w:rPr>
        <w:t xml:space="preserve">, 5 </w:t>
      </w:r>
      <w:proofErr w:type="spellStart"/>
      <w:r w:rsidRPr="00B3261D">
        <w:rPr>
          <w:rFonts w:ascii="Times New Roman" w:hAnsi="Times New Roman"/>
          <w:sz w:val="20"/>
          <w:szCs w:val="20"/>
        </w:rPr>
        <w:t>bulan</w:t>
      </w:r>
      <w:proofErr w:type="spellEnd"/>
      <w:r w:rsidRPr="00B3261D">
        <w:rPr>
          <w:rFonts w:ascii="Times New Roman" w:hAnsi="Times New Roman"/>
          <w:sz w:val="20"/>
          <w:szCs w:val="20"/>
        </w:rPr>
        <w:t xml:space="preserve">, 8 </w:t>
      </w:r>
      <w:proofErr w:type="spellStart"/>
      <w:r w:rsidRPr="00B3261D">
        <w:rPr>
          <w:rFonts w:ascii="Times New Roman" w:hAnsi="Times New Roman"/>
          <w:sz w:val="20"/>
          <w:szCs w:val="20"/>
        </w:rPr>
        <w:t>bulan</w:t>
      </w:r>
      <w:proofErr w:type="spellEnd"/>
      <w:r w:rsidRPr="00B3261D">
        <w:rPr>
          <w:rFonts w:ascii="Times New Roman" w:hAnsi="Times New Roman"/>
          <w:sz w:val="20"/>
          <w:szCs w:val="20"/>
        </w:rPr>
        <w:t xml:space="preserve">, dan 11 </w:t>
      </w:r>
      <w:proofErr w:type="spellStart"/>
      <w:r w:rsidRPr="00B3261D">
        <w:rPr>
          <w:rFonts w:ascii="Times New Roman" w:hAnsi="Times New Roman"/>
          <w:sz w:val="20"/>
          <w:szCs w:val="20"/>
        </w:rPr>
        <w:t>bul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deng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masing</w:t>
      </w:r>
      <w:proofErr w:type="spellEnd"/>
      <w:r w:rsidRPr="00B3261D">
        <w:rPr>
          <w:rFonts w:ascii="Times New Roman" w:hAnsi="Times New Roman"/>
          <w:sz w:val="20"/>
          <w:szCs w:val="20"/>
        </w:rPr>
        <w:t xml:space="preserve"> – </w:t>
      </w:r>
      <w:proofErr w:type="spellStart"/>
      <w:r w:rsidRPr="00B3261D">
        <w:rPr>
          <w:rFonts w:ascii="Times New Roman" w:hAnsi="Times New Roman"/>
          <w:sz w:val="20"/>
          <w:szCs w:val="20"/>
        </w:rPr>
        <w:t>masing</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berjumlah</w:t>
      </w:r>
      <w:proofErr w:type="spellEnd"/>
      <w:r w:rsidRPr="00B3261D">
        <w:rPr>
          <w:rFonts w:ascii="Times New Roman" w:hAnsi="Times New Roman"/>
          <w:sz w:val="20"/>
          <w:szCs w:val="20"/>
        </w:rPr>
        <w:t xml:space="preserve"> 3 </w:t>
      </w:r>
      <w:proofErr w:type="spellStart"/>
      <w:r w:rsidRPr="00B3261D">
        <w:rPr>
          <w:rFonts w:ascii="Times New Roman" w:hAnsi="Times New Roman"/>
          <w:sz w:val="20"/>
          <w:szCs w:val="20"/>
        </w:rPr>
        <w:t>bayi</w:t>
      </w:r>
      <w:proofErr w:type="spellEnd"/>
      <w:r w:rsidRPr="00B3261D">
        <w:rPr>
          <w:rFonts w:ascii="Times New Roman" w:hAnsi="Times New Roman"/>
          <w:sz w:val="20"/>
          <w:szCs w:val="20"/>
        </w:rPr>
        <w:t xml:space="preserve"> (9%).</w:t>
      </w:r>
    </w:p>
    <w:p w14:paraId="51D66B70" w14:textId="77777777" w:rsidR="00451525" w:rsidRPr="00B3261D" w:rsidRDefault="00D8204B" w:rsidP="00E569B4">
      <w:pPr>
        <w:shd w:val="clear" w:color="auto" w:fill="FFFFFF"/>
        <w:spacing w:after="0" w:line="360" w:lineRule="auto"/>
        <w:ind w:right="19"/>
        <w:jc w:val="center"/>
        <w:rPr>
          <w:rFonts w:ascii="Times New Roman" w:hAnsi="Times New Roman"/>
          <w:b/>
          <w:sz w:val="20"/>
          <w:szCs w:val="20"/>
        </w:rPr>
      </w:pPr>
      <w:proofErr w:type="spellStart"/>
      <w:r w:rsidRPr="00B3261D">
        <w:rPr>
          <w:rFonts w:ascii="Times New Roman" w:hAnsi="Times New Roman"/>
          <w:b/>
          <w:sz w:val="20"/>
          <w:szCs w:val="20"/>
        </w:rPr>
        <w:t>Tabel</w:t>
      </w:r>
      <w:proofErr w:type="spellEnd"/>
      <w:r w:rsidRPr="00B3261D">
        <w:rPr>
          <w:rFonts w:ascii="Times New Roman" w:hAnsi="Times New Roman"/>
          <w:b/>
          <w:sz w:val="20"/>
          <w:szCs w:val="20"/>
        </w:rPr>
        <w:t xml:space="preserve"> 2. </w:t>
      </w:r>
      <w:proofErr w:type="spellStart"/>
      <w:r w:rsidR="00451525" w:rsidRPr="00B3261D">
        <w:rPr>
          <w:rFonts w:ascii="Times New Roman" w:hAnsi="Times New Roman"/>
          <w:b/>
          <w:sz w:val="20"/>
          <w:szCs w:val="20"/>
        </w:rPr>
        <w:t>Gambaran</w:t>
      </w:r>
      <w:proofErr w:type="spellEnd"/>
      <w:r w:rsidR="00451525" w:rsidRPr="00B3261D">
        <w:rPr>
          <w:rFonts w:ascii="Times New Roman" w:hAnsi="Times New Roman"/>
          <w:b/>
          <w:sz w:val="20"/>
          <w:szCs w:val="20"/>
        </w:rPr>
        <w:t xml:space="preserve"> </w:t>
      </w:r>
      <w:proofErr w:type="spellStart"/>
      <w:r w:rsidR="00451525" w:rsidRPr="00B3261D">
        <w:rPr>
          <w:rFonts w:ascii="Times New Roman" w:hAnsi="Times New Roman"/>
          <w:b/>
          <w:sz w:val="20"/>
          <w:szCs w:val="20"/>
        </w:rPr>
        <w:t>Karakteristik</w:t>
      </w:r>
      <w:proofErr w:type="spellEnd"/>
      <w:r w:rsidR="00451525" w:rsidRPr="00B3261D">
        <w:rPr>
          <w:rFonts w:ascii="Times New Roman" w:hAnsi="Times New Roman"/>
          <w:b/>
          <w:sz w:val="20"/>
          <w:szCs w:val="20"/>
        </w:rPr>
        <w:t xml:space="preserve"> </w:t>
      </w:r>
      <w:proofErr w:type="spellStart"/>
      <w:r w:rsidR="00451525" w:rsidRPr="00B3261D">
        <w:rPr>
          <w:rFonts w:ascii="Times New Roman" w:hAnsi="Times New Roman"/>
          <w:b/>
          <w:sz w:val="20"/>
          <w:szCs w:val="20"/>
        </w:rPr>
        <w:t>Bayi</w:t>
      </w:r>
      <w:proofErr w:type="spellEnd"/>
      <w:r w:rsidR="00451525" w:rsidRPr="00B3261D">
        <w:rPr>
          <w:rFonts w:ascii="Times New Roman" w:hAnsi="Times New Roman"/>
          <w:b/>
          <w:sz w:val="20"/>
          <w:szCs w:val="20"/>
        </w:rPr>
        <w:t xml:space="preserve"> Usia 4-12 </w:t>
      </w:r>
      <w:proofErr w:type="spellStart"/>
      <w:r w:rsidR="00451525" w:rsidRPr="00B3261D">
        <w:rPr>
          <w:rFonts w:ascii="Times New Roman" w:hAnsi="Times New Roman"/>
          <w:b/>
          <w:sz w:val="20"/>
          <w:szCs w:val="20"/>
        </w:rPr>
        <w:t>Bulan</w:t>
      </w:r>
      <w:proofErr w:type="spellEnd"/>
      <w:r w:rsidR="00451525" w:rsidRPr="00B3261D">
        <w:rPr>
          <w:rFonts w:ascii="Times New Roman" w:hAnsi="Times New Roman"/>
          <w:b/>
          <w:sz w:val="20"/>
          <w:szCs w:val="20"/>
        </w:rPr>
        <w:t xml:space="preserve"> </w:t>
      </w:r>
      <w:proofErr w:type="spellStart"/>
      <w:r w:rsidR="00451525" w:rsidRPr="00B3261D">
        <w:rPr>
          <w:rFonts w:ascii="Times New Roman" w:hAnsi="Times New Roman"/>
          <w:b/>
          <w:sz w:val="20"/>
          <w:szCs w:val="20"/>
        </w:rPr>
        <w:t>Berdasarkan</w:t>
      </w:r>
      <w:proofErr w:type="spellEnd"/>
      <w:r w:rsidR="00451525" w:rsidRPr="00B3261D">
        <w:rPr>
          <w:rFonts w:ascii="Times New Roman" w:hAnsi="Times New Roman"/>
          <w:b/>
          <w:sz w:val="20"/>
          <w:szCs w:val="20"/>
        </w:rPr>
        <w:t xml:space="preserve"> </w:t>
      </w:r>
      <w:proofErr w:type="spellStart"/>
      <w:r w:rsidR="00451525" w:rsidRPr="00B3261D">
        <w:rPr>
          <w:rFonts w:ascii="Times New Roman" w:hAnsi="Times New Roman"/>
          <w:b/>
          <w:sz w:val="20"/>
          <w:szCs w:val="20"/>
        </w:rPr>
        <w:t>Jenis</w:t>
      </w:r>
      <w:proofErr w:type="spellEnd"/>
      <w:r w:rsidR="00451525" w:rsidRPr="00B3261D">
        <w:rPr>
          <w:rFonts w:ascii="Times New Roman" w:hAnsi="Times New Roman"/>
          <w:b/>
          <w:sz w:val="20"/>
          <w:szCs w:val="20"/>
        </w:rPr>
        <w:t xml:space="preserve"> </w:t>
      </w:r>
      <w:proofErr w:type="spellStart"/>
      <w:r w:rsidR="00451525" w:rsidRPr="00B3261D">
        <w:rPr>
          <w:rFonts w:ascii="Times New Roman" w:hAnsi="Times New Roman"/>
          <w:b/>
          <w:sz w:val="20"/>
          <w:szCs w:val="20"/>
        </w:rPr>
        <w:t>Kelamin</w:t>
      </w:r>
      <w:proofErr w:type="spellEnd"/>
    </w:p>
    <w:tbl>
      <w:tblPr>
        <w:tblW w:w="3543"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7"/>
        <w:gridCol w:w="851"/>
        <w:gridCol w:w="1275"/>
      </w:tblGrid>
      <w:tr w:rsidR="00451525" w:rsidRPr="00B3261D" w14:paraId="58998B83" w14:textId="77777777" w:rsidTr="00FB64FB">
        <w:trPr>
          <w:trHeight w:val="244"/>
        </w:trPr>
        <w:tc>
          <w:tcPr>
            <w:tcW w:w="1417" w:type="dxa"/>
          </w:tcPr>
          <w:p w14:paraId="29E49948" w14:textId="77777777" w:rsidR="00451525" w:rsidRPr="00B3261D" w:rsidRDefault="00451525" w:rsidP="00E569B4">
            <w:pPr>
              <w:shd w:val="clear" w:color="auto" w:fill="FFFFFF"/>
              <w:spacing w:after="0" w:line="360" w:lineRule="auto"/>
              <w:ind w:right="19"/>
              <w:jc w:val="center"/>
              <w:rPr>
                <w:rFonts w:ascii="Times New Roman" w:hAnsi="Times New Roman"/>
                <w:b/>
                <w:bCs/>
                <w:sz w:val="20"/>
                <w:szCs w:val="20"/>
              </w:rPr>
            </w:pPr>
            <w:proofErr w:type="spellStart"/>
            <w:r w:rsidRPr="00B3261D">
              <w:rPr>
                <w:rFonts w:ascii="Times New Roman" w:hAnsi="Times New Roman"/>
                <w:b/>
                <w:bCs/>
                <w:sz w:val="20"/>
                <w:szCs w:val="20"/>
              </w:rPr>
              <w:t>Karakteristik</w:t>
            </w:r>
            <w:proofErr w:type="spellEnd"/>
            <w:r w:rsidRPr="00B3261D">
              <w:rPr>
                <w:rFonts w:ascii="Times New Roman" w:hAnsi="Times New Roman"/>
                <w:b/>
                <w:bCs/>
                <w:sz w:val="20"/>
                <w:szCs w:val="20"/>
              </w:rPr>
              <w:t xml:space="preserve"> </w:t>
            </w:r>
            <w:proofErr w:type="spellStart"/>
            <w:r w:rsidRPr="00B3261D">
              <w:rPr>
                <w:rFonts w:ascii="Times New Roman" w:hAnsi="Times New Roman"/>
                <w:b/>
                <w:bCs/>
                <w:sz w:val="20"/>
                <w:szCs w:val="20"/>
              </w:rPr>
              <w:t>Bayi</w:t>
            </w:r>
            <w:proofErr w:type="spellEnd"/>
          </w:p>
        </w:tc>
        <w:tc>
          <w:tcPr>
            <w:tcW w:w="851" w:type="dxa"/>
          </w:tcPr>
          <w:p w14:paraId="41D920B8" w14:textId="77777777" w:rsidR="00451525" w:rsidRPr="00B3261D" w:rsidRDefault="00451525" w:rsidP="00E569B4">
            <w:pPr>
              <w:shd w:val="clear" w:color="auto" w:fill="FFFFFF"/>
              <w:spacing w:after="0" w:line="360" w:lineRule="auto"/>
              <w:ind w:right="19"/>
              <w:jc w:val="center"/>
              <w:rPr>
                <w:rFonts w:ascii="Times New Roman" w:hAnsi="Times New Roman"/>
                <w:b/>
                <w:bCs/>
                <w:sz w:val="20"/>
                <w:szCs w:val="20"/>
              </w:rPr>
            </w:pPr>
            <w:r w:rsidRPr="00B3261D">
              <w:rPr>
                <w:rFonts w:ascii="Times New Roman" w:hAnsi="Times New Roman"/>
                <w:b/>
                <w:bCs/>
                <w:sz w:val="20"/>
                <w:szCs w:val="20"/>
              </w:rPr>
              <w:t>N</w:t>
            </w:r>
          </w:p>
        </w:tc>
        <w:tc>
          <w:tcPr>
            <w:tcW w:w="1275" w:type="dxa"/>
          </w:tcPr>
          <w:p w14:paraId="41C90A36" w14:textId="77777777" w:rsidR="00451525" w:rsidRPr="00B3261D" w:rsidRDefault="00451525" w:rsidP="00E569B4">
            <w:pPr>
              <w:shd w:val="clear" w:color="auto" w:fill="FFFFFF"/>
              <w:spacing w:after="0" w:line="360" w:lineRule="auto"/>
              <w:ind w:right="19"/>
              <w:jc w:val="center"/>
              <w:rPr>
                <w:rFonts w:ascii="Times New Roman" w:hAnsi="Times New Roman"/>
                <w:b/>
                <w:bCs/>
                <w:sz w:val="20"/>
                <w:szCs w:val="20"/>
              </w:rPr>
            </w:pPr>
            <w:r w:rsidRPr="00B3261D">
              <w:rPr>
                <w:rFonts w:ascii="Times New Roman" w:hAnsi="Times New Roman"/>
                <w:b/>
                <w:bCs/>
                <w:sz w:val="20"/>
                <w:szCs w:val="20"/>
              </w:rPr>
              <w:t>%</w:t>
            </w:r>
          </w:p>
        </w:tc>
      </w:tr>
      <w:tr w:rsidR="00451525" w:rsidRPr="00B3261D" w14:paraId="6FCDFA2C" w14:textId="77777777" w:rsidTr="00FB64FB">
        <w:trPr>
          <w:trHeight w:val="690"/>
        </w:trPr>
        <w:tc>
          <w:tcPr>
            <w:tcW w:w="1417" w:type="dxa"/>
          </w:tcPr>
          <w:p w14:paraId="158A0EE3" w14:textId="77777777" w:rsidR="00451525" w:rsidRPr="00B3261D" w:rsidRDefault="00451525" w:rsidP="00E569B4">
            <w:pPr>
              <w:shd w:val="clear" w:color="auto" w:fill="FFFFFF"/>
              <w:spacing w:after="0" w:line="360" w:lineRule="auto"/>
              <w:ind w:right="19"/>
              <w:jc w:val="center"/>
              <w:rPr>
                <w:rFonts w:ascii="Times New Roman" w:hAnsi="Times New Roman"/>
                <w:sz w:val="20"/>
                <w:szCs w:val="20"/>
                <w:lang w:val="sv-SE"/>
              </w:rPr>
            </w:pPr>
            <w:r w:rsidRPr="00B3261D">
              <w:rPr>
                <w:rFonts w:ascii="Times New Roman" w:hAnsi="Times New Roman"/>
                <w:b/>
                <w:bCs/>
                <w:sz w:val="20"/>
                <w:szCs w:val="20"/>
                <w:lang w:val="sv-SE"/>
              </w:rPr>
              <w:t>Jenis Kelamin</w:t>
            </w:r>
          </w:p>
          <w:p w14:paraId="6C69DC53" w14:textId="77777777" w:rsidR="00451525" w:rsidRPr="00B3261D" w:rsidRDefault="00451525" w:rsidP="00E569B4">
            <w:pPr>
              <w:shd w:val="clear" w:color="auto" w:fill="FFFFFF"/>
              <w:spacing w:after="0" w:line="360" w:lineRule="auto"/>
              <w:ind w:right="19"/>
              <w:jc w:val="center"/>
              <w:rPr>
                <w:rFonts w:ascii="Times New Roman" w:hAnsi="Times New Roman"/>
                <w:b/>
                <w:bCs/>
                <w:sz w:val="20"/>
                <w:szCs w:val="20"/>
                <w:lang w:val="sv-SE"/>
              </w:rPr>
            </w:pPr>
            <w:r w:rsidRPr="00B3261D">
              <w:rPr>
                <w:rFonts w:ascii="Times New Roman" w:hAnsi="Times New Roman"/>
                <w:sz w:val="20"/>
                <w:szCs w:val="20"/>
                <w:lang w:val="sv-SE"/>
              </w:rPr>
              <w:t>Laki – Laki</w:t>
            </w:r>
          </w:p>
          <w:p w14:paraId="34364F65" w14:textId="77777777" w:rsidR="00451525" w:rsidRPr="00B3261D" w:rsidRDefault="00451525" w:rsidP="00E569B4">
            <w:pPr>
              <w:shd w:val="clear" w:color="auto" w:fill="FFFFFF"/>
              <w:spacing w:after="0" w:line="360" w:lineRule="auto"/>
              <w:ind w:right="19"/>
              <w:jc w:val="center"/>
              <w:rPr>
                <w:rFonts w:ascii="Times New Roman" w:hAnsi="Times New Roman"/>
                <w:sz w:val="20"/>
                <w:szCs w:val="20"/>
                <w:lang w:val="sv-SE"/>
              </w:rPr>
            </w:pPr>
            <w:r w:rsidRPr="00B3261D">
              <w:rPr>
                <w:rFonts w:ascii="Times New Roman" w:hAnsi="Times New Roman"/>
                <w:sz w:val="20"/>
                <w:szCs w:val="20"/>
                <w:lang w:val="sv-SE"/>
              </w:rPr>
              <w:t>Perempuan</w:t>
            </w:r>
          </w:p>
        </w:tc>
        <w:tc>
          <w:tcPr>
            <w:tcW w:w="851" w:type="dxa"/>
          </w:tcPr>
          <w:p w14:paraId="2290971B" w14:textId="77777777" w:rsidR="00451525" w:rsidRPr="00B3261D" w:rsidRDefault="00451525" w:rsidP="00E569B4">
            <w:pPr>
              <w:shd w:val="clear" w:color="auto" w:fill="FFFFFF"/>
              <w:spacing w:after="0" w:line="360" w:lineRule="auto"/>
              <w:ind w:right="19"/>
              <w:jc w:val="center"/>
              <w:rPr>
                <w:rFonts w:ascii="Times New Roman" w:hAnsi="Times New Roman"/>
                <w:sz w:val="20"/>
                <w:szCs w:val="20"/>
                <w:lang w:val="sv-SE"/>
              </w:rPr>
            </w:pPr>
          </w:p>
          <w:p w14:paraId="2001B03E" w14:textId="77777777" w:rsidR="00451525" w:rsidRPr="00B3261D" w:rsidRDefault="00451525" w:rsidP="00E569B4">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16</w:t>
            </w:r>
          </w:p>
          <w:p w14:paraId="7BD2EE4C" w14:textId="77777777" w:rsidR="00451525" w:rsidRPr="00B3261D" w:rsidRDefault="00451525" w:rsidP="00E569B4">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19</w:t>
            </w:r>
          </w:p>
        </w:tc>
        <w:tc>
          <w:tcPr>
            <w:tcW w:w="1275" w:type="dxa"/>
          </w:tcPr>
          <w:p w14:paraId="660CC727" w14:textId="77777777" w:rsidR="00451525" w:rsidRPr="00B3261D" w:rsidRDefault="00451525" w:rsidP="00E569B4">
            <w:pPr>
              <w:shd w:val="clear" w:color="auto" w:fill="FFFFFF"/>
              <w:spacing w:after="0" w:line="360" w:lineRule="auto"/>
              <w:ind w:right="19"/>
              <w:jc w:val="center"/>
              <w:rPr>
                <w:rFonts w:ascii="Times New Roman" w:hAnsi="Times New Roman"/>
                <w:sz w:val="20"/>
                <w:szCs w:val="20"/>
              </w:rPr>
            </w:pPr>
          </w:p>
          <w:p w14:paraId="13411271" w14:textId="77777777" w:rsidR="00451525" w:rsidRPr="00B3261D" w:rsidRDefault="00451525" w:rsidP="00E569B4">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46%</w:t>
            </w:r>
          </w:p>
          <w:p w14:paraId="426D2269" w14:textId="77777777" w:rsidR="00451525" w:rsidRPr="00B3261D" w:rsidRDefault="00451525" w:rsidP="00E569B4">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54%</w:t>
            </w:r>
          </w:p>
        </w:tc>
      </w:tr>
      <w:tr w:rsidR="00451525" w:rsidRPr="00B3261D" w14:paraId="65F6099D" w14:textId="77777777" w:rsidTr="00FB64FB">
        <w:trPr>
          <w:trHeight w:val="244"/>
        </w:trPr>
        <w:tc>
          <w:tcPr>
            <w:tcW w:w="1417" w:type="dxa"/>
          </w:tcPr>
          <w:p w14:paraId="4C0356A1" w14:textId="77777777" w:rsidR="00451525" w:rsidRPr="00B3261D" w:rsidRDefault="00451525" w:rsidP="00E569B4">
            <w:pPr>
              <w:shd w:val="clear" w:color="auto" w:fill="FFFFFF"/>
              <w:spacing w:after="0" w:line="360" w:lineRule="auto"/>
              <w:ind w:right="19"/>
              <w:jc w:val="center"/>
              <w:rPr>
                <w:rFonts w:ascii="Times New Roman" w:hAnsi="Times New Roman"/>
                <w:b/>
                <w:bCs/>
                <w:sz w:val="20"/>
                <w:szCs w:val="20"/>
                <w:lang w:val="sv-SE"/>
              </w:rPr>
            </w:pPr>
            <w:r w:rsidRPr="00B3261D">
              <w:rPr>
                <w:rFonts w:ascii="Times New Roman" w:hAnsi="Times New Roman"/>
                <w:b/>
                <w:bCs/>
                <w:sz w:val="20"/>
                <w:szCs w:val="20"/>
                <w:lang w:val="sv-SE"/>
              </w:rPr>
              <w:t>Total</w:t>
            </w:r>
          </w:p>
        </w:tc>
        <w:tc>
          <w:tcPr>
            <w:tcW w:w="851" w:type="dxa"/>
          </w:tcPr>
          <w:p w14:paraId="371F46DD" w14:textId="77777777" w:rsidR="00451525" w:rsidRPr="00B3261D" w:rsidRDefault="00451525" w:rsidP="00E569B4">
            <w:pPr>
              <w:shd w:val="clear" w:color="auto" w:fill="FFFFFF"/>
              <w:spacing w:after="0" w:line="360" w:lineRule="auto"/>
              <w:ind w:right="19"/>
              <w:jc w:val="center"/>
              <w:rPr>
                <w:rFonts w:ascii="Times New Roman" w:hAnsi="Times New Roman"/>
                <w:sz w:val="20"/>
                <w:szCs w:val="20"/>
                <w:lang w:val="sv-SE"/>
              </w:rPr>
            </w:pPr>
            <w:r w:rsidRPr="00B3261D">
              <w:rPr>
                <w:rFonts w:ascii="Times New Roman" w:hAnsi="Times New Roman"/>
                <w:sz w:val="20"/>
                <w:szCs w:val="20"/>
                <w:lang w:val="sv-SE"/>
              </w:rPr>
              <w:t>35</w:t>
            </w:r>
          </w:p>
        </w:tc>
        <w:tc>
          <w:tcPr>
            <w:tcW w:w="1275" w:type="dxa"/>
          </w:tcPr>
          <w:p w14:paraId="45EE6719" w14:textId="77777777" w:rsidR="00451525" w:rsidRPr="00B3261D" w:rsidRDefault="00451525" w:rsidP="00E569B4">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100%</w:t>
            </w:r>
          </w:p>
        </w:tc>
      </w:tr>
    </w:tbl>
    <w:p w14:paraId="2ADBBC94" w14:textId="77777777" w:rsidR="00451525" w:rsidRPr="00B3261D" w:rsidRDefault="00451525" w:rsidP="00451525">
      <w:pPr>
        <w:shd w:val="clear" w:color="auto" w:fill="FFFFFF"/>
        <w:spacing w:after="0" w:line="360" w:lineRule="auto"/>
        <w:ind w:right="19"/>
        <w:jc w:val="both"/>
        <w:rPr>
          <w:rFonts w:ascii="Times New Roman" w:hAnsi="Times New Roman"/>
          <w:sz w:val="20"/>
          <w:szCs w:val="20"/>
        </w:rPr>
      </w:pPr>
    </w:p>
    <w:p w14:paraId="4ADE4CDC" w14:textId="77777777" w:rsidR="00E569B4" w:rsidRPr="00B3261D" w:rsidRDefault="00E569B4" w:rsidP="00E569B4">
      <w:pPr>
        <w:shd w:val="clear" w:color="auto" w:fill="FFFFFF"/>
        <w:spacing w:line="360" w:lineRule="auto"/>
        <w:ind w:right="19"/>
        <w:rPr>
          <w:rFonts w:ascii="Times New Roman" w:hAnsi="Times New Roman"/>
          <w:sz w:val="20"/>
          <w:szCs w:val="20"/>
          <w:lang w:val="id-ID"/>
        </w:rPr>
      </w:pPr>
      <w:r w:rsidRPr="00B3261D">
        <w:rPr>
          <w:rFonts w:ascii="Times New Roman" w:hAnsi="Times New Roman"/>
          <w:sz w:val="20"/>
          <w:szCs w:val="20"/>
          <w:lang w:val="id-ID"/>
        </w:rPr>
        <w:t>Jenis kelamin responden pada penelitian ini sebagian besar adalah perempuan yaitu sebanyak 19 bayi (</w:t>
      </w:r>
      <w:r w:rsidRPr="00B3261D">
        <w:rPr>
          <w:rFonts w:ascii="Times New Roman" w:hAnsi="Times New Roman"/>
          <w:sz w:val="20"/>
          <w:szCs w:val="20"/>
        </w:rPr>
        <w:t>54</w:t>
      </w:r>
      <w:r w:rsidRPr="00B3261D">
        <w:rPr>
          <w:rFonts w:ascii="Times New Roman" w:hAnsi="Times New Roman"/>
          <w:sz w:val="20"/>
          <w:szCs w:val="20"/>
          <w:lang w:val="id-ID"/>
        </w:rPr>
        <w:t>%) dan bayi jenis kelamin laki – laki sebanyak 16 bayi (</w:t>
      </w:r>
      <w:r w:rsidRPr="00B3261D">
        <w:rPr>
          <w:rFonts w:ascii="Times New Roman" w:hAnsi="Times New Roman"/>
          <w:sz w:val="20"/>
          <w:szCs w:val="20"/>
        </w:rPr>
        <w:t>46</w:t>
      </w:r>
      <w:r w:rsidRPr="00B3261D">
        <w:rPr>
          <w:rFonts w:ascii="Times New Roman" w:hAnsi="Times New Roman"/>
          <w:sz w:val="20"/>
          <w:szCs w:val="20"/>
          <w:lang w:val="id-ID"/>
        </w:rPr>
        <w:t>%).</w:t>
      </w:r>
    </w:p>
    <w:p w14:paraId="4D377E9F" w14:textId="77777777" w:rsidR="00E569B4" w:rsidRPr="00B3261D" w:rsidRDefault="00E569B4" w:rsidP="00E569B4">
      <w:pPr>
        <w:shd w:val="clear" w:color="auto" w:fill="FFFFFF"/>
        <w:spacing w:line="360" w:lineRule="auto"/>
        <w:ind w:right="19"/>
        <w:rPr>
          <w:rFonts w:ascii="Times New Roman" w:hAnsi="Times New Roman"/>
          <w:b/>
          <w:sz w:val="20"/>
          <w:szCs w:val="20"/>
          <w:lang w:val="sv-SE"/>
        </w:rPr>
      </w:pPr>
      <w:bookmarkStart w:id="6" w:name="_Toc140670104"/>
      <w:r w:rsidRPr="00B3261D">
        <w:rPr>
          <w:rFonts w:ascii="Times New Roman" w:hAnsi="Times New Roman"/>
          <w:b/>
          <w:sz w:val="20"/>
          <w:szCs w:val="20"/>
          <w:lang w:val="sv-SE"/>
        </w:rPr>
        <w:t xml:space="preserve">Gambaran kualitas tidur bayi sebelum diberikan pijat bayi dengan minyak </w:t>
      </w:r>
      <w:r w:rsidRPr="00B3261D">
        <w:rPr>
          <w:rFonts w:ascii="Times New Roman" w:hAnsi="Times New Roman"/>
          <w:b/>
          <w:i/>
          <w:iCs/>
          <w:sz w:val="20"/>
          <w:szCs w:val="20"/>
          <w:lang w:val="sv-SE"/>
        </w:rPr>
        <w:t>essensial</w:t>
      </w:r>
      <w:r w:rsidRPr="00B3261D">
        <w:rPr>
          <w:rFonts w:ascii="Times New Roman" w:hAnsi="Times New Roman"/>
          <w:b/>
          <w:sz w:val="20"/>
          <w:szCs w:val="20"/>
          <w:lang w:val="sv-SE"/>
        </w:rPr>
        <w:t xml:space="preserve"> mawar</w:t>
      </w:r>
      <w:bookmarkEnd w:id="6"/>
    </w:p>
    <w:p w14:paraId="65016669" w14:textId="77777777" w:rsidR="00E569B4" w:rsidRPr="00B3261D" w:rsidRDefault="00E569B4" w:rsidP="00E569B4">
      <w:pPr>
        <w:shd w:val="clear" w:color="auto" w:fill="FFFFFF"/>
        <w:spacing w:line="360" w:lineRule="auto"/>
        <w:ind w:right="19"/>
        <w:jc w:val="both"/>
        <w:rPr>
          <w:rFonts w:ascii="Times New Roman" w:hAnsi="Times New Roman"/>
          <w:sz w:val="20"/>
          <w:szCs w:val="20"/>
          <w:lang w:val="sv-SE"/>
        </w:rPr>
      </w:pPr>
      <w:r w:rsidRPr="00B3261D">
        <w:rPr>
          <w:rFonts w:ascii="Times New Roman" w:hAnsi="Times New Roman"/>
          <w:sz w:val="20"/>
          <w:szCs w:val="20"/>
          <w:lang w:val="sv-SE"/>
        </w:rPr>
        <w:t xml:space="preserve">Hasil distribusi frekuensi kualitas tidur bayi usia 4 – 12 bulan sebelum diberikan pijat bayi dengan minyak essensial mawar sebagai berikut : </w:t>
      </w:r>
    </w:p>
    <w:p w14:paraId="01C2C362" w14:textId="77777777" w:rsidR="00AE1919" w:rsidRPr="00B3261D" w:rsidRDefault="00D8204B" w:rsidP="00AE1919">
      <w:pPr>
        <w:shd w:val="clear" w:color="auto" w:fill="FFFFFF"/>
        <w:spacing w:line="360" w:lineRule="auto"/>
        <w:ind w:right="19"/>
        <w:jc w:val="center"/>
        <w:rPr>
          <w:rFonts w:ascii="Times New Roman" w:hAnsi="Times New Roman"/>
          <w:sz w:val="20"/>
          <w:szCs w:val="20"/>
          <w:lang w:val="sv-SE"/>
        </w:rPr>
      </w:pPr>
      <w:proofErr w:type="spellStart"/>
      <w:r w:rsidRPr="00B3261D">
        <w:rPr>
          <w:rFonts w:ascii="Times New Roman" w:hAnsi="Times New Roman"/>
          <w:b/>
          <w:bCs/>
          <w:iCs/>
          <w:sz w:val="20"/>
          <w:szCs w:val="20"/>
        </w:rPr>
        <w:t>Tabel</w:t>
      </w:r>
      <w:proofErr w:type="spellEnd"/>
      <w:r w:rsidRPr="00B3261D">
        <w:rPr>
          <w:rFonts w:ascii="Times New Roman" w:hAnsi="Times New Roman"/>
          <w:b/>
          <w:bCs/>
          <w:iCs/>
          <w:sz w:val="20"/>
          <w:szCs w:val="20"/>
        </w:rPr>
        <w:t xml:space="preserve"> 3. </w:t>
      </w:r>
      <w:r w:rsidR="00AE1919" w:rsidRPr="00B3261D">
        <w:rPr>
          <w:rFonts w:ascii="Times New Roman" w:hAnsi="Times New Roman"/>
          <w:b/>
          <w:bCs/>
          <w:iCs/>
          <w:sz w:val="20"/>
          <w:szCs w:val="20"/>
          <w:lang w:val="id-ID"/>
        </w:rPr>
        <w:t xml:space="preserve">Hasil Distribusi Frekuensi Kualitas Tidur Bayi Usia 4 – 12 Bulan Sebelum Diberikan Pijat Bayi Dengan Minyak </w:t>
      </w:r>
      <w:r w:rsidR="00AE1919" w:rsidRPr="00B3261D">
        <w:rPr>
          <w:rFonts w:ascii="Times New Roman" w:hAnsi="Times New Roman"/>
          <w:b/>
          <w:bCs/>
          <w:sz w:val="20"/>
          <w:szCs w:val="20"/>
          <w:lang w:val="id-ID"/>
        </w:rPr>
        <w:t>Essensial</w:t>
      </w:r>
      <w:r w:rsidR="00AE1919" w:rsidRPr="00B3261D">
        <w:rPr>
          <w:rFonts w:ascii="Times New Roman" w:hAnsi="Times New Roman"/>
          <w:b/>
          <w:bCs/>
          <w:iCs/>
          <w:sz w:val="20"/>
          <w:szCs w:val="20"/>
          <w:lang w:val="id-ID"/>
        </w:rPr>
        <w:t xml:space="preserve"> Mawar</w:t>
      </w:r>
    </w:p>
    <w:tbl>
      <w:tblPr>
        <w:tblW w:w="384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0"/>
        <w:gridCol w:w="793"/>
        <w:gridCol w:w="828"/>
      </w:tblGrid>
      <w:tr w:rsidR="00AE1919" w:rsidRPr="00B3261D" w14:paraId="4DB2AB7C" w14:textId="77777777" w:rsidTr="00AE1919">
        <w:trPr>
          <w:trHeight w:val="284"/>
          <w:jc w:val="center"/>
        </w:trPr>
        <w:tc>
          <w:tcPr>
            <w:tcW w:w="2730" w:type="pct"/>
            <w:vMerge w:val="restart"/>
          </w:tcPr>
          <w:p w14:paraId="27CE3608" w14:textId="77777777" w:rsidR="00AE1919" w:rsidRPr="00B3261D" w:rsidRDefault="00AE1919" w:rsidP="00AE1919">
            <w:pPr>
              <w:shd w:val="clear" w:color="auto" w:fill="FFFFFF"/>
              <w:spacing w:after="0" w:line="360" w:lineRule="auto"/>
              <w:ind w:right="19"/>
              <w:jc w:val="center"/>
              <w:rPr>
                <w:rFonts w:ascii="Times New Roman" w:hAnsi="Times New Roman"/>
                <w:b/>
                <w:bCs/>
                <w:sz w:val="20"/>
                <w:szCs w:val="20"/>
              </w:rPr>
            </w:pPr>
            <w:proofErr w:type="spellStart"/>
            <w:r w:rsidRPr="00B3261D">
              <w:rPr>
                <w:rFonts w:ascii="Times New Roman" w:hAnsi="Times New Roman"/>
                <w:b/>
                <w:bCs/>
                <w:sz w:val="20"/>
                <w:szCs w:val="20"/>
              </w:rPr>
              <w:t>Kualitas</w:t>
            </w:r>
            <w:proofErr w:type="spellEnd"/>
            <w:r w:rsidRPr="00B3261D">
              <w:rPr>
                <w:rFonts w:ascii="Times New Roman" w:hAnsi="Times New Roman"/>
                <w:b/>
                <w:bCs/>
                <w:sz w:val="20"/>
                <w:szCs w:val="20"/>
              </w:rPr>
              <w:t xml:space="preserve"> </w:t>
            </w:r>
            <w:proofErr w:type="spellStart"/>
            <w:r w:rsidRPr="00B3261D">
              <w:rPr>
                <w:rFonts w:ascii="Times New Roman" w:hAnsi="Times New Roman"/>
                <w:b/>
                <w:bCs/>
                <w:sz w:val="20"/>
                <w:szCs w:val="20"/>
              </w:rPr>
              <w:t>Tidur</w:t>
            </w:r>
            <w:proofErr w:type="spellEnd"/>
          </w:p>
        </w:tc>
        <w:tc>
          <w:tcPr>
            <w:tcW w:w="2270" w:type="pct"/>
            <w:gridSpan w:val="2"/>
          </w:tcPr>
          <w:p w14:paraId="2CFBA9ED" w14:textId="77777777" w:rsidR="00AE1919" w:rsidRPr="00B3261D" w:rsidRDefault="00AE1919" w:rsidP="00AE1919">
            <w:pPr>
              <w:shd w:val="clear" w:color="auto" w:fill="FFFFFF"/>
              <w:spacing w:after="0" w:line="360" w:lineRule="auto"/>
              <w:ind w:right="19"/>
              <w:jc w:val="center"/>
              <w:rPr>
                <w:rFonts w:ascii="Times New Roman" w:hAnsi="Times New Roman"/>
                <w:b/>
                <w:bCs/>
                <w:sz w:val="20"/>
                <w:szCs w:val="20"/>
              </w:rPr>
            </w:pPr>
            <w:r w:rsidRPr="00B3261D">
              <w:rPr>
                <w:rFonts w:ascii="Times New Roman" w:hAnsi="Times New Roman"/>
                <w:b/>
                <w:bCs/>
                <w:sz w:val="20"/>
                <w:szCs w:val="20"/>
              </w:rPr>
              <w:t>Pretest</w:t>
            </w:r>
          </w:p>
        </w:tc>
      </w:tr>
      <w:tr w:rsidR="00AE1919" w:rsidRPr="00B3261D" w14:paraId="370CB224" w14:textId="77777777" w:rsidTr="00AE1919">
        <w:trPr>
          <w:trHeight w:val="284"/>
          <w:jc w:val="center"/>
        </w:trPr>
        <w:tc>
          <w:tcPr>
            <w:tcW w:w="2730" w:type="pct"/>
            <w:vMerge/>
          </w:tcPr>
          <w:p w14:paraId="5A698B56" w14:textId="77777777" w:rsidR="00AE1919" w:rsidRPr="00B3261D" w:rsidRDefault="00AE1919" w:rsidP="00AE1919">
            <w:pPr>
              <w:shd w:val="clear" w:color="auto" w:fill="FFFFFF"/>
              <w:spacing w:after="0" w:line="360" w:lineRule="auto"/>
              <w:ind w:right="19"/>
              <w:jc w:val="center"/>
              <w:rPr>
                <w:rFonts w:ascii="Times New Roman" w:hAnsi="Times New Roman"/>
                <w:b/>
                <w:bCs/>
                <w:sz w:val="20"/>
                <w:szCs w:val="20"/>
              </w:rPr>
            </w:pPr>
          </w:p>
        </w:tc>
        <w:tc>
          <w:tcPr>
            <w:tcW w:w="1111" w:type="pct"/>
          </w:tcPr>
          <w:p w14:paraId="1E135389" w14:textId="77777777" w:rsidR="00AE1919" w:rsidRPr="00B3261D" w:rsidRDefault="00AE1919" w:rsidP="00AE1919">
            <w:pPr>
              <w:shd w:val="clear" w:color="auto" w:fill="FFFFFF"/>
              <w:spacing w:after="0" w:line="360" w:lineRule="auto"/>
              <w:ind w:right="19"/>
              <w:jc w:val="center"/>
              <w:rPr>
                <w:rFonts w:ascii="Times New Roman" w:hAnsi="Times New Roman"/>
                <w:b/>
                <w:sz w:val="20"/>
                <w:szCs w:val="20"/>
              </w:rPr>
            </w:pPr>
            <w:r w:rsidRPr="00B3261D">
              <w:rPr>
                <w:rFonts w:ascii="Times New Roman" w:hAnsi="Times New Roman"/>
                <w:b/>
                <w:sz w:val="20"/>
                <w:szCs w:val="20"/>
              </w:rPr>
              <w:t>N</w:t>
            </w:r>
          </w:p>
        </w:tc>
        <w:tc>
          <w:tcPr>
            <w:tcW w:w="1159" w:type="pct"/>
          </w:tcPr>
          <w:p w14:paraId="66787AD2" w14:textId="77777777" w:rsidR="00AE1919" w:rsidRPr="00B3261D" w:rsidRDefault="00AE1919" w:rsidP="00AE1919">
            <w:pPr>
              <w:shd w:val="clear" w:color="auto" w:fill="FFFFFF"/>
              <w:spacing w:after="0" w:line="360" w:lineRule="auto"/>
              <w:ind w:right="19"/>
              <w:jc w:val="center"/>
              <w:rPr>
                <w:rFonts w:ascii="Times New Roman" w:hAnsi="Times New Roman"/>
                <w:b/>
                <w:sz w:val="20"/>
                <w:szCs w:val="20"/>
              </w:rPr>
            </w:pPr>
            <w:r w:rsidRPr="00B3261D">
              <w:rPr>
                <w:rFonts w:ascii="Times New Roman" w:hAnsi="Times New Roman"/>
                <w:b/>
                <w:sz w:val="20"/>
                <w:szCs w:val="20"/>
              </w:rPr>
              <w:t>%</w:t>
            </w:r>
          </w:p>
        </w:tc>
      </w:tr>
      <w:tr w:rsidR="00E569B4" w:rsidRPr="00B3261D" w14:paraId="2BCCE6A5" w14:textId="77777777" w:rsidTr="00AE1919">
        <w:trPr>
          <w:trHeight w:val="284"/>
          <w:jc w:val="center"/>
        </w:trPr>
        <w:tc>
          <w:tcPr>
            <w:tcW w:w="2730" w:type="pct"/>
          </w:tcPr>
          <w:p w14:paraId="7D1ADF79" w14:textId="77777777" w:rsidR="00E569B4" w:rsidRPr="00B3261D" w:rsidRDefault="00E569B4" w:rsidP="00AE1919">
            <w:pPr>
              <w:shd w:val="clear" w:color="auto" w:fill="FFFFFF"/>
              <w:spacing w:after="0" w:line="360" w:lineRule="auto"/>
              <w:ind w:right="19"/>
              <w:jc w:val="center"/>
              <w:rPr>
                <w:rFonts w:ascii="Times New Roman" w:hAnsi="Times New Roman"/>
                <w:sz w:val="20"/>
                <w:szCs w:val="20"/>
              </w:rPr>
            </w:pPr>
            <w:proofErr w:type="spellStart"/>
            <w:r w:rsidRPr="00B3261D">
              <w:rPr>
                <w:rFonts w:ascii="Times New Roman" w:hAnsi="Times New Roman"/>
                <w:bCs/>
                <w:sz w:val="20"/>
                <w:szCs w:val="20"/>
              </w:rPr>
              <w:t>Kurang</w:t>
            </w:r>
            <w:proofErr w:type="spellEnd"/>
          </w:p>
        </w:tc>
        <w:tc>
          <w:tcPr>
            <w:tcW w:w="1111" w:type="pct"/>
          </w:tcPr>
          <w:p w14:paraId="0AFC2157" w14:textId="77777777" w:rsidR="00E569B4" w:rsidRPr="00B3261D" w:rsidRDefault="00E569B4" w:rsidP="00AE1919">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30</w:t>
            </w:r>
          </w:p>
        </w:tc>
        <w:tc>
          <w:tcPr>
            <w:tcW w:w="1159" w:type="pct"/>
          </w:tcPr>
          <w:p w14:paraId="0597CE2A" w14:textId="77777777" w:rsidR="00E569B4" w:rsidRPr="00B3261D" w:rsidRDefault="00E569B4" w:rsidP="00AE1919">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86%</w:t>
            </w:r>
          </w:p>
        </w:tc>
      </w:tr>
      <w:tr w:rsidR="00E569B4" w:rsidRPr="00B3261D" w14:paraId="11CEB160" w14:textId="77777777" w:rsidTr="00AE1919">
        <w:trPr>
          <w:trHeight w:val="284"/>
          <w:jc w:val="center"/>
        </w:trPr>
        <w:tc>
          <w:tcPr>
            <w:tcW w:w="2730" w:type="pct"/>
          </w:tcPr>
          <w:p w14:paraId="6EB9030F" w14:textId="77777777" w:rsidR="00E569B4" w:rsidRPr="00B3261D" w:rsidRDefault="00E569B4" w:rsidP="00AE1919">
            <w:pPr>
              <w:shd w:val="clear" w:color="auto" w:fill="FFFFFF"/>
              <w:spacing w:after="0" w:line="360" w:lineRule="auto"/>
              <w:ind w:right="19"/>
              <w:jc w:val="center"/>
              <w:rPr>
                <w:rFonts w:ascii="Times New Roman" w:hAnsi="Times New Roman"/>
                <w:bCs/>
                <w:sz w:val="20"/>
                <w:szCs w:val="20"/>
              </w:rPr>
            </w:pPr>
            <w:proofErr w:type="spellStart"/>
            <w:r w:rsidRPr="00B3261D">
              <w:rPr>
                <w:rFonts w:ascii="Times New Roman" w:hAnsi="Times New Roman"/>
                <w:bCs/>
                <w:sz w:val="20"/>
                <w:szCs w:val="20"/>
              </w:rPr>
              <w:t>Cukup</w:t>
            </w:r>
            <w:proofErr w:type="spellEnd"/>
          </w:p>
        </w:tc>
        <w:tc>
          <w:tcPr>
            <w:tcW w:w="1111" w:type="pct"/>
          </w:tcPr>
          <w:p w14:paraId="4AB73C5A" w14:textId="77777777" w:rsidR="00E569B4" w:rsidRPr="00B3261D" w:rsidRDefault="00E569B4" w:rsidP="00AE1919">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5</w:t>
            </w:r>
          </w:p>
        </w:tc>
        <w:tc>
          <w:tcPr>
            <w:tcW w:w="1159" w:type="pct"/>
          </w:tcPr>
          <w:p w14:paraId="729323BB" w14:textId="77777777" w:rsidR="00E569B4" w:rsidRPr="00B3261D" w:rsidRDefault="00E569B4" w:rsidP="00AE1919">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14%</w:t>
            </w:r>
          </w:p>
        </w:tc>
      </w:tr>
      <w:tr w:rsidR="00E569B4" w:rsidRPr="00B3261D" w14:paraId="4571B857" w14:textId="77777777" w:rsidTr="00AE1919">
        <w:trPr>
          <w:trHeight w:val="284"/>
          <w:jc w:val="center"/>
        </w:trPr>
        <w:tc>
          <w:tcPr>
            <w:tcW w:w="2730" w:type="pct"/>
          </w:tcPr>
          <w:p w14:paraId="41776DB1" w14:textId="77777777" w:rsidR="00E569B4" w:rsidRPr="00B3261D" w:rsidRDefault="00E569B4" w:rsidP="00AE1919">
            <w:pPr>
              <w:shd w:val="clear" w:color="auto" w:fill="FFFFFF"/>
              <w:spacing w:after="0" w:line="360" w:lineRule="auto"/>
              <w:ind w:right="19"/>
              <w:jc w:val="center"/>
              <w:rPr>
                <w:rFonts w:ascii="Times New Roman" w:hAnsi="Times New Roman"/>
                <w:bCs/>
                <w:sz w:val="20"/>
                <w:szCs w:val="20"/>
              </w:rPr>
            </w:pPr>
            <w:proofErr w:type="spellStart"/>
            <w:r w:rsidRPr="00B3261D">
              <w:rPr>
                <w:rFonts w:ascii="Times New Roman" w:hAnsi="Times New Roman"/>
                <w:bCs/>
                <w:sz w:val="20"/>
                <w:szCs w:val="20"/>
              </w:rPr>
              <w:t>Baik</w:t>
            </w:r>
            <w:proofErr w:type="spellEnd"/>
          </w:p>
        </w:tc>
        <w:tc>
          <w:tcPr>
            <w:tcW w:w="1111" w:type="pct"/>
          </w:tcPr>
          <w:p w14:paraId="1DB7F386" w14:textId="77777777" w:rsidR="00E569B4" w:rsidRPr="00B3261D" w:rsidRDefault="00E569B4" w:rsidP="00AE1919">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0</w:t>
            </w:r>
          </w:p>
        </w:tc>
        <w:tc>
          <w:tcPr>
            <w:tcW w:w="1159" w:type="pct"/>
          </w:tcPr>
          <w:p w14:paraId="35061573" w14:textId="77777777" w:rsidR="00E569B4" w:rsidRPr="00B3261D" w:rsidRDefault="00E569B4" w:rsidP="00AE1919">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0</w:t>
            </w:r>
          </w:p>
        </w:tc>
      </w:tr>
      <w:tr w:rsidR="00E569B4" w:rsidRPr="00B3261D" w14:paraId="1DD7512E" w14:textId="77777777" w:rsidTr="00AE1919">
        <w:trPr>
          <w:trHeight w:val="310"/>
          <w:jc w:val="center"/>
        </w:trPr>
        <w:tc>
          <w:tcPr>
            <w:tcW w:w="2730" w:type="pct"/>
          </w:tcPr>
          <w:p w14:paraId="36B9BA19" w14:textId="77777777" w:rsidR="00E569B4" w:rsidRPr="00B3261D" w:rsidRDefault="00E569B4" w:rsidP="00AE1919">
            <w:pPr>
              <w:shd w:val="clear" w:color="auto" w:fill="FFFFFF"/>
              <w:spacing w:after="0" w:line="360" w:lineRule="auto"/>
              <w:ind w:right="19"/>
              <w:jc w:val="center"/>
              <w:rPr>
                <w:rFonts w:ascii="Times New Roman" w:hAnsi="Times New Roman"/>
                <w:bCs/>
                <w:sz w:val="20"/>
                <w:szCs w:val="20"/>
              </w:rPr>
            </w:pPr>
            <w:r w:rsidRPr="00B3261D">
              <w:rPr>
                <w:rFonts w:ascii="Times New Roman" w:hAnsi="Times New Roman"/>
                <w:bCs/>
                <w:sz w:val="20"/>
                <w:szCs w:val="20"/>
              </w:rPr>
              <w:t>Total</w:t>
            </w:r>
          </w:p>
        </w:tc>
        <w:tc>
          <w:tcPr>
            <w:tcW w:w="1111" w:type="pct"/>
          </w:tcPr>
          <w:p w14:paraId="0E25186B" w14:textId="77777777" w:rsidR="00E569B4" w:rsidRPr="00B3261D" w:rsidRDefault="00E569B4" w:rsidP="00AE1919">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35</w:t>
            </w:r>
          </w:p>
        </w:tc>
        <w:tc>
          <w:tcPr>
            <w:tcW w:w="1159" w:type="pct"/>
          </w:tcPr>
          <w:p w14:paraId="4026715A" w14:textId="77777777" w:rsidR="00E569B4" w:rsidRPr="00B3261D" w:rsidRDefault="00E569B4" w:rsidP="00AE1919">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100</w:t>
            </w:r>
          </w:p>
        </w:tc>
      </w:tr>
    </w:tbl>
    <w:p w14:paraId="68521020" w14:textId="77777777" w:rsidR="00AE1919" w:rsidRPr="00B3261D" w:rsidRDefault="00AE1919" w:rsidP="00AE1919">
      <w:pPr>
        <w:shd w:val="clear" w:color="auto" w:fill="FFFFFF"/>
        <w:spacing w:line="360" w:lineRule="auto"/>
        <w:ind w:right="19"/>
        <w:rPr>
          <w:rFonts w:ascii="Times New Roman" w:hAnsi="Times New Roman"/>
          <w:sz w:val="20"/>
          <w:szCs w:val="20"/>
        </w:rPr>
      </w:pPr>
    </w:p>
    <w:p w14:paraId="2F41813B" w14:textId="77777777" w:rsidR="00FB64FB" w:rsidRPr="00B3261D" w:rsidRDefault="00AE1919" w:rsidP="00FB64FB">
      <w:pPr>
        <w:shd w:val="clear" w:color="auto" w:fill="FFFFFF"/>
        <w:spacing w:line="360" w:lineRule="auto"/>
        <w:ind w:right="19"/>
        <w:jc w:val="both"/>
        <w:rPr>
          <w:rFonts w:ascii="Times New Roman" w:hAnsi="Times New Roman"/>
          <w:sz w:val="20"/>
          <w:szCs w:val="20"/>
        </w:rPr>
      </w:pPr>
      <w:bookmarkStart w:id="7" w:name="_Hlk140236350"/>
      <w:proofErr w:type="spellStart"/>
      <w:r w:rsidRPr="00B3261D">
        <w:rPr>
          <w:rFonts w:ascii="Times New Roman" w:hAnsi="Times New Roman"/>
          <w:sz w:val="20"/>
          <w:szCs w:val="20"/>
        </w:rPr>
        <w:t>Hasil</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analisis</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peneliti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dapat</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diketahui</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bahwa</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kualitas</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tidur</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bayi</w:t>
      </w:r>
      <w:proofErr w:type="spellEnd"/>
      <w:r w:rsidRPr="00B3261D">
        <w:rPr>
          <w:rFonts w:ascii="Times New Roman" w:hAnsi="Times New Roman"/>
          <w:sz w:val="20"/>
          <w:szCs w:val="20"/>
        </w:rPr>
        <w:t xml:space="preserve"> usia 4-12 </w:t>
      </w:r>
      <w:proofErr w:type="spellStart"/>
      <w:r w:rsidRPr="00B3261D">
        <w:rPr>
          <w:rFonts w:ascii="Times New Roman" w:hAnsi="Times New Roman"/>
          <w:sz w:val="20"/>
          <w:szCs w:val="20"/>
        </w:rPr>
        <w:t>bul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sebelum</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diberik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pijat</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bayi</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deng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minyak</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essensial</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mawar</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hampir</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seluruhnya</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memiliki</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kualitas</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tidur</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kurang</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yaitu</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sebanyak</w:t>
      </w:r>
      <w:proofErr w:type="spellEnd"/>
      <w:r w:rsidRPr="00B3261D">
        <w:rPr>
          <w:rFonts w:ascii="Times New Roman" w:hAnsi="Times New Roman"/>
          <w:sz w:val="20"/>
          <w:szCs w:val="20"/>
        </w:rPr>
        <w:t xml:space="preserve"> 30 </w:t>
      </w:r>
      <w:proofErr w:type="spellStart"/>
      <w:r w:rsidRPr="00B3261D">
        <w:rPr>
          <w:rFonts w:ascii="Times New Roman" w:hAnsi="Times New Roman"/>
          <w:sz w:val="20"/>
          <w:szCs w:val="20"/>
        </w:rPr>
        <w:t>bayi</w:t>
      </w:r>
      <w:proofErr w:type="spellEnd"/>
      <w:r w:rsidRPr="00B3261D">
        <w:rPr>
          <w:rFonts w:ascii="Times New Roman" w:hAnsi="Times New Roman"/>
          <w:sz w:val="20"/>
          <w:szCs w:val="20"/>
        </w:rPr>
        <w:t xml:space="preserve"> (86%) dan </w:t>
      </w:r>
      <w:proofErr w:type="spellStart"/>
      <w:r w:rsidRPr="00B3261D">
        <w:rPr>
          <w:rFonts w:ascii="Times New Roman" w:hAnsi="Times New Roman"/>
          <w:sz w:val="20"/>
          <w:szCs w:val="20"/>
        </w:rPr>
        <w:t>sebagi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kecil</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memiliki</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kualitas</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tidur</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cukup</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yaitu</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sebanyak</w:t>
      </w:r>
      <w:proofErr w:type="spellEnd"/>
      <w:r w:rsidRPr="00B3261D">
        <w:rPr>
          <w:rFonts w:ascii="Times New Roman" w:hAnsi="Times New Roman"/>
          <w:sz w:val="20"/>
          <w:szCs w:val="20"/>
        </w:rPr>
        <w:t xml:space="preserve"> 5 </w:t>
      </w:r>
      <w:proofErr w:type="spellStart"/>
      <w:r w:rsidRPr="00B3261D">
        <w:rPr>
          <w:rFonts w:ascii="Times New Roman" w:hAnsi="Times New Roman"/>
          <w:sz w:val="20"/>
          <w:szCs w:val="20"/>
        </w:rPr>
        <w:t>bayi</w:t>
      </w:r>
      <w:proofErr w:type="spellEnd"/>
      <w:r w:rsidRPr="00B3261D">
        <w:rPr>
          <w:rFonts w:ascii="Times New Roman" w:hAnsi="Times New Roman"/>
          <w:sz w:val="20"/>
          <w:szCs w:val="20"/>
        </w:rPr>
        <w:t xml:space="preserve"> (14%).</w:t>
      </w:r>
      <w:bookmarkStart w:id="8" w:name="_Toc140670105"/>
      <w:bookmarkEnd w:id="7"/>
    </w:p>
    <w:p w14:paraId="7F077398" w14:textId="77777777" w:rsidR="00AE1919" w:rsidRPr="00B3261D" w:rsidRDefault="00AE1919" w:rsidP="00FB64FB">
      <w:pPr>
        <w:shd w:val="clear" w:color="auto" w:fill="FFFFFF"/>
        <w:spacing w:line="360" w:lineRule="auto"/>
        <w:ind w:right="19"/>
        <w:jc w:val="both"/>
        <w:rPr>
          <w:rFonts w:ascii="Times New Roman" w:hAnsi="Times New Roman"/>
          <w:sz w:val="20"/>
          <w:szCs w:val="20"/>
        </w:rPr>
      </w:pPr>
      <w:r w:rsidRPr="00B3261D">
        <w:rPr>
          <w:rFonts w:ascii="Times New Roman" w:hAnsi="Times New Roman"/>
          <w:b/>
          <w:sz w:val="20"/>
          <w:szCs w:val="20"/>
          <w:lang w:val="sv-SE"/>
        </w:rPr>
        <w:t>Gambaran kualitas tidur bayi sesudah diberikan pijat bayi dengan minyak essensial mawar</w:t>
      </w:r>
      <w:bookmarkEnd w:id="8"/>
    </w:p>
    <w:p w14:paraId="5BEA9324" w14:textId="77777777" w:rsidR="00FB64FB" w:rsidRPr="00B3261D" w:rsidRDefault="00AE1919" w:rsidP="00B3261D">
      <w:pPr>
        <w:shd w:val="clear" w:color="auto" w:fill="FFFFFF"/>
        <w:spacing w:line="360" w:lineRule="auto"/>
        <w:ind w:right="19"/>
        <w:jc w:val="both"/>
        <w:rPr>
          <w:rFonts w:ascii="Times New Roman" w:hAnsi="Times New Roman"/>
          <w:sz w:val="20"/>
          <w:szCs w:val="20"/>
          <w:lang w:val="sv-SE"/>
        </w:rPr>
      </w:pPr>
      <w:r w:rsidRPr="00B3261D">
        <w:rPr>
          <w:rFonts w:ascii="Times New Roman" w:hAnsi="Times New Roman"/>
          <w:sz w:val="20"/>
          <w:szCs w:val="20"/>
          <w:lang w:val="sv-SE"/>
        </w:rPr>
        <w:t xml:space="preserve">Hasil distribusi frekuensi kualitas tidur bayi usia 4 – 12 bulan sesudah  diberikan pijat bayi dengan minyak essensial mawar sebagai berikut : </w:t>
      </w:r>
    </w:p>
    <w:p w14:paraId="511BAEC2" w14:textId="77777777" w:rsidR="00FB64FB" w:rsidRPr="00B3261D" w:rsidRDefault="00D8204B" w:rsidP="00FB64FB">
      <w:pPr>
        <w:shd w:val="clear" w:color="auto" w:fill="FFFFFF"/>
        <w:spacing w:line="360" w:lineRule="auto"/>
        <w:ind w:right="19"/>
        <w:jc w:val="center"/>
        <w:rPr>
          <w:rFonts w:ascii="Times New Roman" w:hAnsi="Times New Roman"/>
          <w:sz w:val="20"/>
          <w:szCs w:val="20"/>
          <w:lang w:val="sv-SE"/>
        </w:rPr>
      </w:pPr>
      <w:proofErr w:type="spellStart"/>
      <w:r w:rsidRPr="00B3261D">
        <w:rPr>
          <w:rFonts w:ascii="Times New Roman" w:hAnsi="Times New Roman"/>
          <w:b/>
          <w:bCs/>
          <w:iCs/>
          <w:sz w:val="20"/>
          <w:szCs w:val="20"/>
        </w:rPr>
        <w:t>Tabel</w:t>
      </w:r>
      <w:proofErr w:type="spellEnd"/>
      <w:r w:rsidRPr="00B3261D">
        <w:rPr>
          <w:rFonts w:ascii="Times New Roman" w:hAnsi="Times New Roman"/>
          <w:b/>
          <w:bCs/>
          <w:iCs/>
          <w:sz w:val="20"/>
          <w:szCs w:val="20"/>
        </w:rPr>
        <w:t xml:space="preserve"> 4. </w:t>
      </w:r>
      <w:r w:rsidR="00FB64FB" w:rsidRPr="00B3261D">
        <w:rPr>
          <w:rFonts w:ascii="Times New Roman" w:hAnsi="Times New Roman"/>
          <w:b/>
          <w:bCs/>
          <w:iCs/>
          <w:sz w:val="20"/>
          <w:szCs w:val="20"/>
          <w:lang w:val="id-ID"/>
        </w:rPr>
        <w:t>Hasil Distribusi Frekuensi Kualitas Tidur Bayi Usia 4 – 12 Bulan Sesudah Diberikan Pijat Bayi Dengan Minyak Essensial Mawar</w:t>
      </w:r>
    </w:p>
    <w:tbl>
      <w:tblPr>
        <w:tblW w:w="325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7"/>
        <w:gridCol w:w="1214"/>
        <w:gridCol w:w="781"/>
      </w:tblGrid>
      <w:tr w:rsidR="00FB64FB" w:rsidRPr="00B3261D" w14:paraId="4F35091E" w14:textId="77777777" w:rsidTr="00FB64FB">
        <w:trPr>
          <w:trHeight w:val="31"/>
          <w:jc w:val="center"/>
        </w:trPr>
        <w:tc>
          <w:tcPr>
            <w:tcW w:w="1699" w:type="pct"/>
            <w:vMerge w:val="restart"/>
          </w:tcPr>
          <w:p w14:paraId="2E0C2AC9" w14:textId="77777777" w:rsidR="00FB64FB" w:rsidRPr="00B3261D" w:rsidRDefault="00FB64FB" w:rsidP="00FB64FB">
            <w:pPr>
              <w:shd w:val="clear" w:color="auto" w:fill="FFFFFF"/>
              <w:spacing w:after="0" w:line="360" w:lineRule="auto"/>
              <w:ind w:right="19"/>
              <w:jc w:val="center"/>
              <w:rPr>
                <w:rFonts w:ascii="Times New Roman" w:hAnsi="Times New Roman"/>
                <w:b/>
                <w:bCs/>
                <w:sz w:val="20"/>
                <w:szCs w:val="20"/>
              </w:rPr>
            </w:pPr>
            <w:proofErr w:type="spellStart"/>
            <w:r w:rsidRPr="00B3261D">
              <w:rPr>
                <w:rFonts w:ascii="Times New Roman" w:hAnsi="Times New Roman"/>
                <w:b/>
                <w:bCs/>
                <w:sz w:val="20"/>
                <w:szCs w:val="20"/>
              </w:rPr>
              <w:t>Kualitas</w:t>
            </w:r>
            <w:proofErr w:type="spellEnd"/>
            <w:r w:rsidRPr="00B3261D">
              <w:rPr>
                <w:rFonts w:ascii="Times New Roman" w:hAnsi="Times New Roman"/>
                <w:b/>
                <w:bCs/>
                <w:sz w:val="20"/>
                <w:szCs w:val="20"/>
              </w:rPr>
              <w:t xml:space="preserve"> </w:t>
            </w:r>
            <w:proofErr w:type="spellStart"/>
            <w:r w:rsidRPr="00B3261D">
              <w:rPr>
                <w:rFonts w:ascii="Times New Roman" w:hAnsi="Times New Roman"/>
                <w:b/>
                <w:bCs/>
                <w:sz w:val="20"/>
                <w:szCs w:val="20"/>
              </w:rPr>
              <w:t>Tidur</w:t>
            </w:r>
            <w:proofErr w:type="spellEnd"/>
          </w:p>
        </w:tc>
        <w:tc>
          <w:tcPr>
            <w:tcW w:w="3301" w:type="pct"/>
            <w:gridSpan w:val="2"/>
          </w:tcPr>
          <w:p w14:paraId="23D2207C" w14:textId="77777777" w:rsidR="00FB64FB" w:rsidRPr="00B3261D" w:rsidRDefault="00FB64FB" w:rsidP="00FB64FB">
            <w:pPr>
              <w:shd w:val="clear" w:color="auto" w:fill="FFFFFF"/>
              <w:spacing w:after="0" w:line="360" w:lineRule="auto"/>
              <w:ind w:right="19"/>
              <w:jc w:val="center"/>
              <w:rPr>
                <w:rFonts w:ascii="Times New Roman" w:hAnsi="Times New Roman"/>
                <w:b/>
                <w:bCs/>
                <w:sz w:val="20"/>
                <w:szCs w:val="20"/>
              </w:rPr>
            </w:pPr>
            <w:r w:rsidRPr="00B3261D">
              <w:rPr>
                <w:rFonts w:ascii="Times New Roman" w:hAnsi="Times New Roman"/>
                <w:b/>
                <w:bCs/>
                <w:sz w:val="20"/>
                <w:szCs w:val="20"/>
              </w:rPr>
              <w:t>Pretest</w:t>
            </w:r>
          </w:p>
        </w:tc>
      </w:tr>
      <w:tr w:rsidR="00FB64FB" w:rsidRPr="00B3261D" w14:paraId="3B22039C" w14:textId="77777777" w:rsidTr="00FB64FB">
        <w:trPr>
          <w:trHeight w:val="31"/>
          <w:jc w:val="center"/>
        </w:trPr>
        <w:tc>
          <w:tcPr>
            <w:tcW w:w="1699" w:type="pct"/>
            <w:vMerge/>
          </w:tcPr>
          <w:p w14:paraId="40AB9618" w14:textId="77777777" w:rsidR="00FB64FB" w:rsidRPr="00B3261D" w:rsidRDefault="00FB64FB" w:rsidP="00FB64FB">
            <w:pPr>
              <w:shd w:val="clear" w:color="auto" w:fill="FFFFFF"/>
              <w:spacing w:after="0" w:line="360" w:lineRule="auto"/>
              <w:ind w:right="19"/>
              <w:jc w:val="center"/>
              <w:rPr>
                <w:rFonts w:ascii="Times New Roman" w:hAnsi="Times New Roman"/>
                <w:b/>
                <w:bCs/>
                <w:sz w:val="20"/>
                <w:szCs w:val="20"/>
              </w:rPr>
            </w:pPr>
          </w:p>
        </w:tc>
        <w:tc>
          <w:tcPr>
            <w:tcW w:w="2009" w:type="pct"/>
          </w:tcPr>
          <w:p w14:paraId="11A9FA87" w14:textId="77777777" w:rsidR="00FB64FB" w:rsidRPr="00B3261D" w:rsidRDefault="00FB64FB" w:rsidP="00FB64FB">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N</w:t>
            </w:r>
          </w:p>
        </w:tc>
        <w:tc>
          <w:tcPr>
            <w:tcW w:w="1292" w:type="pct"/>
          </w:tcPr>
          <w:p w14:paraId="40FCBE6C" w14:textId="77777777" w:rsidR="00FB64FB" w:rsidRPr="00B3261D" w:rsidRDefault="00FB64FB" w:rsidP="00FB64FB">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w:t>
            </w:r>
          </w:p>
        </w:tc>
      </w:tr>
      <w:tr w:rsidR="00FB64FB" w:rsidRPr="00B3261D" w14:paraId="58F28AC1" w14:textId="77777777" w:rsidTr="00FB64FB">
        <w:trPr>
          <w:trHeight w:val="34"/>
          <w:jc w:val="center"/>
        </w:trPr>
        <w:tc>
          <w:tcPr>
            <w:tcW w:w="1699" w:type="pct"/>
          </w:tcPr>
          <w:p w14:paraId="22F1515D" w14:textId="77777777" w:rsidR="00FB64FB" w:rsidRPr="00B3261D" w:rsidRDefault="00FB64FB" w:rsidP="00FB64FB">
            <w:pPr>
              <w:shd w:val="clear" w:color="auto" w:fill="FFFFFF"/>
              <w:spacing w:after="0" w:line="360" w:lineRule="auto"/>
              <w:ind w:right="19"/>
              <w:jc w:val="center"/>
              <w:rPr>
                <w:rFonts w:ascii="Times New Roman" w:hAnsi="Times New Roman"/>
                <w:sz w:val="20"/>
                <w:szCs w:val="20"/>
              </w:rPr>
            </w:pPr>
            <w:proofErr w:type="spellStart"/>
            <w:r w:rsidRPr="00B3261D">
              <w:rPr>
                <w:rFonts w:ascii="Times New Roman" w:hAnsi="Times New Roman"/>
                <w:bCs/>
                <w:sz w:val="20"/>
                <w:szCs w:val="20"/>
              </w:rPr>
              <w:t>Kurang</w:t>
            </w:r>
            <w:proofErr w:type="spellEnd"/>
          </w:p>
        </w:tc>
        <w:tc>
          <w:tcPr>
            <w:tcW w:w="2009" w:type="pct"/>
          </w:tcPr>
          <w:p w14:paraId="1ECB2086" w14:textId="77777777" w:rsidR="00FB64FB" w:rsidRPr="00B3261D" w:rsidRDefault="00FB64FB" w:rsidP="00FB64FB">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0</w:t>
            </w:r>
          </w:p>
        </w:tc>
        <w:tc>
          <w:tcPr>
            <w:tcW w:w="1292" w:type="pct"/>
          </w:tcPr>
          <w:p w14:paraId="71AB6FF2" w14:textId="77777777" w:rsidR="00FB64FB" w:rsidRPr="00B3261D" w:rsidRDefault="00FB64FB" w:rsidP="00FB64FB">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0</w:t>
            </w:r>
          </w:p>
        </w:tc>
      </w:tr>
      <w:tr w:rsidR="00FB64FB" w:rsidRPr="00B3261D" w14:paraId="5643F04E" w14:textId="77777777" w:rsidTr="00FB64FB">
        <w:trPr>
          <w:trHeight w:val="31"/>
          <w:jc w:val="center"/>
        </w:trPr>
        <w:tc>
          <w:tcPr>
            <w:tcW w:w="1699" w:type="pct"/>
          </w:tcPr>
          <w:p w14:paraId="6BC1E0E8" w14:textId="77777777" w:rsidR="00FB64FB" w:rsidRPr="00B3261D" w:rsidRDefault="00FB64FB" w:rsidP="00FB64FB">
            <w:pPr>
              <w:shd w:val="clear" w:color="auto" w:fill="FFFFFF"/>
              <w:spacing w:after="0" w:line="360" w:lineRule="auto"/>
              <w:ind w:right="19"/>
              <w:jc w:val="center"/>
              <w:rPr>
                <w:rFonts w:ascii="Times New Roman" w:hAnsi="Times New Roman"/>
                <w:bCs/>
                <w:sz w:val="20"/>
                <w:szCs w:val="20"/>
              </w:rPr>
            </w:pPr>
            <w:proofErr w:type="spellStart"/>
            <w:r w:rsidRPr="00B3261D">
              <w:rPr>
                <w:rFonts w:ascii="Times New Roman" w:hAnsi="Times New Roman"/>
                <w:bCs/>
                <w:sz w:val="20"/>
                <w:szCs w:val="20"/>
              </w:rPr>
              <w:t>Cukup</w:t>
            </w:r>
            <w:proofErr w:type="spellEnd"/>
          </w:p>
        </w:tc>
        <w:tc>
          <w:tcPr>
            <w:tcW w:w="2009" w:type="pct"/>
          </w:tcPr>
          <w:p w14:paraId="07DE1979" w14:textId="77777777" w:rsidR="00FB64FB" w:rsidRPr="00B3261D" w:rsidRDefault="00FB64FB" w:rsidP="00FB64FB">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5</w:t>
            </w:r>
          </w:p>
        </w:tc>
        <w:tc>
          <w:tcPr>
            <w:tcW w:w="1292" w:type="pct"/>
          </w:tcPr>
          <w:p w14:paraId="6E83EDBA" w14:textId="77777777" w:rsidR="00FB64FB" w:rsidRPr="00B3261D" w:rsidRDefault="00FB64FB" w:rsidP="00FB64FB">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14%</w:t>
            </w:r>
          </w:p>
        </w:tc>
      </w:tr>
      <w:tr w:rsidR="00FB64FB" w:rsidRPr="00B3261D" w14:paraId="05AB01A7" w14:textId="77777777" w:rsidTr="00FB64FB">
        <w:trPr>
          <w:trHeight w:val="31"/>
          <w:jc w:val="center"/>
        </w:trPr>
        <w:tc>
          <w:tcPr>
            <w:tcW w:w="1699" w:type="pct"/>
          </w:tcPr>
          <w:p w14:paraId="0766C438" w14:textId="77777777" w:rsidR="00FB64FB" w:rsidRPr="00B3261D" w:rsidRDefault="00FB64FB" w:rsidP="00FB64FB">
            <w:pPr>
              <w:shd w:val="clear" w:color="auto" w:fill="FFFFFF"/>
              <w:spacing w:after="0" w:line="360" w:lineRule="auto"/>
              <w:ind w:right="19"/>
              <w:jc w:val="center"/>
              <w:rPr>
                <w:rFonts w:ascii="Times New Roman" w:hAnsi="Times New Roman"/>
                <w:bCs/>
                <w:sz w:val="20"/>
                <w:szCs w:val="20"/>
              </w:rPr>
            </w:pPr>
            <w:proofErr w:type="spellStart"/>
            <w:r w:rsidRPr="00B3261D">
              <w:rPr>
                <w:rFonts w:ascii="Times New Roman" w:hAnsi="Times New Roman"/>
                <w:bCs/>
                <w:sz w:val="20"/>
                <w:szCs w:val="20"/>
              </w:rPr>
              <w:t>Baik</w:t>
            </w:r>
            <w:proofErr w:type="spellEnd"/>
          </w:p>
        </w:tc>
        <w:tc>
          <w:tcPr>
            <w:tcW w:w="2009" w:type="pct"/>
          </w:tcPr>
          <w:p w14:paraId="0C8250B1" w14:textId="77777777" w:rsidR="00FB64FB" w:rsidRPr="00B3261D" w:rsidRDefault="00FB64FB" w:rsidP="00FB64FB">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30</w:t>
            </w:r>
          </w:p>
        </w:tc>
        <w:tc>
          <w:tcPr>
            <w:tcW w:w="1292" w:type="pct"/>
          </w:tcPr>
          <w:p w14:paraId="7E5E608D" w14:textId="77777777" w:rsidR="00FB64FB" w:rsidRPr="00B3261D" w:rsidRDefault="00FB64FB" w:rsidP="00FB64FB">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86%</w:t>
            </w:r>
          </w:p>
        </w:tc>
      </w:tr>
      <w:tr w:rsidR="00FB64FB" w:rsidRPr="00B3261D" w14:paraId="3E85D9CB" w14:textId="77777777" w:rsidTr="00FB64FB">
        <w:trPr>
          <w:trHeight w:val="34"/>
          <w:jc w:val="center"/>
        </w:trPr>
        <w:tc>
          <w:tcPr>
            <w:tcW w:w="1699" w:type="pct"/>
          </w:tcPr>
          <w:p w14:paraId="0C6B23E3" w14:textId="77777777" w:rsidR="00FB64FB" w:rsidRPr="00B3261D" w:rsidRDefault="00FB64FB" w:rsidP="00FB64FB">
            <w:pPr>
              <w:shd w:val="clear" w:color="auto" w:fill="FFFFFF"/>
              <w:spacing w:after="0" w:line="360" w:lineRule="auto"/>
              <w:ind w:right="19"/>
              <w:jc w:val="center"/>
              <w:rPr>
                <w:rFonts w:ascii="Times New Roman" w:hAnsi="Times New Roman"/>
                <w:bCs/>
                <w:sz w:val="20"/>
                <w:szCs w:val="20"/>
              </w:rPr>
            </w:pPr>
            <w:r w:rsidRPr="00B3261D">
              <w:rPr>
                <w:rFonts w:ascii="Times New Roman" w:hAnsi="Times New Roman"/>
                <w:bCs/>
                <w:sz w:val="20"/>
                <w:szCs w:val="20"/>
              </w:rPr>
              <w:t>Total</w:t>
            </w:r>
          </w:p>
        </w:tc>
        <w:tc>
          <w:tcPr>
            <w:tcW w:w="2009" w:type="pct"/>
          </w:tcPr>
          <w:p w14:paraId="054C6222" w14:textId="77777777" w:rsidR="00FB64FB" w:rsidRPr="00B3261D" w:rsidRDefault="00FB64FB" w:rsidP="00FB64FB">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35</w:t>
            </w:r>
          </w:p>
        </w:tc>
        <w:tc>
          <w:tcPr>
            <w:tcW w:w="1292" w:type="pct"/>
          </w:tcPr>
          <w:p w14:paraId="5E5D5B56" w14:textId="77777777" w:rsidR="00FB64FB" w:rsidRPr="00B3261D" w:rsidRDefault="00FB64FB" w:rsidP="00FB64FB">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100%</w:t>
            </w:r>
          </w:p>
        </w:tc>
      </w:tr>
    </w:tbl>
    <w:p w14:paraId="30011BA3" w14:textId="77777777" w:rsidR="00FB64FB" w:rsidRPr="00B3261D" w:rsidRDefault="00FB64FB" w:rsidP="00FB64FB">
      <w:pPr>
        <w:shd w:val="clear" w:color="auto" w:fill="FFFFFF"/>
        <w:spacing w:line="360" w:lineRule="auto"/>
        <w:ind w:right="19"/>
        <w:rPr>
          <w:rFonts w:ascii="Times New Roman" w:hAnsi="Times New Roman"/>
          <w:b/>
          <w:sz w:val="20"/>
          <w:szCs w:val="20"/>
        </w:rPr>
      </w:pPr>
      <w:bookmarkStart w:id="9" w:name="_Toc140670106"/>
    </w:p>
    <w:p w14:paraId="358DFC5B" w14:textId="77777777" w:rsidR="00FB64FB" w:rsidRPr="00B3261D" w:rsidRDefault="00FB64FB" w:rsidP="00FB64FB">
      <w:pPr>
        <w:shd w:val="clear" w:color="auto" w:fill="FFFFFF"/>
        <w:spacing w:line="360" w:lineRule="auto"/>
        <w:ind w:right="19"/>
        <w:rPr>
          <w:rFonts w:ascii="Times New Roman" w:hAnsi="Times New Roman"/>
          <w:b/>
          <w:sz w:val="20"/>
          <w:szCs w:val="20"/>
        </w:rPr>
      </w:pPr>
      <w:proofErr w:type="spellStart"/>
      <w:r w:rsidRPr="00B3261D">
        <w:rPr>
          <w:rFonts w:ascii="Times New Roman" w:hAnsi="Times New Roman"/>
          <w:b/>
          <w:sz w:val="20"/>
          <w:szCs w:val="20"/>
        </w:rPr>
        <w:lastRenderedPageBreak/>
        <w:t>Analisis</w:t>
      </w:r>
      <w:proofErr w:type="spellEnd"/>
      <w:r w:rsidRPr="00B3261D">
        <w:rPr>
          <w:rFonts w:ascii="Times New Roman" w:hAnsi="Times New Roman"/>
          <w:b/>
          <w:sz w:val="20"/>
          <w:szCs w:val="20"/>
        </w:rPr>
        <w:t xml:space="preserve"> </w:t>
      </w:r>
      <w:proofErr w:type="spellStart"/>
      <w:r w:rsidRPr="00B3261D">
        <w:rPr>
          <w:rFonts w:ascii="Times New Roman" w:hAnsi="Times New Roman"/>
          <w:b/>
          <w:sz w:val="20"/>
          <w:szCs w:val="20"/>
        </w:rPr>
        <w:t>Bivariat</w:t>
      </w:r>
      <w:bookmarkEnd w:id="9"/>
      <w:proofErr w:type="spellEnd"/>
      <w:r w:rsidRPr="00B3261D">
        <w:rPr>
          <w:rFonts w:ascii="Times New Roman" w:hAnsi="Times New Roman"/>
          <w:b/>
          <w:sz w:val="20"/>
          <w:szCs w:val="20"/>
        </w:rPr>
        <w:t xml:space="preserve"> </w:t>
      </w:r>
    </w:p>
    <w:p w14:paraId="2316F51E" w14:textId="77777777" w:rsidR="00FB64FB" w:rsidRPr="00B3261D" w:rsidRDefault="00FB64FB" w:rsidP="00FB64FB">
      <w:pPr>
        <w:shd w:val="clear" w:color="auto" w:fill="FFFFFF"/>
        <w:spacing w:line="360" w:lineRule="auto"/>
        <w:ind w:right="19"/>
        <w:jc w:val="both"/>
        <w:rPr>
          <w:rFonts w:ascii="Times New Roman" w:hAnsi="Times New Roman"/>
          <w:b/>
          <w:sz w:val="20"/>
          <w:szCs w:val="20"/>
          <w:lang w:val="en-ID"/>
        </w:rPr>
      </w:pPr>
      <w:bookmarkStart w:id="10" w:name="_Toc140670108"/>
      <w:r w:rsidRPr="00B3261D">
        <w:rPr>
          <w:rFonts w:ascii="Times New Roman" w:hAnsi="Times New Roman"/>
          <w:b/>
          <w:sz w:val="20"/>
          <w:szCs w:val="20"/>
          <w:lang w:val="en-ID"/>
        </w:rPr>
        <w:t>Pengaruh pijat bayi dengan minyak essensial mawar terhadap kualitas tidur bayi usia 4-12 bulan sebelum dan sesudah diberikan pijat bayi dengan essensial mawar</w:t>
      </w:r>
      <w:bookmarkEnd w:id="10"/>
    </w:p>
    <w:p w14:paraId="42C6535E" w14:textId="77777777" w:rsidR="00FB64FB" w:rsidRPr="00B3261D" w:rsidRDefault="00FB64FB" w:rsidP="00FB64FB">
      <w:pPr>
        <w:shd w:val="clear" w:color="auto" w:fill="FFFFFF"/>
        <w:spacing w:line="360" w:lineRule="auto"/>
        <w:ind w:right="19"/>
        <w:rPr>
          <w:rFonts w:ascii="Times New Roman" w:hAnsi="Times New Roman"/>
          <w:sz w:val="20"/>
          <w:szCs w:val="20"/>
          <w:lang w:val="id-ID"/>
        </w:rPr>
      </w:pPr>
    </w:p>
    <w:p w14:paraId="4D792453" w14:textId="77777777" w:rsidR="00FB64FB" w:rsidRPr="00B3261D" w:rsidRDefault="00D8204B" w:rsidP="00FB64FB">
      <w:pPr>
        <w:shd w:val="clear" w:color="auto" w:fill="FFFFFF"/>
        <w:spacing w:line="360" w:lineRule="auto"/>
        <w:ind w:right="19"/>
        <w:jc w:val="center"/>
        <w:rPr>
          <w:rFonts w:ascii="Times New Roman" w:hAnsi="Times New Roman"/>
          <w:sz w:val="20"/>
          <w:szCs w:val="20"/>
          <w:lang w:val="id-ID"/>
        </w:rPr>
      </w:pPr>
      <w:proofErr w:type="spellStart"/>
      <w:r w:rsidRPr="00B3261D">
        <w:rPr>
          <w:rFonts w:ascii="Times New Roman" w:hAnsi="Times New Roman"/>
          <w:b/>
          <w:bCs/>
          <w:iCs/>
          <w:sz w:val="20"/>
          <w:szCs w:val="20"/>
        </w:rPr>
        <w:t>Tabel</w:t>
      </w:r>
      <w:proofErr w:type="spellEnd"/>
      <w:r w:rsidRPr="00B3261D">
        <w:rPr>
          <w:rFonts w:ascii="Times New Roman" w:hAnsi="Times New Roman"/>
          <w:b/>
          <w:bCs/>
          <w:iCs/>
          <w:sz w:val="20"/>
          <w:szCs w:val="20"/>
        </w:rPr>
        <w:t xml:space="preserve"> 5. </w:t>
      </w:r>
      <w:r w:rsidR="00FB64FB" w:rsidRPr="00B3261D">
        <w:rPr>
          <w:rFonts w:ascii="Times New Roman" w:hAnsi="Times New Roman"/>
          <w:b/>
          <w:bCs/>
          <w:iCs/>
          <w:sz w:val="20"/>
          <w:szCs w:val="20"/>
          <w:lang w:val="id-ID"/>
        </w:rPr>
        <w:t>Pengaruh Pijat Bayi Dengan Minyak Essensial Mawar Terhadap Kualitas Tidur Bayi Usia 4-12 Bulan Sebelum Dan Sesudah Diberikan Pijat Bayi Dengan Essensial Mawar</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64"/>
        <w:gridCol w:w="861"/>
        <w:gridCol w:w="1132"/>
        <w:gridCol w:w="1132"/>
      </w:tblGrid>
      <w:tr w:rsidR="00C249CF" w:rsidRPr="00B3261D" w14:paraId="37688E93" w14:textId="77777777" w:rsidTr="00C249CF">
        <w:trPr>
          <w:trHeight w:val="265"/>
        </w:trPr>
        <w:tc>
          <w:tcPr>
            <w:tcW w:w="1265" w:type="dxa"/>
          </w:tcPr>
          <w:p w14:paraId="3B736290" w14:textId="77777777" w:rsidR="00C249CF" w:rsidRPr="00B3261D" w:rsidRDefault="00C249CF" w:rsidP="00FB64FB">
            <w:pPr>
              <w:shd w:val="clear" w:color="auto" w:fill="FFFFFF"/>
              <w:spacing w:after="0" w:line="360" w:lineRule="auto"/>
              <w:ind w:right="19"/>
              <w:jc w:val="center"/>
              <w:rPr>
                <w:rFonts w:ascii="Times New Roman" w:hAnsi="Times New Roman"/>
                <w:b/>
                <w:bCs/>
                <w:sz w:val="20"/>
                <w:szCs w:val="20"/>
              </w:rPr>
            </w:pPr>
            <w:r w:rsidRPr="00B3261D">
              <w:rPr>
                <w:rFonts w:ascii="Times New Roman" w:hAnsi="Times New Roman"/>
                <w:b/>
                <w:bCs/>
                <w:sz w:val="20"/>
                <w:szCs w:val="20"/>
              </w:rPr>
              <w:t>Pretest-Posttest</w:t>
            </w:r>
          </w:p>
        </w:tc>
        <w:tc>
          <w:tcPr>
            <w:tcW w:w="861" w:type="dxa"/>
          </w:tcPr>
          <w:p w14:paraId="5499030E" w14:textId="77777777" w:rsidR="00C249CF" w:rsidRPr="00B3261D" w:rsidRDefault="00C249CF" w:rsidP="00FB64FB">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b/>
                <w:bCs/>
                <w:sz w:val="20"/>
                <w:szCs w:val="20"/>
              </w:rPr>
              <w:t xml:space="preserve">N </w:t>
            </w:r>
            <w:r w:rsidRPr="00B3261D">
              <w:rPr>
                <w:rFonts w:ascii="Times New Roman" w:hAnsi="Times New Roman"/>
                <w:sz w:val="20"/>
                <w:szCs w:val="20"/>
              </w:rPr>
              <w:t>(N=35)</w:t>
            </w:r>
          </w:p>
        </w:tc>
        <w:tc>
          <w:tcPr>
            <w:tcW w:w="1134" w:type="dxa"/>
          </w:tcPr>
          <w:p w14:paraId="0D171AA3" w14:textId="77777777" w:rsidR="00C249CF" w:rsidRPr="00B3261D" w:rsidRDefault="00C249CF" w:rsidP="00FB64FB">
            <w:pPr>
              <w:shd w:val="clear" w:color="auto" w:fill="FFFFFF"/>
              <w:spacing w:after="0" w:line="360" w:lineRule="auto"/>
              <w:ind w:right="19"/>
              <w:jc w:val="center"/>
              <w:rPr>
                <w:rFonts w:ascii="Times New Roman" w:hAnsi="Times New Roman"/>
                <w:b/>
                <w:bCs/>
                <w:sz w:val="20"/>
                <w:szCs w:val="20"/>
              </w:rPr>
            </w:pPr>
            <w:r w:rsidRPr="00B3261D">
              <w:rPr>
                <w:rFonts w:ascii="Times New Roman" w:hAnsi="Times New Roman"/>
                <w:b/>
                <w:bCs/>
                <w:sz w:val="20"/>
                <w:szCs w:val="20"/>
              </w:rPr>
              <w:t>Mean Rank</w:t>
            </w:r>
          </w:p>
        </w:tc>
        <w:tc>
          <w:tcPr>
            <w:tcW w:w="1134" w:type="dxa"/>
          </w:tcPr>
          <w:p w14:paraId="4A659DEE" w14:textId="77777777" w:rsidR="00C249CF" w:rsidRPr="00B3261D" w:rsidRDefault="00C249CF" w:rsidP="00FB64FB">
            <w:pPr>
              <w:shd w:val="clear" w:color="auto" w:fill="FFFFFF"/>
              <w:spacing w:after="0" w:line="360" w:lineRule="auto"/>
              <w:ind w:right="19"/>
              <w:jc w:val="center"/>
              <w:rPr>
                <w:rFonts w:ascii="Times New Roman" w:hAnsi="Times New Roman"/>
                <w:b/>
                <w:bCs/>
                <w:sz w:val="20"/>
                <w:szCs w:val="20"/>
              </w:rPr>
            </w:pPr>
            <w:r w:rsidRPr="00B3261D">
              <w:rPr>
                <w:rFonts w:ascii="Times New Roman" w:hAnsi="Times New Roman"/>
                <w:b/>
                <w:bCs/>
                <w:sz w:val="20"/>
                <w:szCs w:val="20"/>
              </w:rPr>
              <w:t>P Value</w:t>
            </w:r>
          </w:p>
        </w:tc>
      </w:tr>
      <w:tr w:rsidR="00C249CF" w:rsidRPr="00B3261D" w14:paraId="79392763" w14:textId="77777777" w:rsidTr="00C249CF">
        <w:trPr>
          <w:trHeight w:val="265"/>
        </w:trPr>
        <w:tc>
          <w:tcPr>
            <w:tcW w:w="1265" w:type="dxa"/>
          </w:tcPr>
          <w:p w14:paraId="41327272" w14:textId="77777777" w:rsidR="00C249CF" w:rsidRPr="00B3261D" w:rsidRDefault="00C249CF" w:rsidP="00FB64FB">
            <w:pPr>
              <w:shd w:val="clear" w:color="auto" w:fill="FFFFFF"/>
              <w:spacing w:after="0" w:line="360" w:lineRule="auto"/>
              <w:ind w:right="19"/>
              <w:jc w:val="center"/>
              <w:rPr>
                <w:rFonts w:ascii="Times New Roman" w:hAnsi="Times New Roman"/>
                <w:bCs/>
                <w:sz w:val="20"/>
                <w:szCs w:val="20"/>
              </w:rPr>
            </w:pPr>
            <w:r w:rsidRPr="00B3261D">
              <w:rPr>
                <w:rFonts w:ascii="Times New Roman" w:hAnsi="Times New Roman"/>
                <w:bCs/>
                <w:sz w:val="20"/>
                <w:szCs w:val="20"/>
              </w:rPr>
              <w:t>Negative Ranks</w:t>
            </w:r>
          </w:p>
        </w:tc>
        <w:tc>
          <w:tcPr>
            <w:tcW w:w="861" w:type="dxa"/>
          </w:tcPr>
          <w:p w14:paraId="475D5F79" w14:textId="77777777" w:rsidR="00C249CF" w:rsidRPr="00B3261D" w:rsidRDefault="00C249CF" w:rsidP="00FB64FB">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0</w:t>
            </w:r>
          </w:p>
        </w:tc>
        <w:tc>
          <w:tcPr>
            <w:tcW w:w="1134" w:type="dxa"/>
          </w:tcPr>
          <w:p w14:paraId="6424798D" w14:textId="77777777" w:rsidR="00C249CF" w:rsidRPr="00B3261D" w:rsidRDefault="00C249CF" w:rsidP="00FB64FB">
            <w:pPr>
              <w:shd w:val="clear" w:color="auto" w:fill="FFFFFF"/>
              <w:spacing w:after="0" w:line="360" w:lineRule="auto"/>
              <w:ind w:right="19"/>
              <w:jc w:val="center"/>
              <w:rPr>
                <w:rFonts w:ascii="Times New Roman" w:hAnsi="Times New Roman"/>
                <w:sz w:val="20"/>
                <w:szCs w:val="20"/>
              </w:rPr>
            </w:pPr>
          </w:p>
        </w:tc>
        <w:tc>
          <w:tcPr>
            <w:tcW w:w="1134" w:type="dxa"/>
            <w:vMerge w:val="restart"/>
          </w:tcPr>
          <w:p w14:paraId="6657F2D5" w14:textId="77777777" w:rsidR="00C249CF" w:rsidRPr="00B3261D" w:rsidRDefault="00C249CF" w:rsidP="00FB64FB">
            <w:pPr>
              <w:shd w:val="clear" w:color="auto" w:fill="FFFFFF"/>
              <w:spacing w:after="0" w:line="360" w:lineRule="auto"/>
              <w:ind w:right="19"/>
              <w:jc w:val="center"/>
              <w:rPr>
                <w:rFonts w:ascii="Times New Roman" w:hAnsi="Times New Roman"/>
                <w:sz w:val="20"/>
                <w:szCs w:val="20"/>
              </w:rPr>
            </w:pPr>
          </w:p>
          <w:p w14:paraId="570BC2B3" w14:textId="77777777" w:rsidR="00C249CF" w:rsidRPr="00B3261D" w:rsidRDefault="00C249CF" w:rsidP="00FB64FB">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0.000</w:t>
            </w:r>
          </w:p>
        </w:tc>
      </w:tr>
      <w:tr w:rsidR="00C249CF" w:rsidRPr="00B3261D" w14:paraId="56CC1D13" w14:textId="77777777" w:rsidTr="00C249CF">
        <w:trPr>
          <w:trHeight w:val="265"/>
        </w:trPr>
        <w:tc>
          <w:tcPr>
            <w:tcW w:w="1265" w:type="dxa"/>
          </w:tcPr>
          <w:p w14:paraId="20A9036B" w14:textId="77777777" w:rsidR="00C249CF" w:rsidRPr="00B3261D" w:rsidRDefault="00C249CF" w:rsidP="00FB64FB">
            <w:pPr>
              <w:shd w:val="clear" w:color="auto" w:fill="FFFFFF"/>
              <w:spacing w:after="0" w:line="360" w:lineRule="auto"/>
              <w:ind w:right="19"/>
              <w:jc w:val="center"/>
              <w:rPr>
                <w:rFonts w:ascii="Times New Roman" w:hAnsi="Times New Roman"/>
                <w:bCs/>
                <w:sz w:val="20"/>
                <w:szCs w:val="20"/>
              </w:rPr>
            </w:pPr>
            <w:r w:rsidRPr="00B3261D">
              <w:rPr>
                <w:rFonts w:ascii="Times New Roman" w:hAnsi="Times New Roman"/>
                <w:bCs/>
                <w:sz w:val="20"/>
                <w:szCs w:val="20"/>
              </w:rPr>
              <w:t>Positive Ranks</w:t>
            </w:r>
          </w:p>
        </w:tc>
        <w:tc>
          <w:tcPr>
            <w:tcW w:w="861" w:type="dxa"/>
          </w:tcPr>
          <w:p w14:paraId="0EF4DC7E" w14:textId="77777777" w:rsidR="00C249CF" w:rsidRPr="00B3261D" w:rsidRDefault="00C249CF" w:rsidP="00FB64FB">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35</w:t>
            </w:r>
          </w:p>
        </w:tc>
        <w:tc>
          <w:tcPr>
            <w:tcW w:w="1134" w:type="dxa"/>
          </w:tcPr>
          <w:p w14:paraId="62BB7F39" w14:textId="77777777" w:rsidR="00C249CF" w:rsidRPr="00B3261D" w:rsidRDefault="00C249CF" w:rsidP="00FB64FB">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18.00</w:t>
            </w:r>
          </w:p>
        </w:tc>
        <w:tc>
          <w:tcPr>
            <w:tcW w:w="1134" w:type="dxa"/>
            <w:vMerge/>
          </w:tcPr>
          <w:p w14:paraId="4E0CA96A" w14:textId="77777777" w:rsidR="00C249CF" w:rsidRPr="00B3261D" w:rsidRDefault="00C249CF" w:rsidP="00FB64FB">
            <w:pPr>
              <w:shd w:val="clear" w:color="auto" w:fill="FFFFFF"/>
              <w:spacing w:after="0" w:line="360" w:lineRule="auto"/>
              <w:ind w:right="19"/>
              <w:jc w:val="center"/>
              <w:rPr>
                <w:rFonts w:ascii="Times New Roman" w:hAnsi="Times New Roman"/>
                <w:sz w:val="20"/>
                <w:szCs w:val="20"/>
              </w:rPr>
            </w:pPr>
          </w:p>
        </w:tc>
      </w:tr>
      <w:tr w:rsidR="00C249CF" w:rsidRPr="00B3261D" w14:paraId="458D4ABB" w14:textId="77777777" w:rsidTr="00C249CF">
        <w:trPr>
          <w:trHeight w:val="265"/>
        </w:trPr>
        <w:tc>
          <w:tcPr>
            <w:tcW w:w="1265" w:type="dxa"/>
          </w:tcPr>
          <w:p w14:paraId="6F844C5F" w14:textId="77777777" w:rsidR="00C249CF" w:rsidRPr="00B3261D" w:rsidRDefault="00C249CF" w:rsidP="00FB64FB">
            <w:pPr>
              <w:shd w:val="clear" w:color="auto" w:fill="FFFFFF"/>
              <w:spacing w:after="0" w:line="360" w:lineRule="auto"/>
              <w:ind w:right="19"/>
              <w:jc w:val="center"/>
              <w:rPr>
                <w:rFonts w:ascii="Times New Roman" w:hAnsi="Times New Roman"/>
                <w:bCs/>
                <w:sz w:val="20"/>
                <w:szCs w:val="20"/>
              </w:rPr>
            </w:pPr>
            <w:r w:rsidRPr="00B3261D">
              <w:rPr>
                <w:rFonts w:ascii="Times New Roman" w:hAnsi="Times New Roman"/>
                <w:bCs/>
                <w:sz w:val="20"/>
                <w:szCs w:val="20"/>
              </w:rPr>
              <w:t>Ties</w:t>
            </w:r>
          </w:p>
        </w:tc>
        <w:tc>
          <w:tcPr>
            <w:tcW w:w="861" w:type="dxa"/>
          </w:tcPr>
          <w:p w14:paraId="4172DCFC" w14:textId="77777777" w:rsidR="00C249CF" w:rsidRPr="00B3261D" w:rsidRDefault="00C249CF" w:rsidP="00FB64FB">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0</w:t>
            </w:r>
          </w:p>
        </w:tc>
        <w:tc>
          <w:tcPr>
            <w:tcW w:w="1134" w:type="dxa"/>
          </w:tcPr>
          <w:p w14:paraId="6E948EC7" w14:textId="77777777" w:rsidR="00C249CF" w:rsidRPr="00B3261D" w:rsidRDefault="00C249CF" w:rsidP="00FB64FB">
            <w:pPr>
              <w:shd w:val="clear" w:color="auto" w:fill="FFFFFF"/>
              <w:spacing w:after="0" w:line="360" w:lineRule="auto"/>
              <w:ind w:right="19"/>
              <w:jc w:val="center"/>
              <w:rPr>
                <w:rFonts w:ascii="Times New Roman" w:hAnsi="Times New Roman"/>
                <w:sz w:val="20"/>
                <w:szCs w:val="20"/>
              </w:rPr>
            </w:pPr>
          </w:p>
        </w:tc>
        <w:tc>
          <w:tcPr>
            <w:tcW w:w="1134" w:type="dxa"/>
            <w:vMerge/>
          </w:tcPr>
          <w:p w14:paraId="54366353" w14:textId="77777777" w:rsidR="00C249CF" w:rsidRPr="00B3261D" w:rsidRDefault="00C249CF" w:rsidP="00FB64FB">
            <w:pPr>
              <w:shd w:val="clear" w:color="auto" w:fill="FFFFFF"/>
              <w:spacing w:after="0" w:line="360" w:lineRule="auto"/>
              <w:ind w:right="19"/>
              <w:jc w:val="center"/>
              <w:rPr>
                <w:rFonts w:ascii="Times New Roman" w:hAnsi="Times New Roman"/>
                <w:sz w:val="20"/>
                <w:szCs w:val="20"/>
              </w:rPr>
            </w:pPr>
          </w:p>
        </w:tc>
      </w:tr>
      <w:tr w:rsidR="00C249CF" w:rsidRPr="00B3261D" w14:paraId="6B6DA1FD" w14:textId="77777777" w:rsidTr="00C249CF">
        <w:trPr>
          <w:trHeight w:val="265"/>
        </w:trPr>
        <w:tc>
          <w:tcPr>
            <w:tcW w:w="1265" w:type="dxa"/>
          </w:tcPr>
          <w:p w14:paraId="5878D122" w14:textId="77777777" w:rsidR="00C249CF" w:rsidRPr="00B3261D" w:rsidRDefault="00C249CF" w:rsidP="00FB64FB">
            <w:pPr>
              <w:shd w:val="clear" w:color="auto" w:fill="FFFFFF"/>
              <w:spacing w:after="0" w:line="360" w:lineRule="auto"/>
              <w:ind w:right="19"/>
              <w:jc w:val="center"/>
              <w:rPr>
                <w:rFonts w:ascii="Times New Roman" w:hAnsi="Times New Roman"/>
                <w:bCs/>
                <w:sz w:val="20"/>
                <w:szCs w:val="20"/>
              </w:rPr>
            </w:pPr>
            <w:r w:rsidRPr="00B3261D">
              <w:rPr>
                <w:rFonts w:ascii="Times New Roman" w:hAnsi="Times New Roman"/>
                <w:bCs/>
                <w:sz w:val="20"/>
                <w:szCs w:val="20"/>
              </w:rPr>
              <w:t>Total</w:t>
            </w:r>
          </w:p>
        </w:tc>
        <w:tc>
          <w:tcPr>
            <w:tcW w:w="861" w:type="dxa"/>
          </w:tcPr>
          <w:p w14:paraId="2DFBE017" w14:textId="77777777" w:rsidR="00C249CF" w:rsidRPr="00B3261D" w:rsidRDefault="00C249CF" w:rsidP="00FB64FB">
            <w:pPr>
              <w:shd w:val="clear" w:color="auto" w:fill="FFFFFF"/>
              <w:spacing w:after="0" w:line="360" w:lineRule="auto"/>
              <w:ind w:right="19"/>
              <w:jc w:val="center"/>
              <w:rPr>
                <w:rFonts w:ascii="Times New Roman" w:hAnsi="Times New Roman"/>
                <w:sz w:val="20"/>
                <w:szCs w:val="20"/>
              </w:rPr>
            </w:pPr>
            <w:r w:rsidRPr="00B3261D">
              <w:rPr>
                <w:rFonts w:ascii="Times New Roman" w:hAnsi="Times New Roman"/>
                <w:sz w:val="20"/>
                <w:szCs w:val="20"/>
              </w:rPr>
              <w:t>35</w:t>
            </w:r>
          </w:p>
        </w:tc>
        <w:tc>
          <w:tcPr>
            <w:tcW w:w="1134" w:type="dxa"/>
          </w:tcPr>
          <w:p w14:paraId="32D0AAEC" w14:textId="77777777" w:rsidR="00C249CF" w:rsidRPr="00B3261D" w:rsidRDefault="00C249CF" w:rsidP="00FB64FB">
            <w:pPr>
              <w:shd w:val="clear" w:color="auto" w:fill="FFFFFF"/>
              <w:spacing w:after="0" w:line="360" w:lineRule="auto"/>
              <w:ind w:right="19"/>
              <w:jc w:val="center"/>
              <w:rPr>
                <w:rFonts w:ascii="Times New Roman" w:hAnsi="Times New Roman"/>
                <w:sz w:val="20"/>
                <w:szCs w:val="20"/>
              </w:rPr>
            </w:pPr>
          </w:p>
        </w:tc>
        <w:tc>
          <w:tcPr>
            <w:tcW w:w="1134" w:type="dxa"/>
          </w:tcPr>
          <w:p w14:paraId="0A39EE0A" w14:textId="77777777" w:rsidR="00C249CF" w:rsidRPr="00B3261D" w:rsidRDefault="00C249CF" w:rsidP="00FB64FB">
            <w:pPr>
              <w:shd w:val="clear" w:color="auto" w:fill="FFFFFF"/>
              <w:spacing w:after="0" w:line="360" w:lineRule="auto"/>
              <w:ind w:right="19"/>
              <w:jc w:val="center"/>
              <w:rPr>
                <w:rFonts w:ascii="Times New Roman" w:hAnsi="Times New Roman"/>
                <w:sz w:val="20"/>
                <w:szCs w:val="20"/>
              </w:rPr>
            </w:pPr>
          </w:p>
        </w:tc>
      </w:tr>
    </w:tbl>
    <w:p w14:paraId="67EC5521" w14:textId="77777777" w:rsidR="00AE1919" w:rsidRPr="00B3261D" w:rsidRDefault="00AE1919" w:rsidP="00AE1919">
      <w:pPr>
        <w:shd w:val="clear" w:color="auto" w:fill="FFFFFF"/>
        <w:spacing w:line="360" w:lineRule="auto"/>
        <w:ind w:right="19"/>
        <w:rPr>
          <w:rFonts w:ascii="Times New Roman" w:hAnsi="Times New Roman"/>
          <w:sz w:val="20"/>
          <w:szCs w:val="20"/>
          <w:lang w:val="sv-SE"/>
        </w:rPr>
      </w:pPr>
    </w:p>
    <w:p w14:paraId="708AB451" w14:textId="77777777" w:rsidR="006E3AEA" w:rsidRPr="00B3261D" w:rsidRDefault="00FB64FB" w:rsidP="00D8204B">
      <w:pPr>
        <w:shd w:val="clear" w:color="auto" w:fill="FFFFFF"/>
        <w:spacing w:line="360" w:lineRule="auto"/>
        <w:ind w:right="19"/>
        <w:jc w:val="both"/>
        <w:rPr>
          <w:rFonts w:ascii="Times New Roman" w:hAnsi="Times New Roman"/>
          <w:sz w:val="20"/>
          <w:szCs w:val="20"/>
        </w:rPr>
      </w:pPr>
      <w:proofErr w:type="spellStart"/>
      <w:r w:rsidRPr="00B3261D">
        <w:rPr>
          <w:rFonts w:ascii="Times New Roman" w:hAnsi="Times New Roman"/>
          <w:sz w:val="20"/>
          <w:szCs w:val="20"/>
        </w:rPr>
        <w:t>Hasil</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uji</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Wilcoxo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menunjukk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nilai</w:t>
      </w:r>
      <w:proofErr w:type="spellEnd"/>
      <w:r w:rsidRPr="00B3261D">
        <w:rPr>
          <w:rFonts w:ascii="Times New Roman" w:hAnsi="Times New Roman"/>
          <w:sz w:val="20"/>
          <w:szCs w:val="20"/>
        </w:rPr>
        <w:t xml:space="preserve"> positive rank </w:t>
      </w:r>
      <w:proofErr w:type="spellStart"/>
      <w:r w:rsidRPr="00B3261D">
        <w:rPr>
          <w:rFonts w:ascii="Times New Roman" w:hAnsi="Times New Roman"/>
          <w:sz w:val="20"/>
          <w:szCs w:val="20"/>
        </w:rPr>
        <w:t>sebanyak</w:t>
      </w:r>
      <w:proofErr w:type="spellEnd"/>
      <w:r w:rsidRPr="00B3261D">
        <w:rPr>
          <w:rFonts w:ascii="Times New Roman" w:hAnsi="Times New Roman"/>
          <w:sz w:val="20"/>
          <w:szCs w:val="20"/>
        </w:rPr>
        <w:t xml:space="preserve"> 35 yang </w:t>
      </w:r>
      <w:proofErr w:type="spellStart"/>
      <w:r w:rsidRPr="00B3261D">
        <w:rPr>
          <w:rFonts w:ascii="Times New Roman" w:hAnsi="Times New Roman"/>
          <w:sz w:val="20"/>
          <w:szCs w:val="20"/>
        </w:rPr>
        <w:t>memiliki</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arti</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bahwa</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nilai</w:t>
      </w:r>
      <w:proofErr w:type="spellEnd"/>
      <w:r w:rsidRPr="00B3261D">
        <w:rPr>
          <w:rFonts w:ascii="Times New Roman" w:hAnsi="Times New Roman"/>
          <w:sz w:val="20"/>
          <w:szCs w:val="20"/>
        </w:rPr>
        <w:t xml:space="preserve"> posttest </w:t>
      </w:r>
      <w:proofErr w:type="spellStart"/>
      <w:r w:rsidRPr="00B3261D">
        <w:rPr>
          <w:rFonts w:ascii="Times New Roman" w:hAnsi="Times New Roman"/>
          <w:sz w:val="20"/>
          <w:szCs w:val="20"/>
        </w:rPr>
        <w:t>lebih</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tinggi</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dibandingk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deng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nilai</w:t>
      </w:r>
      <w:proofErr w:type="spellEnd"/>
      <w:r w:rsidRPr="00B3261D">
        <w:rPr>
          <w:rFonts w:ascii="Times New Roman" w:hAnsi="Times New Roman"/>
          <w:sz w:val="20"/>
          <w:szCs w:val="20"/>
        </w:rPr>
        <w:t xml:space="preserve"> pretest, mean rank 18.00, dan </w:t>
      </w:r>
      <w:proofErr w:type="spellStart"/>
      <w:r w:rsidRPr="00B3261D">
        <w:rPr>
          <w:rFonts w:ascii="Times New Roman" w:hAnsi="Times New Roman"/>
          <w:sz w:val="20"/>
          <w:szCs w:val="20"/>
        </w:rPr>
        <w:t>mendapatkan</w:t>
      </w:r>
      <w:proofErr w:type="spellEnd"/>
      <w:r w:rsidRPr="00B3261D">
        <w:rPr>
          <w:rFonts w:ascii="Times New Roman" w:hAnsi="Times New Roman"/>
          <w:sz w:val="20"/>
          <w:szCs w:val="20"/>
        </w:rPr>
        <w:t xml:space="preserve"> p value 0.000. </w:t>
      </w:r>
      <w:proofErr w:type="spellStart"/>
      <w:r w:rsidRPr="00B3261D">
        <w:rPr>
          <w:rFonts w:ascii="Times New Roman" w:hAnsi="Times New Roman"/>
          <w:sz w:val="20"/>
          <w:szCs w:val="20"/>
        </w:rPr>
        <w:t>Hasil</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peneliti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dapat</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disimpulk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bahwa</w:t>
      </w:r>
      <w:proofErr w:type="spellEnd"/>
      <w:r w:rsidRPr="00B3261D">
        <w:rPr>
          <w:rFonts w:ascii="Times New Roman" w:hAnsi="Times New Roman"/>
          <w:sz w:val="20"/>
          <w:szCs w:val="20"/>
        </w:rPr>
        <w:t xml:space="preserve"> ” </w:t>
      </w:r>
      <w:bookmarkStart w:id="11" w:name="_Hlk140236392"/>
      <w:proofErr w:type="spellStart"/>
      <w:r w:rsidRPr="00B3261D">
        <w:rPr>
          <w:rFonts w:ascii="Times New Roman" w:hAnsi="Times New Roman"/>
          <w:sz w:val="20"/>
          <w:szCs w:val="20"/>
        </w:rPr>
        <w:t>Terdapat</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pengaruh</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pemberi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pijat</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bayi</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deng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minyak</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esensial</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mawar</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terhadap</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kualitas</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tidur</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bayi</w:t>
      </w:r>
      <w:proofErr w:type="spellEnd"/>
      <w:r w:rsidRPr="00B3261D">
        <w:rPr>
          <w:rFonts w:ascii="Times New Roman" w:hAnsi="Times New Roman"/>
          <w:sz w:val="20"/>
          <w:szCs w:val="20"/>
        </w:rPr>
        <w:t xml:space="preserve"> usia 4-12 </w:t>
      </w:r>
      <w:proofErr w:type="spellStart"/>
      <w:r w:rsidRPr="00B3261D">
        <w:rPr>
          <w:rFonts w:ascii="Times New Roman" w:hAnsi="Times New Roman"/>
          <w:sz w:val="20"/>
          <w:szCs w:val="20"/>
        </w:rPr>
        <w:t>bulan</w:t>
      </w:r>
      <w:proofErr w:type="spellEnd"/>
      <w:r w:rsidRPr="00B3261D">
        <w:rPr>
          <w:rFonts w:ascii="Times New Roman" w:hAnsi="Times New Roman"/>
          <w:sz w:val="20"/>
          <w:szCs w:val="20"/>
        </w:rPr>
        <w:t xml:space="preserve"> di </w:t>
      </w:r>
      <w:bookmarkEnd w:id="11"/>
      <w:r w:rsidRPr="00B3261D">
        <w:rPr>
          <w:rFonts w:ascii="Times New Roman" w:hAnsi="Times New Roman"/>
          <w:sz w:val="20"/>
          <w:szCs w:val="20"/>
          <w:lang w:val="id-ID"/>
        </w:rPr>
        <w:t>Inzi Spa Bukit Merapin Kota Pangkalpinang</w:t>
      </w:r>
      <w:r w:rsidRPr="00B3261D">
        <w:rPr>
          <w:rFonts w:ascii="Times New Roman" w:hAnsi="Times New Roman"/>
          <w:sz w:val="20"/>
          <w:szCs w:val="20"/>
        </w:rPr>
        <w:t>”</w:t>
      </w:r>
    </w:p>
    <w:p w14:paraId="143485C2" w14:textId="77777777" w:rsidR="009C1DAF" w:rsidRPr="00B3261D" w:rsidRDefault="009C1DAF" w:rsidP="009C1DAF">
      <w:pPr>
        <w:jc w:val="both"/>
        <w:rPr>
          <w:rFonts w:ascii="Times New Roman" w:hAnsi="Times New Roman"/>
          <w:b/>
          <w:bCs/>
          <w:caps/>
          <w:sz w:val="20"/>
          <w:szCs w:val="20"/>
          <w:lang w:val="id-ID"/>
        </w:rPr>
      </w:pPr>
      <w:r w:rsidRPr="00B3261D">
        <w:rPr>
          <w:rFonts w:ascii="Times New Roman" w:hAnsi="Times New Roman"/>
          <w:b/>
          <w:bCs/>
          <w:caps/>
          <w:sz w:val="20"/>
          <w:szCs w:val="20"/>
        </w:rPr>
        <w:t>KESIMPULAN</w:t>
      </w:r>
    </w:p>
    <w:p w14:paraId="3DFC2065" w14:textId="77777777" w:rsidR="00D8204B" w:rsidRPr="00B3261D" w:rsidRDefault="00D8204B" w:rsidP="00D8204B">
      <w:pPr>
        <w:jc w:val="both"/>
        <w:rPr>
          <w:rFonts w:ascii="Times New Roman" w:hAnsi="Times New Roman"/>
          <w:b/>
          <w:sz w:val="20"/>
          <w:szCs w:val="20"/>
        </w:rPr>
      </w:pPr>
      <w:bookmarkStart w:id="12" w:name="_Toc140670123"/>
      <w:proofErr w:type="spellStart"/>
      <w:r w:rsidRPr="00B3261D">
        <w:rPr>
          <w:rFonts w:ascii="Times New Roman" w:hAnsi="Times New Roman"/>
          <w:b/>
          <w:sz w:val="20"/>
          <w:szCs w:val="20"/>
        </w:rPr>
        <w:t>Kesimpulan</w:t>
      </w:r>
      <w:bookmarkEnd w:id="12"/>
      <w:proofErr w:type="spellEnd"/>
    </w:p>
    <w:p w14:paraId="0C739005" w14:textId="77777777" w:rsidR="00D8204B" w:rsidRPr="00B3261D" w:rsidRDefault="00D8204B" w:rsidP="00D8204B">
      <w:pPr>
        <w:numPr>
          <w:ilvl w:val="0"/>
          <w:numId w:val="46"/>
        </w:numPr>
        <w:jc w:val="both"/>
        <w:rPr>
          <w:rFonts w:ascii="Times New Roman" w:hAnsi="Times New Roman"/>
          <w:sz w:val="20"/>
          <w:szCs w:val="20"/>
        </w:rPr>
      </w:pPr>
      <w:proofErr w:type="spellStart"/>
      <w:r w:rsidRPr="00B3261D">
        <w:rPr>
          <w:rFonts w:ascii="Times New Roman" w:hAnsi="Times New Roman"/>
          <w:sz w:val="20"/>
          <w:szCs w:val="20"/>
        </w:rPr>
        <w:t>Hasil</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peneliti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tentang</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kualitas</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tidur</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sebelum</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diberik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pijat</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bayi</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deng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minyak</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essensial</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mawar</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pada</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bayi</w:t>
      </w:r>
      <w:proofErr w:type="spellEnd"/>
      <w:r w:rsidRPr="00B3261D">
        <w:rPr>
          <w:rFonts w:ascii="Times New Roman" w:hAnsi="Times New Roman"/>
          <w:sz w:val="20"/>
          <w:szCs w:val="20"/>
        </w:rPr>
        <w:t xml:space="preserve"> usia 4 – 12 </w:t>
      </w:r>
      <w:proofErr w:type="spellStart"/>
      <w:r w:rsidRPr="00B3261D">
        <w:rPr>
          <w:rFonts w:ascii="Times New Roman" w:hAnsi="Times New Roman"/>
          <w:sz w:val="20"/>
          <w:szCs w:val="20"/>
        </w:rPr>
        <w:t>bul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hampir</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seluruhnya</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memiliki</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kualitas</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tidur</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kurang</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yaitu</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sebanyak</w:t>
      </w:r>
      <w:proofErr w:type="spellEnd"/>
      <w:r w:rsidRPr="00B3261D">
        <w:rPr>
          <w:rFonts w:ascii="Times New Roman" w:hAnsi="Times New Roman"/>
          <w:sz w:val="20"/>
          <w:szCs w:val="20"/>
        </w:rPr>
        <w:t xml:space="preserve"> 30 </w:t>
      </w:r>
      <w:proofErr w:type="spellStart"/>
      <w:r w:rsidRPr="00B3261D">
        <w:rPr>
          <w:rFonts w:ascii="Times New Roman" w:hAnsi="Times New Roman"/>
          <w:sz w:val="20"/>
          <w:szCs w:val="20"/>
        </w:rPr>
        <w:t>bayi</w:t>
      </w:r>
      <w:proofErr w:type="spellEnd"/>
      <w:r w:rsidRPr="00B3261D">
        <w:rPr>
          <w:rFonts w:ascii="Times New Roman" w:hAnsi="Times New Roman"/>
          <w:sz w:val="20"/>
          <w:szCs w:val="20"/>
        </w:rPr>
        <w:t xml:space="preserve"> (85.7%) dan </w:t>
      </w:r>
      <w:proofErr w:type="spellStart"/>
      <w:r w:rsidRPr="00B3261D">
        <w:rPr>
          <w:rFonts w:ascii="Times New Roman" w:hAnsi="Times New Roman"/>
          <w:sz w:val="20"/>
          <w:szCs w:val="20"/>
        </w:rPr>
        <w:t>sebagi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kecil</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memiliki</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kualitas</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tidur</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cukup</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yaitu</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sebanyak</w:t>
      </w:r>
      <w:proofErr w:type="spellEnd"/>
      <w:r w:rsidRPr="00B3261D">
        <w:rPr>
          <w:rFonts w:ascii="Times New Roman" w:hAnsi="Times New Roman"/>
          <w:sz w:val="20"/>
          <w:szCs w:val="20"/>
        </w:rPr>
        <w:t xml:space="preserve"> 5 </w:t>
      </w:r>
      <w:proofErr w:type="spellStart"/>
      <w:r w:rsidRPr="00B3261D">
        <w:rPr>
          <w:rFonts w:ascii="Times New Roman" w:hAnsi="Times New Roman"/>
          <w:sz w:val="20"/>
          <w:szCs w:val="20"/>
        </w:rPr>
        <w:t>bayi</w:t>
      </w:r>
      <w:proofErr w:type="spellEnd"/>
      <w:r w:rsidRPr="00B3261D">
        <w:rPr>
          <w:rFonts w:ascii="Times New Roman" w:hAnsi="Times New Roman"/>
          <w:sz w:val="20"/>
          <w:szCs w:val="20"/>
        </w:rPr>
        <w:t xml:space="preserve"> (14.3%).</w:t>
      </w:r>
    </w:p>
    <w:p w14:paraId="4868D4AD" w14:textId="77777777" w:rsidR="00D8204B" w:rsidRPr="00B3261D" w:rsidRDefault="00D8204B" w:rsidP="00D8204B">
      <w:pPr>
        <w:numPr>
          <w:ilvl w:val="0"/>
          <w:numId w:val="46"/>
        </w:numPr>
        <w:jc w:val="both"/>
        <w:rPr>
          <w:rFonts w:ascii="Times New Roman" w:hAnsi="Times New Roman"/>
          <w:sz w:val="20"/>
          <w:szCs w:val="20"/>
        </w:rPr>
      </w:pPr>
      <w:proofErr w:type="spellStart"/>
      <w:r w:rsidRPr="00B3261D">
        <w:rPr>
          <w:rFonts w:ascii="Times New Roman" w:hAnsi="Times New Roman"/>
          <w:sz w:val="20"/>
          <w:szCs w:val="20"/>
        </w:rPr>
        <w:t>Hasil</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peneliti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tentang</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kualitas</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tidur</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sesudah</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diberik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pijat</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bayi</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deng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minyak</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essensial</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mawar</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pada</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bayi</w:t>
      </w:r>
      <w:proofErr w:type="spellEnd"/>
      <w:r w:rsidRPr="00B3261D">
        <w:rPr>
          <w:rFonts w:ascii="Times New Roman" w:hAnsi="Times New Roman"/>
          <w:sz w:val="20"/>
          <w:szCs w:val="20"/>
        </w:rPr>
        <w:t xml:space="preserve"> usia 4 – 12 </w:t>
      </w:r>
      <w:proofErr w:type="spellStart"/>
      <w:r w:rsidRPr="00B3261D">
        <w:rPr>
          <w:rFonts w:ascii="Times New Roman" w:hAnsi="Times New Roman"/>
          <w:sz w:val="20"/>
          <w:szCs w:val="20"/>
        </w:rPr>
        <w:t>bul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hampir</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seluruhnya</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memiliki</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kualitas</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tidur</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baik</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yaitu</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sebanyak</w:t>
      </w:r>
      <w:proofErr w:type="spellEnd"/>
      <w:r w:rsidRPr="00B3261D">
        <w:rPr>
          <w:rFonts w:ascii="Times New Roman" w:hAnsi="Times New Roman"/>
          <w:sz w:val="20"/>
          <w:szCs w:val="20"/>
        </w:rPr>
        <w:t xml:space="preserve"> 30 </w:t>
      </w:r>
      <w:proofErr w:type="spellStart"/>
      <w:r w:rsidRPr="00B3261D">
        <w:rPr>
          <w:rFonts w:ascii="Times New Roman" w:hAnsi="Times New Roman"/>
          <w:sz w:val="20"/>
          <w:szCs w:val="20"/>
        </w:rPr>
        <w:t>bayi</w:t>
      </w:r>
      <w:proofErr w:type="spellEnd"/>
      <w:r w:rsidRPr="00B3261D">
        <w:rPr>
          <w:rFonts w:ascii="Times New Roman" w:hAnsi="Times New Roman"/>
          <w:sz w:val="20"/>
          <w:szCs w:val="20"/>
        </w:rPr>
        <w:t xml:space="preserve"> (85.7%) dan </w:t>
      </w:r>
      <w:proofErr w:type="spellStart"/>
      <w:r w:rsidRPr="00B3261D">
        <w:rPr>
          <w:rFonts w:ascii="Times New Roman" w:hAnsi="Times New Roman"/>
          <w:sz w:val="20"/>
          <w:szCs w:val="20"/>
        </w:rPr>
        <w:t>sebagian</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kecil</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memiliki</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kualitas</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tidur</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cukup</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yaitu</w:t>
      </w:r>
      <w:proofErr w:type="spellEnd"/>
      <w:r w:rsidRPr="00B3261D">
        <w:rPr>
          <w:rFonts w:ascii="Times New Roman" w:hAnsi="Times New Roman"/>
          <w:sz w:val="20"/>
          <w:szCs w:val="20"/>
        </w:rPr>
        <w:t xml:space="preserve"> </w:t>
      </w:r>
      <w:proofErr w:type="spellStart"/>
      <w:r w:rsidRPr="00B3261D">
        <w:rPr>
          <w:rFonts w:ascii="Times New Roman" w:hAnsi="Times New Roman"/>
          <w:sz w:val="20"/>
          <w:szCs w:val="20"/>
        </w:rPr>
        <w:t>sebanyak</w:t>
      </w:r>
      <w:proofErr w:type="spellEnd"/>
      <w:r w:rsidRPr="00B3261D">
        <w:rPr>
          <w:rFonts w:ascii="Times New Roman" w:hAnsi="Times New Roman"/>
          <w:sz w:val="20"/>
          <w:szCs w:val="20"/>
        </w:rPr>
        <w:t xml:space="preserve"> 5 </w:t>
      </w:r>
      <w:proofErr w:type="spellStart"/>
      <w:r w:rsidRPr="00B3261D">
        <w:rPr>
          <w:rFonts w:ascii="Times New Roman" w:hAnsi="Times New Roman"/>
          <w:sz w:val="20"/>
          <w:szCs w:val="20"/>
        </w:rPr>
        <w:t>bayi</w:t>
      </w:r>
      <w:proofErr w:type="spellEnd"/>
      <w:r w:rsidRPr="00B3261D">
        <w:rPr>
          <w:rFonts w:ascii="Times New Roman" w:hAnsi="Times New Roman"/>
          <w:sz w:val="20"/>
          <w:szCs w:val="20"/>
        </w:rPr>
        <w:t xml:space="preserve"> (14.3%).</w:t>
      </w:r>
    </w:p>
    <w:p w14:paraId="78B3C7E9" w14:textId="77777777" w:rsidR="00D8204B" w:rsidRPr="00B3261D" w:rsidRDefault="00D8204B" w:rsidP="00D8204B">
      <w:pPr>
        <w:numPr>
          <w:ilvl w:val="0"/>
          <w:numId w:val="46"/>
        </w:numPr>
        <w:jc w:val="both"/>
        <w:rPr>
          <w:rFonts w:ascii="Times New Roman" w:hAnsi="Times New Roman"/>
          <w:sz w:val="20"/>
          <w:szCs w:val="20"/>
        </w:rPr>
      </w:pPr>
      <w:r w:rsidRPr="00B3261D">
        <w:rPr>
          <w:rFonts w:ascii="Times New Roman" w:hAnsi="Times New Roman"/>
          <w:sz w:val="20"/>
          <w:szCs w:val="20"/>
          <w:lang w:val="id-ID"/>
        </w:rPr>
        <w:t xml:space="preserve">Terdapat pengaruh pemberian pijat bayi dengan minyak </w:t>
      </w:r>
      <w:r w:rsidRPr="00B3261D">
        <w:rPr>
          <w:rFonts w:ascii="Times New Roman" w:hAnsi="Times New Roman"/>
          <w:i/>
          <w:iCs/>
          <w:sz w:val="20"/>
          <w:szCs w:val="20"/>
          <w:lang w:val="id-ID"/>
        </w:rPr>
        <w:t>essensial</w:t>
      </w:r>
      <w:r w:rsidRPr="00B3261D">
        <w:rPr>
          <w:rFonts w:ascii="Times New Roman" w:hAnsi="Times New Roman"/>
          <w:sz w:val="20"/>
          <w:szCs w:val="20"/>
          <w:lang w:val="id-ID"/>
        </w:rPr>
        <w:t xml:space="preserve"> mawar terhadap kualitas tidur bayi usia 4-12 bulan di</w:t>
      </w:r>
      <w:r w:rsidRPr="00B3261D">
        <w:rPr>
          <w:rFonts w:ascii="Times New Roman" w:hAnsi="Times New Roman"/>
          <w:sz w:val="20"/>
          <w:szCs w:val="20"/>
        </w:rPr>
        <w:t xml:space="preserve"> </w:t>
      </w:r>
      <w:r w:rsidRPr="00B3261D">
        <w:rPr>
          <w:rFonts w:ascii="Times New Roman" w:hAnsi="Times New Roman"/>
          <w:sz w:val="20"/>
          <w:szCs w:val="20"/>
          <w:lang w:val="id-ID"/>
        </w:rPr>
        <w:t>Inzi Spa Bukit Merapin Kota Pangkalpinang</w:t>
      </w:r>
    </w:p>
    <w:p w14:paraId="24093865" w14:textId="77777777" w:rsidR="009C1DAF" w:rsidRPr="00B3261D" w:rsidRDefault="009C1DAF" w:rsidP="009C1DAF">
      <w:pPr>
        <w:jc w:val="both"/>
        <w:rPr>
          <w:rFonts w:ascii="Times New Roman" w:hAnsi="Times New Roman"/>
          <w:sz w:val="20"/>
          <w:szCs w:val="20"/>
        </w:rPr>
      </w:pPr>
    </w:p>
    <w:p w14:paraId="10C5532F" w14:textId="77777777" w:rsidR="009C1DAF" w:rsidRPr="00B3261D" w:rsidRDefault="009C1DAF" w:rsidP="009C1DAF">
      <w:pPr>
        <w:jc w:val="both"/>
        <w:rPr>
          <w:rFonts w:ascii="Times New Roman" w:hAnsi="Times New Roman"/>
          <w:b/>
          <w:bCs/>
          <w:caps/>
          <w:sz w:val="20"/>
          <w:szCs w:val="20"/>
          <w:lang w:val="id-ID"/>
        </w:rPr>
      </w:pPr>
      <w:r w:rsidRPr="00B3261D">
        <w:rPr>
          <w:rFonts w:ascii="Times New Roman" w:hAnsi="Times New Roman"/>
          <w:b/>
          <w:bCs/>
          <w:caps/>
          <w:sz w:val="20"/>
          <w:szCs w:val="20"/>
        </w:rPr>
        <w:t>UCAPAN TERIMA KASIH</w:t>
      </w:r>
    </w:p>
    <w:p w14:paraId="7D14F967" w14:textId="5CF398CF" w:rsidR="009C1DAF" w:rsidRPr="00B3261D" w:rsidRDefault="00EC1D8C" w:rsidP="00280425">
      <w:pPr>
        <w:ind w:firstLine="720"/>
        <w:jc w:val="both"/>
        <w:rPr>
          <w:rFonts w:ascii="Times New Roman" w:hAnsi="Times New Roman"/>
          <w:sz w:val="20"/>
          <w:szCs w:val="20"/>
        </w:rPr>
      </w:pPr>
      <w:r>
        <w:rPr>
          <w:rFonts w:ascii="Times New Roman" w:hAnsi="Times New Roman"/>
          <w:sz w:val="20"/>
          <w:szCs w:val="20"/>
          <w:lang w:val="id-ID"/>
        </w:rPr>
        <w:t xml:space="preserve">Peneliti menyampaikan banyak ucapn terima kasih </w:t>
      </w:r>
      <w:r w:rsidR="00E32CDE">
        <w:rPr>
          <w:rFonts w:ascii="Times New Roman" w:hAnsi="Times New Roman"/>
          <w:sz w:val="20"/>
          <w:szCs w:val="20"/>
          <w:lang w:val="id-ID"/>
        </w:rPr>
        <w:t xml:space="preserve">atas semua pihak yaitu tempat dilakukannya penelitian </w:t>
      </w:r>
      <w:r w:rsidR="00131191">
        <w:rPr>
          <w:rFonts w:ascii="Times New Roman" w:hAnsi="Times New Roman"/>
          <w:sz w:val="20"/>
          <w:szCs w:val="20"/>
          <w:lang w:val="id-ID"/>
        </w:rPr>
        <w:t xml:space="preserve">dan tenaga bidan yang melakukan intervensi dan para pihak yang membantu </w:t>
      </w:r>
      <w:r w:rsidR="00E32BDE">
        <w:rPr>
          <w:rFonts w:ascii="Times New Roman" w:hAnsi="Times New Roman"/>
          <w:sz w:val="20"/>
          <w:szCs w:val="20"/>
          <w:lang w:val="id-ID"/>
        </w:rPr>
        <w:t>pada penelitian ini hingga naskah penelitian ini bisa dipublikasikan .</w:t>
      </w:r>
      <w:r w:rsidR="00280425" w:rsidRPr="00B3261D">
        <w:rPr>
          <w:rFonts w:ascii="Times New Roman" w:hAnsi="Times New Roman"/>
          <w:sz w:val="20"/>
          <w:szCs w:val="20"/>
        </w:rPr>
        <w:t xml:space="preserve">. </w:t>
      </w:r>
    </w:p>
    <w:p w14:paraId="28B0E1A0" w14:textId="77777777" w:rsidR="006E3AEA" w:rsidRPr="00B3261D" w:rsidRDefault="006E3AEA" w:rsidP="009C1DAF">
      <w:pPr>
        <w:pStyle w:val="Text"/>
        <w:ind w:left="258" w:hanging="258"/>
        <w:rPr>
          <w:strike/>
          <w:szCs w:val="20"/>
        </w:rPr>
      </w:pPr>
    </w:p>
    <w:p w14:paraId="24CC7EAF" w14:textId="77777777" w:rsidR="009C1DAF" w:rsidRPr="00B3261D" w:rsidRDefault="009C1DAF" w:rsidP="009C1DAF">
      <w:pPr>
        <w:jc w:val="both"/>
        <w:rPr>
          <w:rFonts w:ascii="Times New Roman" w:hAnsi="Times New Roman"/>
          <w:b/>
          <w:bCs/>
          <w:caps/>
          <w:sz w:val="20"/>
          <w:szCs w:val="20"/>
        </w:rPr>
      </w:pPr>
      <w:r w:rsidRPr="00B3261D">
        <w:rPr>
          <w:rFonts w:ascii="Times New Roman" w:hAnsi="Times New Roman"/>
          <w:b/>
          <w:bCs/>
          <w:caps/>
          <w:sz w:val="20"/>
          <w:szCs w:val="20"/>
        </w:rPr>
        <w:t>DAFTAR PUSTAKA</w:t>
      </w:r>
    </w:p>
    <w:p w14:paraId="5424C4F5" w14:textId="77777777" w:rsidR="00280425" w:rsidRPr="00B3261D" w:rsidRDefault="00280425" w:rsidP="00280425">
      <w:pPr>
        <w:spacing w:after="0" w:line="240" w:lineRule="auto"/>
        <w:ind w:left="720" w:hanging="720"/>
        <w:jc w:val="both"/>
        <w:rPr>
          <w:rFonts w:ascii="Times New Roman" w:eastAsia="DengXian" w:hAnsi="Times New Roman"/>
          <w:noProof/>
          <w:sz w:val="20"/>
          <w:szCs w:val="20"/>
          <w:lang w:eastAsia="zh-CN"/>
        </w:rPr>
      </w:pPr>
      <w:r w:rsidRPr="00280425">
        <w:rPr>
          <w:rFonts w:ascii="Times New Roman" w:eastAsia="DengXian" w:hAnsi="Times New Roman"/>
          <w:noProof/>
          <w:sz w:val="20"/>
          <w:szCs w:val="20"/>
          <w:lang w:val="id-ID" w:eastAsia="zh-CN"/>
        </w:rPr>
        <w:t xml:space="preserve">Adi, R. (2021). </w:t>
      </w:r>
      <w:r w:rsidRPr="00280425">
        <w:rPr>
          <w:rFonts w:ascii="Times New Roman" w:eastAsia="DengXian" w:hAnsi="Times New Roman"/>
          <w:i/>
          <w:iCs/>
          <w:noProof/>
          <w:sz w:val="20"/>
          <w:szCs w:val="20"/>
          <w:lang w:val="id-ID" w:eastAsia="zh-CN"/>
        </w:rPr>
        <w:t>Metodologi Penelitian Sosial dan Hukum Edisi Revisi.</w:t>
      </w:r>
      <w:r w:rsidRPr="00280425">
        <w:rPr>
          <w:rFonts w:ascii="Times New Roman" w:eastAsia="DengXian" w:hAnsi="Times New Roman"/>
          <w:noProof/>
          <w:sz w:val="20"/>
          <w:szCs w:val="20"/>
          <w:lang w:val="id-ID" w:eastAsia="zh-CN"/>
        </w:rPr>
        <w:t xml:space="preserve"> Jakarta: Buku Obor.</w:t>
      </w:r>
    </w:p>
    <w:p w14:paraId="21A4CC7D" w14:textId="77777777" w:rsidR="00280425" w:rsidRPr="00B3261D" w:rsidRDefault="009C1DAF" w:rsidP="00280425">
      <w:pPr>
        <w:pStyle w:val="NormalWeb"/>
        <w:ind w:left="480" w:hanging="480"/>
        <w:rPr>
          <w:noProof/>
          <w:sz w:val="20"/>
          <w:szCs w:val="20"/>
        </w:rPr>
      </w:pPr>
      <w:r w:rsidRPr="00B3261D">
        <w:rPr>
          <w:sz w:val="20"/>
          <w:szCs w:val="20"/>
        </w:rPr>
        <w:fldChar w:fldCharType="begin" w:fldLock="1"/>
      </w:r>
      <w:r w:rsidRPr="00B3261D">
        <w:rPr>
          <w:sz w:val="20"/>
          <w:szCs w:val="20"/>
        </w:rPr>
        <w:instrText xml:space="preserve">ADDIN Mendeley Bibliography CSL_BIBLIOGRAPHY </w:instrText>
      </w:r>
      <w:r w:rsidRPr="00B3261D">
        <w:rPr>
          <w:sz w:val="20"/>
          <w:szCs w:val="20"/>
        </w:rPr>
        <w:fldChar w:fldCharType="separate"/>
      </w:r>
      <w:r w:rsidR="00D8204B" w:rsidRPr="00C466B7">
        <w:rPr>
          <w:noProof/>
          <w:sz w:val="20"/>
          <w:szCs w:val="20"/>
          <w:lang w:val="id-ID" w:eastAsia="zh-CN"/>
        </w:rPr>
        <w:t xml:space="preserve"> </w:t>
      </w:r>
      <w:r w:rsidR="00D8204B" w:rsidRPr="00B3261D">
        <w:rPr>
          <w:noProof/>
          <w:sz w:val="20"/>
          <w:szCs w:val="20"/>
          <w:lang w:val="id-ID"/>
        </w:rPr>
        <w:t xml:space="preserve">Armini, N. W., Sriasih, N. G., &amp; Marhaeni, G. A. (2017). </w:t>
      </w:r>
      <w:r w:rsidR="00D8204B" w:rsidRPr="00B3261D">
        <w:rPr>
          <w:i/>
          <w:iCs/>
          <w:noProof/>
          <w:sz w:val="20"/>
          <w:szCs w:val="20"/>
          <w:lang w:val="id-ID"/>
        </w:rPr>
        <w:t>Asuhan Kebidanan Neonatus, Bayi, Balita &amp; Anak Prasekolah.</w:t>
      </w:r>
      <w:r w:rsidR="00D8204B" w:rsidRPr="00B3261D">
        <w:rPr>
          <w:noProof/>
          <w:sz w:val="20"/>
          <w:szCs w:val="20"/>
          <w:lang w:val="id-ID"/>
        </w:rPr>
        <w:t xml:space="preserve"> Yogyakarta: ANDI.</w:t>
      </w:r>
    </w:p>
    <w:p w14:paraId="4A4596F3" w14:textId="77777777" w:rsidR="009C1DAF" w:rsidRPr="00B3261D" w:rsidRDefault="009C1DAF" w:rsidP="009C1DAF">
      <w:pPr>
        <w:pStyle w:val="NormalWeb"/>
        <w:ind w:left="480" w:hanging="480"/>
        <w:rPr>
          <w:noProof/>
          <w:sz w:val="20"/>
          <w:szCs w:val="20"/>
        </w:rPr>
      </w:pPr>
      <w:r w:rsidRPr="00B3261D">
        <w:rPr>
          <w:noProof/>
          <w:sz w:val="20"/>
          <w:szCs w:val="20"/>
        </w:rPr>
        <w:t>Harrison, B.R.N., Aromatherapy &amp; Essential Oils.</w:t>
      </w:r>
    </w:p>
    <w:p w14:paraId="6ABCC350" w14:textId="77777777" w:rsidR="00280425" w:rsidRPr="00B3261D" w:rsidRDefault="00280425" w:rsidP="00280425">
      <w:pPr>
        <w:pStyle w:val="NormalWeb"/>
        <w:ind w:left="480" w:hanging="480"/>
        <w:rPr>
          <w:noProof/>
          <w:sz w:val="20"/>
          <w:szCs w:val="20"/>
          <w:lang w:val="id-ID"/>
        </w:rPr>
      </w:pPr>
      <w:r w:rsidRPr="00B3261D">
        <w:rPr>
          <w:noProof/>
          <w:sz w:val="20"/>
          <w:szCs w:val="20"/>
          <w:lang w:val="id-ID"/>
        </w:rPr>
        <w:t>Cindy, N., &amp; Suharto, D. N. (2023). Penerapan Aroma Therapy Bunga (rose centifolia) dan Pijat Bayi Terhadap Durasi Tidur Bayi Usia 3-12 Bulan di RSUD Poso: Application Of Rose Flower Aromatherapy (Rose Centifolia) And Infant Massage On Sleep Duration Of Infants Aged 3-12 Months. Madago Nursing Journal, 4(1), 61-68.</w:t>
      </w:r>
    </w:p>
    <w:p w14:paraId="669DC880" w14:textId="77777777" w:rsidR="00280425" w:rsidRPr="00B3261D" w:rsidRDefault="00280425" w:rsidP="00280425">
      <w:pPr>
        <w:pStyle w:val="NormalWeb"/>
        <w:ind w:left="480" w:hanging="480"/>
        <w:rPr>
          <w:noProof/>
          <w:sz w:val="20"/>
          <w:szCs w:val="20"/>
          <w:lang w:val="id-ID"/>
        </w:rPr>
      </w:pPr>
      <w:r w:rsidRPr="00B3261D">
        <w:rPr>
          <w:noProof/>
          <w:sz w:val="20"/>
          <w:szCs w:val="20"/>
          <w:lang w:val="id-ID"/>
        </w:rPr>
        <w:t xml:space="preserve">Nurhayati. (2020). Pengaruh Pijat Bayi Terhadap Kualitas Tidur Bayi Usia 0-6 Bulan Di UPTD Puskesmas Padangmatinggi Tahun 2020. </w:t>
      </w:r>
      <w:r w:rsidRPr="00B3261D">
        <w:rPr>
          <w:i/>
          <w:iCs/>
          <w:noProof/>
          <w:sz w:val="20"/>
          <w:szCs w:val="20"/>
          <w:lang w:val="id-ID"/>
        </w:rPr>
        <w:t>Jurnal Education and Development, 9</w:t>
      </w:r>
      <w:r w:rsidRPr="00B3261D">
        <w:rPr>
          <w:noProof/>
          <w:sz w:val="20"/>
          <w:szCs w:val="20"/>
          <w:lang w:val="id-ID"/>
        </w:rPr>
        <w:t>(2).</w:t>
      </w:r>
    </w:p>
    <w:p w14:paraId="4E21BAAE" w14:textId="77777777" w:rsidR="00280425" w:rsidRPr="00280425" w:rsidRDefault="00280425" w:rsidP="00280425">
      <w:pPr>
        <w:pStyle w:val="NormalWeb"/>
        <w:ind w:left="480" w:hanging="480"/>
        <w:rPr>
          <w:noProof/>
          <w:sz w:val="20"/>
          <w:szCs w:val="20"/>
        </w:rPr>
      </w:pPr>
      <w:r w:rsidRPr="00B3261D">
        <w:rPr>
          <w:noProof/>
          <w:sz w:val="20"/>
          <w:szCs w:val="20"/>
          <w:lang w:val="id-ID"/>
        </w:rPr>
        <w:t>Cindy, N., &amp; Suharto, D. N. (2023). Penerapan Aroma Therapy Bunga (rose centifolia) dan Pijat Bayi Terhadap Durasi Tidur Bayi Usia 3-12 Bulan di RSUD Poso: Application Of Rose Flower Aromatherapy (Rose Centifolia) And Infant Massage On Sleep Duration Of Infants Aged 3-12 Months. Madago Nursing Journal, 4(1), 61-68.</w:t>
      </w:r>
    </w:p>
    <w:p w14:paraId="7F03796D" w14:textId="77777777" w:rsidR="00280425" w:rsidRPr="00280425" w:rsidRDefault="00280425" w:rsidP="00280425">
      <w:pPr>
        <w:spacing w:after="0" w:line="240" w:lineRule="auto"/>
        <w:ind w:left="720" w:hanging="720"/>
        <w:jc w:val="both"/>
        <w:rPr>
          <w:rFonts w:ascii="Times New Roman" w:eastAsia="DengXian" w:hAnsi="Times New Roman"/>
          <w:noProof/>
          <w:sz w:val="20"/>
          <w:szCs w:val="20"/>
          <w:lang w:val="id-ID" w:eastAsia="zh-CN"/>
        </w:rPr>
      </w:pPr>
      <w:r w:rsidRPr="00280425">
        <w:rPr>
          <w:rFonts w:ascii="Times New Roman" w:eastAsia="DengXian" w:hAnsi="Times New Roman"/>
          <w:noProof/>
          <w:sz w:val="20"/>
          <w:szCs w:val="20"/>
          <w:lang w:val="id-ID" w:eastAsia="zh-CN"/>
        </w:rPr>
        <w:t xml:space="preserve">Hadi, S. P. (2022). </w:t>
      </w:r>
      <w:r w:rsidRPr="00280425">
        <w:rPr>
          <w:rFonts w:ascii="Times New Roman" w:eastAsia="DengXian" w:hAnsi="Times New Roman"/>
          <w:i/>
          <w:iCs/>
          <w:noProof/>
          <w:sz w:val="20"/>
          <w:szCs w:val="20"/>
          <w:lang w:val="id-ID" w:eastAsia="zh-CN"/>
        </w:rPr>
        <w:t>Rumpi Sari (Rumah Pendidikan Sadar Gizi).</w:t>
      </w:r>
      <w:r w:rsidRPr="00280425">
        <w:rPr>
          <w:rFonts w:ascii="Times New Roman" w:eastAsia="DengXian" w:hAnsi="Times New Roman"/>
          <w:noProof/>
          <w:sz w:val="20"/>
          <w:szCs w:val="20"/>
          <w:lang w:val="id-ID" w:eastAsia="zh-CN"/>
        </w:rPr>
        <w:t xml:space="preserve"> Semarang: NEM.</w:t>
      </w:r>
    </w:p>
    <w:p w14:paraId="43565118" w14:textId="77777777" w:rsidR="00280425" w:rsidRPr="00280425" w:rsidRDefault="00280425" w:rsidP="00280425">
      <w:pPr>
        <w:spacing w:after="0" w:line="240" w:lineRule="auto"/>
        <w:rPr>
          <w:rFonts w:ascii="Times New Roman" w:eastAsia="DengXian" w:hAnsi="Times New Roman"/>
          <w:noProof/>
          <w:sz w:val="20"/>
          <w:szCs w:val="20"/>
          <w:lang w:val="id-ID" w:eastAsia="zh-CN"/>
        </w:rPr>
      </w:pPr>
    </w:p>
    <w:p w14:paraId="6171E15B" w14:textId="77777777" w:rsidR="00280425" w:rsidRPr="00280425" w:rsidRDefault="00280425" w:rsidP="00280425">
      <w:pPr>
        <w:spacing w:after="0" w:line="240" w:lineRule="auto"/>
        <w:ind w:left="720" w:hanging="720"/>
        <w:jc w:val="both"/>
        <w:rPr>
          <w:rFonts w:ascii="Times New Roman" w:eastAsia="DengXian" w:hAnsi="Times New Roman"/>
          <w:noProof/>
          <w:sz w:val="20"/>
          <w:szCs w:val="20"/>
          <w:lang w:val="id-ID" w:eastAsia="zh-CN"/>
        </w:rPr>
      </w:pPr>
      <w:r w:rsidRPr="00280425">
        <w:rPr>
          <w:rFonts w:ascii="Times New Roman" w:eastAsia="DengXian" w:hAnsi="Times New Roman"/>
          <w:noProof/>
          <w:sz w:val="20"/>
          <w:szCs w:val="20"/>
          <w:lang w:val="id-ID" w:eastAsia="zh-CN"/>
        </w:rPr>
        <w:t xml:space="preserve">Husna, A., &amp; Suryana, B. (2017). </w:t>
      </w:r>
      <w:r w:rsidRPr="00280425">
        <w:rPr>
          <w:rFonts w:ascii="Times New Roman" w:eastAsia="DengXian" w:hAnsi="Times New Roman"/>
          <w:i/>
          <w:iCs/>
          <w:noProof/>
          <w:sz w:val="20"/>
          <w:szCs w:val="20"/>
          <w:lang w:val="id-ID" w:eastAsia="zh-CN"/>
        </w:rPr>
        <w:t>Metodologi Penelitian dan Statistik.</w:t>
      </w:r>
      <w:r w:rsidRPr="00280425">
        <w:rPr>
          <w:rFonts w:ascii="Times New Roman" w:eastAsia="DengXian" w:hAnsi="Times New Roman"/>
          <w:noProof/>
          <w:sz w:val="20"/>
          <w:szCs w:val="20"/>
          <w:lang w:val="id-ID" w:eastAsia="zh-CN"/>
        </w:rPr>
        <w:t xml:space="preserve"> Jakarta: BPSDMI.</w:t>
      </w:r>
    </w:p>
    <w:p w14:paraId="68DF3F84" w14:textId="77777777" w:rsidR="00280425" w:rsidRPr="00280425" w:rsidRDefault="00280425" w:rsidP="00280425">
      <w:pPr>
        <w:spacing w:after="0" w:line="240" w:lineRule="auto"/>
        <w:rPr>
          <w:rFonts w:ascii="Times New Roman" w:eastAsia="DengXian" w:hAnsi="Times New Roman"/>
          <w:sz w:val="20"/>
          <w:szCs w:val="20"/>
          <w:lang w:val="id-ID" w:eastAsia="zh-CN"/>
        </w:rPr>
      </w:pPr>
    </w:p>
    <w:p w14:paraId="57949487" w14:textId="77777777" w:rsidR="00280425" w:rsidRPr="00280425" w:rsidRDefault="00280425" w:rsidP="00280425">
      <w:pPr>
        <w:spacing w:after="0" w:line="240" w:lineRule="auto"/>
        <w:ind w:left="720" w:hanging="720"/>
        <w:jc w:val="both"/>
        <w:rPr>
          <w:rFonts w:ascii="Times New Roman" w:eastAsia="DengXian" w:hAnsi="Times New Roman"/>
          <w:noProof/>
          <w:sz w:val="20"/>
          <w:szCs w:val="20"/>
          <w:lang w:val="id-ID" w:eastAsia="zh-CN"/>
        </w:rPr>
      </w:pPr>
      <w:r w:rsidRPr="00280425">
        <w:rPr>
          <w:rFonts w:ascii="Times New Roman" w:eastAsia="DengXian" w:hAnsi="Times New Roman"/>
          <w:noProof/>
          <w:sz w:val="20"/>
          <w:szCs w:val="20"/>
          <w:lang w:val="id-ID" w:eastAsia="zh-CN"/>
        </w:rPr>
        <w:lastRenderedPageBreak/>
        <w:t>Ifalahma, D., &amp; Sulistiyanti, A. (2016). Efektivitas Pijat Bayi Terhadap Kualitas Tidur Bayi Di Kelurahan Kadipiro Banjarsari Surakarta. Infokes: Jurnal Ilmiah Rekam Medis dan Informatika Kesehatan, 6(2).</w:t>
      </w:r>
    </w:p>
    <w:p w14:paraId="7A12D642" w14:textId="77777777" w:rsidR="00280425" w:rsidRPr="00280425" w:rsidRDefault="00280425" w:rsidP="00280425">
      <w:pPr>
        <w:spacing w:after="0" w:line="240" w:lineRule="auto"/>
        <w:rPr>
          <w:rFonts w:ascii="Times New Roman" w:eastAsia="DengXian" w:hAnsi="Times New Roman"/>
          <w:sz w:val="20"/>
          <w:szCs w:val="20"/>
          <w:lang w:val="id-ID" w:eastAsia="zh-CN"/>
        </w:rPr>
      </w:pPr>
    </w:p>
    <w:p w14:paraId="3FB28C4D" w14:textId="77777777" w:rsidR="00280425" w:rsidRPr="00280425" w:rsidRDefault="00280425" w:rsidP="00280425">
      <w:pPr>
        <w:spacing w:after="0" w:line="240" w:lineRule="auto"/>
        <w:ind w:left="720" w:hanging="720"/>
        <w:jc w:val="both"/>
        <w:rPr>
          <w:rFonts w:ascii="Times New Roman" w:eastAsia="DengXian" w:hAnsi="Times New Roman"/>
          <w:noProof/>
          <w:sz w:val="20"/>
          <w:szCs w:val="20"/>
          <w:lang w:val="id-ID" w:eastAsia="zh-CN"/>
        </w:rPr>
      </w:pPr>
      <w:r w:rsidRPr="00280425">
        <w:rPr>
          <w:rFonts w:ascii="Times New Roman" w:eastAsia="DengXian" w:hAnsi="Times New Roman"/>
          <w:noProof/>
          <w:sz w:val="20"/>
          <w:szCs w:val="20"/>
          <w:lang w:val="id-ID" w:eastAsia="zh-CN"/>
        </w:rPr>
        <w:t>Irianti, B., &amp; Karlinah, N. (2021). efektifitas pijat terhadap kualitas tidur bayi (0–1 tahun) di pmb hasna dewi tahun 2020. Ensiklopedia of Journal, 3(2), 195-200.</w:t>
      </w:r>
    </w:p>
    <w:p w14:paraId="3FBD3639" w14:textId="77777777" w:rsidR="00280425" w:rsidRPr="00280425" w:rsidRDefault="00280425" w:rsidP="00280425">
      <w:pPr>
        <w:spacing w:after="0" w:line="240" w:lineRule="auto"/>
        <w:rPr>
          <w:rFonts w:ascii="Times New Roman" w:eastAsia="DengXian" w:hAnsi="Times New Roman"/>
          <w:sz w:val="20"/>
          <w:szCs w:val="20"/>
          <w:lang w:val="id-ID" w:eastAsia="zh-CN"/>
        </w:rPr>
      </w:pPr>
    </w:p>
    <w:p w14:paraId="58D5F0C9" w14:textId="77777777" w:rsidR="00280425" w:rsidRPr="00280425" w:rsidRDefault="00280425" w:rsidP="00280425">
      <w:pPr>
        <w:spacing w:after="0" w:line="240" w:lineRule="auto"/>
        <w:ind w:left="720" w:hanging="720"/>
        <w:jc w:val="both"/>
        <w:rPr>
          <w:rFonts w:ascii="Times New Roman" w:eastAsia="DengXian" w:hAnsi="Times New Roman"/>
          <w:noProof/>
          <w:sz w:val="20"/>
          <w:szCs w:val="20"/>
          <w:lang w:val="id-ID" w:eastAsia="zh-CN"/>
        </w:rPr>
      </w:pPr>
      <w:r w:rsidRPr="00280425">
        <w:rPr>
          <w:rFonts w:ascii="Times New Roman" w:eastAsia="DengXian" w:hAnsi="Times New Roman"/>
          <w:noProof/>
          <w:sz w:val="20"/>
          <w:szCs w:val="20"/>
          <w:lang w:val="id-ID" w:eastAsia="zh-CN"/>
        </w:rPr>
        <w:t>Komala, O., Utami, N. F., &amp; Rosdiana, S. M. (2020). Efek Aromaterapi Minyak Atsiri Mawar (Rosa Damascena Mill.) dan Kulit Jeruk Limau (Citrus Amblycarpa) terhadap Jumlah Mikroba Udara Ruangan Berpendingin. Jurnal Ilmu-Ilmu Hayati, 19(2), 104-111.</w:t>
      </w:r>
    </w:p>
    <w:p w14:paraId="2283452F" w14:textId="77777777" w:rsidR="00280425" w:rsidRPr="00280425" w:rsidRDefault="00280425" w:rsidP="00280425">
      <w:pPr>
        <w:spacing w:after="0" w:line="240" w:lineRule="auto"/>
        <w:rPr>
          <w:rFonts w:ascii="Times New Roman" w:eastAsia="DengXian" w:hAnsi="Times New Roman"/>
          <w:sz w:val="20"/>
          <w:szCs w:val="20"/>
          <w:lang w:val="id-ID" w:eastAsia="zh-CN"/>
        </w:rPr>
      </w:pPr>
    </w:p>
    <w:p w14:paraId="2101E0B6" w14:textId="77777777" w:rsidR="00280425" w:rsidRPr="00280425" w:rsidRDefault="00280425" w:rsidP="00280425">
      <w:pPr>
        <w:spacing w:after="0" w:line="240" w:lineRule="auto"/>
        <w:ind w:left="720" w:hanging="720"/>
        <w:jc w:val="both"/>
        <w:rPr>
          <w:rFonts w:ascii="Times New Roman" w:eastAsia="DengXian" w:hAnsi="Times New Roman"/>
          <w:noProof/>
          <w:sz w:val="20"/>
          <w:szCs w:val="20"/>
          <w:lang w:val="id-ID" w:eastAsia="zh-CN"/>
        </w:rPr>
      </w:pPr>
      <w:r w:rsidRPr="00280425">
        <w:rPr>
          <w:rFonts w:ascii="Times New Roman" w:eastAsia="DengXian" w:hAnsi="Times New Roman"/>
          <w:noProof/>
          <w:sz w:val="20"/>
          <w:szCs w:val="20"/>
          <w:lang w:val="id-ID" w:eastAsia="zh-CN"/>
        </w:rPr>
        <w:t xml:space="preserve">Malahayati, I., &amp; Nainggolan, L. (2022). </w:t>
      </w:r>
      <w:r w:rsidRPr="00280425">
        <w:rPr>
          <w:rFonts w:ascii="Times New Roman" w:eastAsia="DengXian" w:hAnsi="Times New Roman"/>
          <w:i/>
          <w:iCs/>
          <w:noProof/>
          <w:sz w:val="20"/>
          <w:szCs w:val="20"/>
          <w:lang w:val="id-ID" w:eastAsia="zh-CN"/>
        </w:rPr>
        <w:t>Penggunaan Aromaterapi Minyak Esensial Bergamot dan Lavender Pada Post Partum Blues.</w:t>
      </w:r>
      <w:r w:rsidRPr="00280425">
        <w:rPr>
          <w:rFonts w:ascii="Times New Roman" w:eastAsia="DengXian" w:hAnsi="Times New Roman"/>
          <w:noProof/>
          <w:sz w:val="20"/>
          <w:szCs w:val="20"/>
          <w:lang w:val="id-ID" w:eastAsia="zh-CN"/>
        </w:rPr>
        <w:t xml:space="preserve"> Solok: Insan Cendikia Mandiri.</w:t>
      </w:r>
    </w:p>
    <w:p w14:paraId="60166847" w14:textId="77777777" w:rsidR="00280425" w:rsidRPr="00280425" w:rsidRDefault="00280425" w:rsidP="00280425">
      <w:pPr>
        <w:spacing w:after="0" w:line="240" w:lineRule="auto"/>
        <w:rPr>
          <w:rFonts w:ascii="Times New Roman" w:eastAsia="DengXian" w:hAnsi="Times New Roman"/>
          <w:noProof/>
          <w:sz w:val="20"/>
          <w:szCs w:val="20"/>
          <w:lang w:val="id-ID" w:eastAsia="zh-CN"/>
        </w:rPr>
      </w:pPr>
    </w:p>
    <w:p w14:paraId="56AB548B" w14:textId="77777777" w:rsidR="00280425" w:rsidRPr="00280425" w:rsidRDefault="00280425" w:rsidP="00280425">
      <w:pPr>
        <w:spacing w:after="0" w:line="240" w:lineRule="auto"/>
        <w:ind w:left="720" w:hanging="720"/>
        <w:jc w:val="both"/>
        <w:rPr>
          <w:rFonts w:ascii="Times New Roman" w:eastAsia="DengXian" w:hAnsi="Times New Roman"/>
          <w:noProof/>
          <w:sz w:val="20"/>
          <w:szCs w:val="20"/>
          <w:lang w:val="id-ID" w:eastAsia="zh-CN"/>
        </w:rPr>
      </w:pPr>
      <w:r w:rsidRPr="00280425">
        <w:rPr>
          <w:rFonts w:ascii="Times New Roman" w:eastAsia="DengXian" w:hAnsi="Times New Roman"/>
          <w:noProof/>
          <w:sz w:val="20"/>
          <w:szCs w:val="20"/>
          <w:lang w:val="id-ID" w:eastAsia="zh-CN"/>
        </w:rPr>
        <w:t xml:space="preserve">Masturoh, I., &amp; Anggita, N. (2018). </w:t>
      </w:r>
      <w:r w:rsidRPr="00280425">
        <w:rPr>
          <w:rFonts w:ascii="Times New Roman" w:eastAsia="DengXian" w:hAnsi="Times New Roman"/>
          <w:i/>
          <w:iCs/>
          <w:noProof/>
          <w:sz w:val="20"/>
          <w:szCs w:val="20"/>
          <w:lang w:val="id-ID" w:eastAsia="zh-CN"/>
        </w:rPr>
        <w:t>Metode Penelitian Kesehatan.</w:t>
      </w:r>
      <w:r w:rsidRPr="00280425">
        <w:rPr>
          <w:rFonts w:ascii="Times New Roman" w:eastAsia="DengXian" w:hAnsi="Times New Roman"/>
          <w:noProof/>
          <w:sz w:val="20"/>
          <w:szCs w:val="20"/>
          <w:lang w:val="id-ID" w:eastAsia="zh-CN"/>
        </w:rPr>
        <w:t xml:space="preserve"> Palembang: Kemenkes RI.</w:t>
      </w:r>
    </w:p>
    <w:p w14:paraId="05D72FCB" w14:textId="77777777" w:rsidR="00280425" w:rsidRPr="00280425" w:rsidRDefault="00280425" w:rsidP="00280425">
      <w:pPr>
        <w:spacing w:after="0" w:line="240" w:lineRule="auto"/>
        <w:rPr>
          <w:rFonts w:ascii="Times New Roman" w:eastAsia="DengXian" w:hAnsi="Times New Roman"/>
          <w:noProof/>
          <w:sz w:val="20"/>
          <w:szCs w:val="20"/>
          <w:lang w:val="id-ID" w:eastAsia="zh-CN"/>
        </w:rPr>
      </w:pPr>
    </w:p>
    <w:p w14:paraId="2B512350" w14:textId="77777777" w:rsidR="00280425" w:rsidRPr="00280425" w:rsidRDefault="00280425" w:rsidP="00280425">
      <w:pPr>
        <w:spacing w:after="0" w:line="240" w:lineRule="auto"/>
        <w:ind w:left="720" w:hanging="720"/>
        <w:jc w:val="both"/>
        <w:rPr>
          <w:rFonts w:ascii="Times New Roman" w:eastAsia="DengXian" w:hAnsi="Times New Roman"/>
          <w:noProof/>
          <w:sz w:val="20"/>
          <w:szCs w:val="20"/>
          <w:lang w:val="id-ID" w:eastAsia="zh-CN"/>
        </w:rPr>
      </w:pPr>
      <w:r w:rsidRPr="00280425">
        <w:rPr>
          <w:rFonts w:ascii="Times New Roman" w:eastAsia="DengXian" w:hAnsi="Times New Roman"/>
          <w:noProof/>
          <w:sz w:val="20"/>
          <w:szCs w:val="20"/>
          <w:lang w:val="id-ID" w:eastAsia="zh-CN"/>
        </w:rPr>
        <w:t xml:space="preserve">Meihartati, T., Abiyoga, A., &amp; Dewi, R. S. (2019). Pengaruh Pemberian Aroma Terapi Bunga Mawar (Rosa Centifolia) Terhadap Durasi Tidur Bayi Usia 3-12 Bulan. </w:t>
      </w:r>
      <w:r w:rsidRPr="00280425">
        <w:rPr>
          <w:rFonts w:ascii="Times New Roman" w:eastAsia="DengXian" w:hAnsi="Times New Roman"/>
          <w:i/>
          <w:iCs/>
          <w:noProof/>
          <w:sz w:val="20"/>
          <w:szCs w:val="20"/>
          <w:lang w:val="id-ID" w:eastAsia="zh-CN"/>
        </w:rPr>
        <w:t>Jurnal Darul Azhar, 7</w:t>
      </w:r>
      <w:r w:rsidRPr="00280425">
        <w:rPr>
          <w:rFonts w:ascii="Times New Roman" w:eastAsia="DengXian" w:hAnsi="Times New Roman"/>
          <w:noProof/>
          <w:sz w:val="20"/>
          <w:szCs w:val="20"/>
          <w:lang w:val="id-ID" w:eastAsia="zh-CN"/>
        </w:rPr>
        <w:t>(1).</w:t>
      </w:r>
    </w:p>
    <w:p w14:paraId="62C4801D" w14:textId="77777777" w:rsidR="00280425" w:rsidRPr="00280425" w:rsidRDefault="00280425" w:rsidP="00280425">
      <w:pPr>
        <w:spacing w:after="0" w:line="240" w:lineRule="auto"/>
        <w:rPr>
          <w:rFonts w:ascii="Times New Roman" w:eastAsia="DengXian" w:hAnsi="Times New Roman"/>
          <w:noProof/>
          <w:sz w:val="20"/>
          <w:szCs w:val="20"/>
          <w:lang w:val="id-ID" w:eastAsia="zh-CN"/>
        </w:rPr>
      </w:pPr>
    </w:p>
    <w:p w14:paraId="2773C063" w14:textId="77777777" w:rsidR="00280425" w:rsidRPr="00280425" w:rsidRDefault="00280425" w:rsidP="00280425">
      <w:pPr>
        <w:spacing w:after="0" w:line="240" w:lineRule="auto"/>
        <w:ind w:left="720" w:hanging="720"/>
        <w:jc w:val="both"/>
        <w:rPr>
          <w:rFonts w:ascii="Times New Roman" w:eastAsia="DengXian" w:hAnsi="Times New Roman"/>
          <w:noProof/>
          <w:sz w:val="20"/>
          <w:szCs w:val="20"/>
          <w:lang w:val="id-ID" w:eastAsia="zh-CN"/>
        </w:rPr>
      </w:pPr>
      <w:r w:rsidRPr="00280425">
        <w:rPr>
          <w:rFonts w:ascii="Times New Roman" w:eastAsia="DengXian" w:hAnsi="Times New Roman"/>
          <w:noProof/>
          <w:sz w:val="20"/>
          <w:szCs w:val="20"/>
          <w:lang w:val="id-ID" w:eastAsia="zh-CN"/>
        </w:rPr>
        <w:t xml:space="preserve">Muslim, A. S. (2022). Gambaran Kualitas Tidur Bayi Usia 6-12 Bulan. </w:t>
      </w:r>
      <w:r w:rsidRPr="00280425">
        <w:rPr>
          <w:rFonts w:ascii="Times New Roman" w:eastAsia="DengXian" w:hAnsi="Times New Roman"/>
          <w:i/>
          <w:iCs/>
          <w:noProof/>
          <w:sz w:val="20"/>
          <w:szCs w:val="20"/>
          <w:lang w:val="id-ID" w:eastAsia="zh-CN"/>
        </w:rPr>
        <w:t>Jurnal Medika Hutama, 2</w:t>
      </w:r>
      <w:r w:rsidRPr="00280425">
        <w:rPr>
          <w:rFonts w:ascii="Times New Roman" w:eastAsia="DengXian" w:hAnsi="Times New Roman"/>
          <w:noProof/>
          <w:sz w:val="20"/>
          <w:szCs w:val="20"/>
          <w:lang w:val="id-ID" w:eastAsia="zh-CN"/>
        </w:rPr>
        <w:t>(1).</w:t>
      </w:r>
    </w:p>
    <w:p w14:paraId="1EA8665E" w14:textId="77777777" w:rsidR="00280425" w:rsidRPr="00280425" w:rsidRDefault="00280425" w:rsidP="00280425">
      <w:pPr>
        <w:spacing w:after="0" w:line="240" w:lineRule="auto"/>
        <w:rPr>
          <w:rFonts w:ascii="Times New Roman" w:eastAsia="DengXian" w:hAnsi="Times New Roman"/>
          <w:noProof/>
          <w:sz w:val="20"/>
          <w:szCs w:val="20"/>
          <w:lang w:val="id-ID" w:eastAsia="zh-CN"/>
        </w:rPr>
      </w:pPr>
    </w:p>
    <w:p w14:paraId="3D6BD3CE" w14:textId="77777777" w:rsidR="00280425" w:rsidRPr="00280425" w:rsidRDefault="00280425" w:rsidP="00280425">
      <w:pPr>
        <w:spacing w:after="0" w:line="240" w:lineRule="auto"/>
        <w:ind w:left="720" w:hanging="720"/>
        <w:jc w:val="both"/>
        <w:rPr>
          <w:rFonts w:ascii="Times New Roman" w:eastAsia="DengXian" w:hAnsi="Times New Roman"/>
          <w:noProof/>
          <w:sz w:val="20"/>
          <w:szCs w:val="20"/>
          <w:lang w:val="id-ID" w:eastAsia="zh-CN"/>
        </w:rPr>
      </w:pPr>
      <w:r w:rsidRPr="00280425">
        <w:rPr>
          <w:rFonts w:ascii="Times New Roman" w:eastAsia="DengXian" w:hAnsi="Times New Roman"/>
          <w:noProof/>
          <w:sz w:val="20"/>
          <w:szCs w:val="20"/>
          <w:lang w:val="id-ID" w:eastAsia="zh-CN"/>
        </w:rPr>
        <w:t xml:space="preserve">Nilawati, I., &amp; Herlinda. (2022). Pengaruh Pijat Bayi Terhadap Peningkatan Kualitas Tidur Bayi Di BPM Simpang Kandis Kota Bengkulu. </w:t>
      </w:r>
      <w:r w:rsidRPr="00280425">
        <w:rPr>
          <w:rFonts w:ascii="Times New Roman" w:eastAsia="DengXian" w:hAnsi="Times New Roman"/>
          <w:i/>
          <w:iCs/>
          <w:noProof/>
          <w:sz w:val="20"/>
          <w:szCs w:val="20"/>
          <w:lang w:val="id-ID" w:eastAsia="zh-CN"/>
        </w:rPr>
        <w:t>Jurnal Kebidanan Besurek, 7</w:t>
      </w:r>
      <w:r w:rsidRPr="00280425">
        <w:rPr>
          <w:rFonts w:ascii="Times New Roman" w:eastAsia="DengXian" w:hAnsi="Times New Roman"/>
          <w:noProof/>
          <w:sz w:val="20"/>
          <w:szCs w:val="20"/>
          <w:lang w:val="id-ID" w:eastAsia="zh-CN"/>
        </w:rPr>
        <w:t>(1).</w:t>
      </w:r>
    </w:p>
    <w:p w14:paraId="6CA94D64" w14:textId="77777777" w:rsidR="00280425" w:rsidRPr="00280425" w:rsidRDefault="00280425" w:rsidP="00280425">
      <w:pPr>
        <w:spacing w:after="0" w:line="240" w:lineRule="auto"/>
        <w:rPr>
          <w:rFonts w:ascii="Times New Roman" w:eastAsia="DengXian" w:hAnsi="Times New Roman"/>
          <w:noProof/>
          <w:sz w:val="20"/>
          <w:szCs w:val="20"/>
          <w:lang w:val="id-ID" w:eastAsia="zh-CN"/>
        </w:rPr>
      </w:pPr>
    </w:p>
    <w:p w14:paraId="360AE113" w14:textId="77777777" w:rsidR="00280425" w:rsidRPr="00280425" w:rsidRDefault="00280425" w:rsidP="00280425">
      <w:pPr>
        <w:spacing w:after="0" w:line="240" w:lineRule="auto"/>
        <w:ind w:left="720" w:hanging="720"/>
        <w:jc w:val="both"/>
        <w:rPr>
          <w:rFonts w:ascii="Times New Roman" w:eastAsia="DengXian" w:hAnsi="Times New Roman"/>
          <w:noProof/>
          <w:sz w:val="20"/>
          <w:szCs w:val="20"/>
          <w:lang w:val="id-ID" w:eastAsia="zh-CN"/>
        </w:rPr>
      </w:pPr>
      <w:r w:rsidRPr="00280425">
        <w:rPr>
          <w:rFonts w:ascii="Times New Roman" w:eastAsia="DengXian" w:hAnsi="Times New Roman"/>
          <w:noProof/>
          <w:sz w:val="20"/>
          <w:szCs w:val="20"/>
          <w:lang w:val="id-ID" w:eastAsia="zh-CN"/>
        </w:rPr>
        <w:t xml:space="preserve">Notoatmojo, S. (2018). </w:t>
      </w:r>
      <w:r w:rsidRPr="00280425">
        <w:rPr>
          <w:rFonts w:ascii="Times New Roman" w:eastAsia="DengXian" w:hAnsi="Times New Roman"/>
          <w:i/>
          <w:iCs/>
          <w:noProof/>
          <w:sz w:val="20"/>
          <w:szCs w:val="20"/>
          <w:lang w:val="id-ID" w:eastAsia="zh-CN"/>
        </w:rPr>
        <w:t>Metodologi Penelitian Kesehatan.</w:t>
      </w:r>
      <w:r w:rsidRPr="00280425">
        <w:rPr>
          <w:rFonts w:ascii="Times New Roman" w:eastAsia="DengXian" w:hAnsi="Times New Roman"/>
          <w:noProof/>
          <w:sz w:val="20"/>
          <w:szCs w:val="20"/>
          <w:lang w:val="id-ID" w:eastAsia="zh-CN"/>
        </w:rPr>
        <w:t xml:space="preserve"> Semarang: Jakarta Rineka Cipta.</w:t>
      </w:r>
    </w:p>
    <w:p w14:paraId="5A697762" w14:textId="77777777" w:rsidR="00280425" w:rsidRPr="00280425" w:rsidRDefault="00280425" w:rsidP="00280425">
      <w:pPr>
        <w:spacing w:after="0" w:line="240" w:lineRule="auto"/>
        <w:rPr>
          <w:rFonts w:ascii="Times New Roman" w:eastAsia="DengXian" w:hAnsi="Times New Roman"/>
          <w:noProof/>
          <w:sz w:val="20"/>
          <w:szCs w:val="20"/>
          <w:lang w:val="id-ID" w:eastAsia="zh-CN"/>
        </w:rPr>
      </w:pPr>
    </w:p>
    <w:p w14:paraId="1B15D082" w14:textId="77777777" w:rsidR="00280425" w:rsidRPr="00280425" w:rsidRDefault="00280425" w:rsidP="00280425">
      <w:pPr>
        <w:spacing w:after="0" w:line="240" w:lineRule="auto"/>
        <w:ind w:left="720" w:hanging="720"/>
        <w:jc w:val="both"/>
        <w:rPr>
          <w:rFonts w:ascii="Times New Roman" w:eastAsia="DengXian" w:hAnsi="Times New Roman"/>
          <w:noProof/>
          <w:sz w:val="20"/>
          <w:szCs w:val="20"/>
          <w:lang w:val="id-ID" w:eastAsia="zh-CN"/>
        </w:rPr>
      </w:pPr>
      <w:r w:rsidRPr="00280425">
        <w:rPr>
          <w:rFonts w:ascii="Times New Roman" w:eastAsia="DengXian" w:hAnsi="Times New Roman"/>
          <w:noProof/>
          <w:sz w:val="20"/>
          <w:szCs w:val="20"/>
          <w:lang w:val="id-ID" w:eastAsia="zh-CN"/>
        </w:rPr>
        <w:t>Nughraheni, R. I., Ambarwati, R., &amp; Marni. (2018). Upaya Peningkatan Kualitas</w:t>
      </w:r>
      <w:r w:rsidRPr="00280425">
        <w:rPr>
          <w:rFonts w:ascii="Times New Roman" w:eastAsia="DengXian" w:hAnsi="Times New Roman"/>
          <w:noProof/>
          <w:spacing w:val="1"/>
          <w:sz w:val="20"/>
          <w:szCs w:val="20"/>
          <w:lang w:val="id-ID" w:eastAsia="zh-CN"/>
        </w:rPr>
        <w:t xml:space="preserve"> </w:t>
      </w:r>
      <w:r w:rsidRPr="00280425">
        <w:rPr>
          <w:rFonts w:ascii="Times New Roman" w:eastAsia="DengXian" w:hAnsi="Times New Roman"/>
          <w:noProof/>
          <w:sz w:val="20"/>
          <w:szCs w:val="20"/>
          <w:lang w:val="id-ID" w:eastAsia="zh-CN"/>
        </w:rPr>
        <w:t xml:space="preserve">Tidur Bayi Usia 3-12 Bulan Dengan Terapi Pijat. </w:t>
      </w:r>
      <w:r w:rsidRPr="00280425">
        <w:rPr>
          <w:rFonts w:ascii="Times New Roman" w:eastAsia="DengXian" w:hAnsi="Times New Roman"/>
          <w:i/>
          <w:noProof/>
          <w:sz w:val="20"/>
          <w:szCs w:val="20"/>
          <w:lang w:val="id-ID" w:eastAsia="zh-CN"/>
        </w:rPr>
        <w:t>JUrnal Keperawatan GSH</w:t>
      </w:r>
      <w:r w:rsidRPr="00280425">
        <w:rPr>
          <w:rFonts w:ascii="Times New Roman" w:eastAsia="DengXian" w:hAnsi="Times New Roman"/>
          <w:noProof/>
          <w:sz w:val="20"/>
          <w:szCs w:val="20"/>
          <w:lang w:val="id-ID" w:eastAsia="zh-CN"/>
        </w:rPr>
        <w:t>,</w:t>
      </w:r>
      <w:r w:rsidRPr="00280425">
        <w:rPr>
          <w:rFonts w:ascii="Times New Roman" w:eastAsia="DengXian" w:hAnsi="Times New Roman"/>
          <w:noProof/>
          <w:spacing w:val="1"/>
          <w:sz w:val="20"/>
          <w:szCs w:val="20"/>
          <w:lang w:val="id-ID" w:eastAsia="zh-CN"/>
        </w:rPr>
        <w:t xml:space="preserve"> </w:t>
      </w:r>
      <w:r w:rsidRPr="00280425">
        <w:rPr>
          <w:rFonts w:ascii="Times New Roman" w:eastAsia="DengXian" w:hAnsi="Times New Roman"/>
          <w:i/>
          <w:noProof/>
          <w:sz w:val="20"/>
          <w:szCs w:val="20"/>
          <w:lang w:val="id-ID" w:eastAsia="zh-CN"/>
        </w:rPr>
        <w:t>7</w:t>
      </w:r>
      <w:r w:rsidRPr="00280425">
        <w:rPr>
          <w:rFonts w:ascii="Times New Roman" w:eastAsia="DengXian" w:hAnsi="Times New Roman"/>
          <w:noProof/>
          <w:sz w:val="20"/>
          <w:szCs w:val="20"/>
          <w:lang w:val="id-ID" w:eastAsia="zh-CN"/>
        </w:rPr>
        <w:t>(1),</w:t>
      </w:r>
      <w:r w:rsidRPr="00280425">
        <w:rPr>
          <w:rFonts w:ascii="Times New Roman" w:eastAsia="DengXian" w:hAnsi="Times New Roman"/>
          <w:noProof/>
          <w:spacing w:val="-4"/>
          <w:sz w:val="20"/>
          <w:szCs w:val="20"/>
          <w:lang w:val="id-ID" w:eastAsia="zh-CN"/>
        </w:rPr>
        <w:t xml:space="preserve"> </w:t>
      </w:r>
      <w:r w:rsidRPr="00280425">
        <w:rPr>
          <w:rFonts w:ascii="Times New Roman" w:eastAsia="DengXian" w:hAnsi="Times New Roman"/>
          <w:noProof/>
          <w:sz w:val="20"/>
          <w:szCs w:val="20"/>
          <w:lang w:val="id-ID" w:eastAsia="zh-CN"/>
        </w:rPr>
        <w:t>19–23.</w:t>
      </w:r>
      <w:r w:rsidRPr="00280425">
        <w:rPr>
          <w:rFonts w:ascii="Times New Roman" w:eastAsia="DengXian" w:hAnsi="Times New Roman"/>
          <w:noProof/>
          <w:spacing w:val="-4"/>
          <w:sz w:val="20"/>
          <w:szCs w:val="20"/>
          <w:lang w:val="id-ID" w:eastAsia="zh-CN"/>
        </w:rPr>
        <w:t xml:space="preserve"> </w:t>
      </w:r>
      <w:hyperlink r:id="rId15" w:history="1">
        <w:r w:rsidRPr="00B3261D">
          <w:rPr>
            <w:rFonts w:ascii="Times New Roman" w:eastAsia="DengXian" w:hAnsi="Times New Roman"/>
            <w:noProof/>
            <w:color w:val="0563C1"/>
            <w:sz w:val="20"/>
            <w:szCs w:val="20"/>
            <w:u w:val="single"/>
            <w:lang w:val="id-ID" w:eastAsia="zh-CN"/>
          </w:rPr>
          <w:t>file:///C:/Users/jhon/Downloads/64-123-1-SM.PDF</w:t>
        </w:r>
      </w:hyperlink>
    </w:p>
    <w:p w14:paraId="2EECBFE7" w14:textId="77777777" w:rsidR="00280425" w:rsidRPr="00280425" w:rsidRDefault="00280425" w:rsidP="00280425">
      <w:pPr>
        <w:spacing w:after="0" w:line="240" w:lineRule="auto"/>
        <w:rPr>
          <w:rFonts w:ascii="Times New Roman" w:eastAsia="DengXian" w:hAnsi="Times New Roman"/>
          <w:noProof/>
          <w:sz w:val="20"/>
          <w:szCs w:val="20"/>
          <w:lang w:val="id-ID" w:eastAsia="zh-CN"/>
        </w:rPr>
      </w:pPr>
    </w:p>
    <w:p w14:paraId="4B8ACEFE" w14:textId="77777777" w:rsidR="00280425" w:rsidRPr="00280425" w:rsidRDefault="00280425" w:rsidP="00280425">
      <w:pPr>
        <w:spacing w:after="0" w:line="240" w:lineRule="auto"/>
        <w:ind w:left="720" w:hanging="720"/>
        <w:jc w:val="both"/>
        <w:rPr>
          <w:rFonts w:ascii="Times New Roman" w:eastAsia="DengXian" w:hAnsi="Times New Roman"/>
          <w:noProof/>
          <w:sz w:val="20"/>
          <w:szCs w:val="20"/>
          <w:lang w:val="id-ID" w:eastAsia="zh-CN"/>
        </w:rPr>
      </w:pPr>
      <w:r w:rsidRPr="00280425">
        <w:rPr>
          <w:rFonts w:ascii="Times New Roman" w:eastAsia="DengXian" w:hAnsi="Times New Roman"/>
          <w:noProof/>
          <w:sz w:val="20"/>
          <w:szCs w:val="20"/>
          <w:lang w:val="id-ID" w:eastAsia="zh-CN"/>
        </w:rPr>
        <w:t xml:space="preserve">Nurhayati. (2020). Pengaruh Pijat Bayi Terhadap Kualitas Tidur Bayi Usia 0-6 Bulan Di UPTD Puskesmas Padangmatinggi Tahun 2020. </w:t>
      </w:r>
      <w:r w:rsidRPr="00280425">
        <w:rPr>
          <w:rFonts w:ascii="Times New Roman" w:eastAsia="DengXian" w:hAnsi="Times New Roman"/>
          <w:i/>
          <w:iCs/>
          <w:noProof/>
          <w:sz w:val="20"/>
          <w:szCs w:val="20"/>
          <w:lang w:val="id-ID" w:eastAsia="zh-CN"/>
        </w:rPr>
        <w:t>Jurnal Education and Development, 9</w:t>
      </w:r>
      <w:r w:rsidRPr="00280425">
        <w:rPr>
          <w:rFonts w:ascii="Times New Roman" w:eastAsia="DengXian" w:hAnsi="Times New Roman"/>
          <w:noProof/>
          <w:sz w:val="20"/>
          <w:szCs w:val="20"/>
          <w:lang w:val="id-ID" w:eastAsia="zh-CN"/>
        </w:rPr>
        <w:t>(2).</w:t>
      </w:r>
    </w:p>
    <w:p w14:paraId="2733CA74" w14:textId="77777777" w:rsidR="00280425" w:rsidRPr="00280425" w:rsidRDefault="00280425" w:rsidP="00280425">
      <w:pPr>
        <w:spacing w:after="0" w:line="240" w:lineRule="auto"/>
        <w:rPr>
          <w:rFonts w:ascii="Times New Roman" w:eastAsia="DengXian" w:hAnsi="Times New Roman"/>
          <w:noProof/>
          <w:sz w:val="20"/>
          <w:szCs w:val="20"/>
          <w:lang w:val="id-ID" w:eastAsia="zh-CN"/>
        </w:rPr>
      </w:pPr>
    </w:p>
    <w:p w14:paraId="08EA985D" w14:textId="77777777" w:rsidR="00280425" w:rsidRPr="00280425" w:rsidRDefault="00280425" w:rsidP="00280425">
      <w:pPr>
        <w:spacing w:after="0" w:line="240" w:lineRule="auto"/>
        <w:ind w:left="720" w:hanging="720"/>
        <w:jc w:val="both"/>
        <w:rPr>
          <w:rFonts w:ascii="Times New Roman" w:eastAsia="DengXian" w:hAnsi="Times New Roman"/>
          <w:noProof/>
          <w:sz w:val="20"/>
          <w:szCs w:val="20"/>
          <w:lang w:val="id-ID" w:eastAsia="zh-CN"/>
        </w:rPr>
      </w:pPr>
      <w:r w:rsidRPr="00280425">
        <w:rPr>
          <w:rFonts w:ascii="Times New Roman" w:eastAsia="DengXian" w:hAnsi="Times New Roman"/>
          <w:noProof/>
          <w:sz w:val="20"/>
          <w:szCs w:val="20"/>
          <w:lang w:val="id-ID" w:eastAsia="zh-CN"/>
        </w:rPr>
        <w:t xml:space="preserve">Nurjanah, E., Purnamasari, I., &amp; Kristiarini, J. J. (2022). Pengaruh Pijat Bayi Dengan Minyak Essensial Mawar Terhadap Kualitas Tidur Bayi Usia 3-6 Bulan. </w:t>
      </w:r>
      <w:r w:rsidRPr="00280425">
        <w:rPr>
          <w:rFonts w:ascii="Times New Roman" w:eastAsia="DengXian" w:hAnsi="Times New Roman"/>
          <w:i/>
          <w:iCs/>
          <w:noProof/>
          <w:sz w:val="20"/>
          <w:szCs w:val="20"/>
          <w:lang w:val="id-ID" w:eastAsia="zh-CN"/>
        </w:rPr>
        <w:t>Jurnal Keperawatan, 1</w:t>
      </w:r>
      <w:r w:rsidRPr="00280425">
        <w:rPr>
          <w:rFonts w:ascii="Times New Roman" w:eastAsia="DengXian" w:hAnsi="Times New Roman"/>
          <w:noProof/>
          <w:sz w:val="20"/>
          <w:szCs w:val="20"/>
          <w:lang w:val="id-ID" w:eastAsia="zh-CN"/>
        </w:rPr>
        <w:t>(1).</w:t>
      </w:r>
    </w:p>
    <w:p w14:paraId="2AE3E18E" w14:textId="77777777" w:rsidR="00280425" w:rsidRPr="00280425" w:rsidRDefault="00280425" w:rsidP="00280425">
      <w:pPr>
        <w:spacing w:after="0" w:line="240" w:lineRule="auto"/>
        <w:rPr>
          <w:rFonts w:ascii="Times New Roman" w:eastAsia="DengXian" w:hAnsi="Times New Roman"/>
          <w:sz w:val="20"/>
          <w:szCs w:val="20"/>
          <w:lang w:val="id-ID" w:eastAsia="zh-CN"/>
        </w:rPr>
      </w:pPr>
    </w:p>
    <w:p w14:paraId="0350E027" w14:textId="77777777" w:rsidR="00280425" w:rsidRPr="00280425" w:rsidRDefault="00280425" w:rsidP="00280425">
      <w:pPr>
        <w:spacing w:after="0" w:line="240" w:lineRule="auto"/>
        <w:ind w:left="720" w:hanging="720"/>
        <w:jc w:val="both"/>
        <w:rPr>
          <w:rFonts w:ascii="Times New Roman" w:eastAsia="DengXian" w:hAnsi="Times New Roman"/>
          <w:noProof/>
          <w:sz w:val="20"/>
          <w:szCs w:val="20"/>
          <w:lang w:val="id-ID" w:eastAsia="zh-CN"/>
        </w:rPr>
      </w:pPr>
      <w:r w:rsidRPr="00280425">
        <w:rPr>
          <w:rFonts w:ascii="Times New Roman" w:eastAsia="DengXian" w:hAnsi="Times New Roman"/>
          <w:noProof/>
          <w:sz w:val="20"/>
          <w:szCs w:val="20"/>
          <w:lang w:val="id-ID" w:eastAsia="zh-CN"/>
        </w:rPr>
        <w:t>Prajayanti, H. (2022). Pengaruh Bimbingan terhadap Mahasiswa tentang Manfaat</w:t>
      </w:r>
      <w:r w:rsidRPr="00280425">
        <w:rPr>
          <w:rFonts w:ascii="Times New Roman" w:eastAsia="DengXian" w:hAnsi="Times New Roman"/>
          <w:noProof/>
          <w:spacing w:val="-59"/>
          <w:sz w:val="20"/>
          <w:szCs w:val="20"/>
          <w:lang w:val="id-ID" w:eastAsia="zh-CN"/>
        </w:rPr>
        <w:t xml:space="preserve"> </w:t>
      </w:r>
      <w:r w:rsidRPr="00280425">
        <w:rPr>
          <w:rFonts w:ascii="Times New Roman" w:eastAsia="DengXian" w:hAnsi="Times New Roman"/>
          <w:noProof/>
          <w:sz w:val="20"/>
          <w:szCs w:val="20"/>
          <w:lang w:val="id-ID" w:eastAsia="zh-CN"/>
        </w:rPr>
        <w:t xml:space="preserve">Pemijatan pada Tumbuh Kembang Bayi. </w:t>
      </w:r>
      <w:r w:rsidRPr="00280425">
        <w:rPr>
          <w:rFonts w:ascii="Times New Roman" w:eastAsia="DengXian" w:hAnsi="Times New Roman"/>
          <w:i/>
          <w:noProof/>
          <w:sz w:val="20"/>
          <w:szCs w:val="20"/>
          <w:lang w:val="id-ID" w:eastAsia="zh-CN"/>
        </w:rPr>
        <w:t>Jurnal ABDIMAS-HIP Pengabdian</w:t>
      </w:r>
      <w:r w:rsidRPr="00280425">
        <w:rPr>
          <w:rFonts w:ascii="Times New Roman" w:eastAsia="DengXian" w:hAnsi="Times New Roman"/>
          <w:i/>
          <w:noProof/>
          <w:spacing w:val="1"/>
          <w:sz w:val="20"/>
          <w:szCs w:val="20"/>
          <w:lang w:val="id-ID" w:eastAsia="zh-CN"/>
        </w:rPr>
        <w:t xml:space="preserve"> </w:t>
      </w:r>
      <w:r w:rsidRPr="00280425">
        <w:rPr>
          <w:rFonts w:ascii="Times New Roman" w:eastAsia="DengXian" w:hAnsi="Times New Roman"/>
          <w:i/>
          <w:noProof/>
          <w:sz w:val="20"/>
          <w:szCs w:val="20"/>
          <w:lang w:val="id-ID" w:eastAsia="zh-CN"/>
        </w:rPr>
        <w:t>Kepada</w:t>
      </w:r>
      <w:r w:rsidRPr="00280425">
        <w:rPr>
          <w:rFonts w:ascii="Times New Roman" w:eastAsia="DengXian" w:hAnsi="Times New Roman"/>
          <w:i/>
          <w:noProof/>
          <w:sz w:val="20"/>
          <w:szCs w:val="20"/>
          <w:lang w:val="id-ID" w:eastAsia="zh-CN"/>
        </w:rPr>
        <w:tab/>
        <w:t>Masyarakat</w:t>
      </w:r>
      <w:r w:rsidRPr="00280425">
        <w:rPr>
          <w:rFonts w:ascii="Times New Roman" w:eastAsia="DengXian" w:hAnsi="Times New Roman"/>
          <w:noProof/>
          <w:sz w:val="20"/>
          <w:szCs w:val="20"/>
          <w:lang w:val="id-ID" w:eastAsia="zh-CN"/>
        </w:rPr>
        <w:t>,</w:t>
      </w:r>
      <w:r w:rsidRPr="00280425">
        <w:rPr>
          <w:rFonts w:ascii="Times New Roman" w:eastAsia="DengXian" w:hAnsi="Times New Roman"/>
          <w:noProof/>
          <w:sz w:val="20"/>
          <w:szCs w:val="20"/>
          <w:lang w:val="id-ID" w:eastAsia="zh-CN"/>
        </w:rPr>
        <w:tab/>
      </w:r>
      <w:r w:rsidRPr="00280425">
        <w:rPr>
          <w:rFonts w:ascii="Times New Roman" w:eastAsia="DengXian" w:hAnsi="Times New Roman"/>
          <w:i/>
          <w:noProof/>
          <w:sz w:val="20"/>
          <w:szCs w:val="20"/>
          <w:lang w:val="id-ID" w:eastAsia="zh-CN"/>
        </w:rPr>
        <w:t>3</w:t>
      </w:r>
      <w:r w:rsidRPr="00280425">
        <w:rPr>
          <w:rFonts w:ascii="Times New Roman" w:eastAsia="DengXian" w:hAnsi="Times New Roman"/>
          <w:noProof/>
          <w:sz w:val="20"/>
          <w:szCs w:val="20"/>
          <w:lang w:val="id-ID" w:eastAsia="zh-CN"/>
        </w:rPr>
        <w:t>(2),</w:t>
      </w:r>
      <w:r w:rsidRPr="00280425">
        <w:rPr>
          <w:rFonts w:ascii="Times New Roman" w:eastAsia="DengXian" w:hAnsi="Times New Roman"/>
          <w:noProof/>
          <w:sz w:val="20"/>
          <w:szCs w:val="20"/>
          <w:lang w:val="id-ID" w:eastAsia="zh-CN"/>
        </w:rPr>
        <w:tab/>
        <w:t>97–100.</w:t>
      </w:r>
      <w:r w:rsidRPr="00280425">
        <w:rPr>
          <w:rFonts w:ascii="Times New Roman" w:eastAsia="DengXian" w:hAnsi="Times New Roman"/>
          <w:noProof/>
          <w:spacing w:val="-59"/>
          <w:sz w:val="20"/>
          <w:szCs w:val="20"/>
          <w:lang w:val="id-ID" w:eastAsia="zh-CN"/>
        </w:rPr>
        <w:t xml:space="preserve"> </w:t>
      </w:r>
      <w:hyperlink r:id="rId16" w:history="1">
        <w:r w:rsidRPr="00B3261D">
          <w:rPr>
            <w:rFonts w:ascii="Times New Roman" w:eastAsia="DengXian" w:hAnsi="Times New Roman"/>
            <w:noProof/>
            <w:color w:val="0563C1"/>
            <w:sz w:val="20"/>
            <w:szCs w:val="20"/>
            <w:u w:val="single"/>
            <w:lang w:val="id-ID" w:eastAsia="zh-CN"/>
          </w:rPr>
          <w:t>https://doi.org/10.37402/abdimaship.vol3.iss2.191</w:t>
        </w:r>
      </w:hyperlink>
    </w:p>
    <w:p w14:paraId="50B3EA4B" w14:textId="77777777" w:rsidR="00280425" w:rsidRPr="00280425" w:rsidRDefault="00280425" w:rsidP="00280425">
      <w:pPr>
        <w:spacing w:after="0" w:line="240" w:lineRule="auto"/>
        <w:rPr>
          <w:rFonts w:ascii="Times New Roman" w:eastAsia="DengXian" w:hAnsi="Times New Roman"/>
          <w:noProof/>
          <w:sz w:val="20"/>
          <w:szCs w:val="20"/>
          <w:lang w:val="id-ID" w:eastAsia="zh-CN"/>
        </w:rPr>
      </w:pPr>
    </w:p>
    <w:p w14:paraId="21302CF2" w14:textId="77777777" w:rsidR="00280425" w:rsidRPr="00280425" w:rsidRDefault="00280425" w:rsidP="00280425">
      <w:pPr>
        <w:spacing w:after="0" w:line="240" w:lineRule="auto"/>
        <w:ind w:left="720" w:hanging="720"/>
        <w:jc w:val="both"/>
        <w:rPr>
          <w:rFonts w:ascii="Times New Roman" w:eastAsia="DengXian" w:hAnsi="Times New Roman"/>
          <w:noProof/>
          <w:sz w:val="20"/>
          <w:szCs w:val="20"/>
          <w:lang w:val="id-ID" w:eastAsia="zh-CN"/>
        </w:rPr>
      </w:pPr>
      <w:r w:rsidRPr="00280425">
        <w:rPr>
          <w:rFonts w:ascii="Times New Roman" w:eastAsia="DengXian" w:hAnsi="Times New Roman"/>
          <w:noProof/>
          <w:sz w:val="20"/>
          <w:szCs w:val="20"/>
          <w:lang w:val="id-ID" w:eastAsia="zh-CN"/>
        </w:rPr>
        <w:t xml:space="preserve">Pratiwi, T. (2021). Pengaruh Pijat Bayi Terhadap Kualitasa Tidur Bayi Usia 1-6 Bulan. </w:t>
      </w:r>
      <w:r w:rsidRPr="00280425">
        <w:rPr>
          <w:rFonts w:ascii="Times New Roman" w:eastAsia="DengXian" w:hAnsi="Times New Roman"/>
          <w:i/>
          <w:iCs/>
          <w:noProof/>
          <w:sz w:val="20"/>
          <w:szCs w:val="20"/>
          <w:lang w:val="id-ID" w:eastAsia="zh-CN"/>
        </w:rPr>
        <w:t>Jurnal Kesehatan Masyarakat, 7</w:t>
      </w:r>
      <w:r w:rsidRPr="00280425">
        <w:rPr>
          <w:rFonts w:ascii="Times New Roman" w:eastAsia="DengXian" w:hAnsi="Times New Roman"/>
          <w:noProof/>
          <w:sz w:val="20"/>
          <w:szCs w:val="20"/>
          <w:lang w:val="id-ID" w:eastAsia="zh-CN"/>
        </w:rPr>
        <w:t>(1).</w:t>
      </w:r>
    </w:p>
    <w:p w14:paraId="50390765" w14:textId="77777777" w:rsidR="00280425" w:rsidRPr="00280425" w:rsidRDefault="00280425" w:rsidP="00280425">
      <w:pPr>
        <w:spacing w:after="0" w:line="240" w:lineRule="auto"/>
        <w:rPr>
          <w:rFonts w:ascii="Times New Roman" w:eastAsia="DengXian" w:hAnsi="Times New Roman"/>
          <w:noProof/>
          <w:sz w:val="20"/>
          <w:szCs w:val="20"/>
          <w:lang w:val="id-ID" w:eastAsia="zh-CN"/>
        </w:rPr>
      </w:pPr>
    </w:p>
    <w:p w14:paraId="36DD9279" w14:textId="77777777" w:rsidR="00280425" w:rsidRPr="00280425" w:rsidRDefault="00280425" w:rsidP="00280425">
      <w:pPr>
        <w:spacing w:after="0" w:line="240" w:lineRule="auto"/>
        <w:ind w:left="720" w:hanging="720"/>
        <w:jc w:val="both"/>
        <w:rPr>
          <w:rFonts w:ascii="Times New Roman" w:eastAsia="DengXian" w:hAnsi="Times New Roman"/>
          <w:noProof/>
          <w:sz w:val="20"/>
          <w:szCs w:val="20"/>
          <w:lang w:val="id-ID" w:eastAsia="zh-CN"/>
        </w:rPr>
      </w:pPr>
      <w:r w:rsidRPr="00280425">
        <w:rPr>
          <w:rFonts w:ascii="Times New Roman" w:eastAsia="DengXian" w:hAnsi="Times New Roman"/>
          <w:noProof/>
          <w:sz w:val="20"/>
          <w:szCs w:val="20"/>
          <w:lang w:val="id-ID" w:eastAsia="zh-CN"/>
        </w:rPr>
        <w:t xml:space="preserve">Rosalina, M., Novayelinda, R., &amp; Lestari, W. (2022). Gambaran Kualitas Tidur Bayi Usia 6-12 Bulan. </w:t>
      </w:r>
      <w:r w:rsidRPr="00280425">
        <w:rPr>
          <w:rFonts w:ascii="Times New Roman" w:eastAsia="DengXian" w:hAnsi="Times New Roman"/>
          <w:i/>
          <w:iCs/>
          <w:noProof/>
          <w:sz w:val="20"/>
          <w:szCs w:val="20"/>
          <w:lang w:val="id-ID" w:eastAsia="zh-CN"/>
        </w:rPr>
        <w:t>Jurnal Medika Hutama, 3</w:t>
      </w:r>
      <w:r w:rsidRPr="00280425">
        <w:rPr>
          <w:rFonts w:ascii="Times New Roman" w:eastAsia="DengXian" w:hAnsi="Times New Roman"/>
          <w:noProof/>
          <w:sz w:val="20"/>
          <w:szCs w:val="20"/>
          <w:lang w:val="id-ID" w:eastAsia="zh-CN"/>
        </w:rPr>
        <w:t>(4).</w:t>
      </w:r>
    </w:p>
    <w:p w14:paraId="6D48EB32" w14:textId="77777777" w:rsidR="00280425" w:rsidRPr="00280425" w:rsidRDefault="00280425" w:rsidP="00280425">
      <w:pPr>
        <w:spacing w:after="0" w:line="240" w:lineRule="auto"/>
        <w:rPr>
          <w:rFonts w:ascii="Times New Roman" w:eastAsia="DengXian" w:hAnsi="Times New Roman"/>
          <w:noProof/>
          <w:sz w:val="20"/>
          <w:szCs w:val="20"/>
          <w:lang w:val="id-ID" w:eastAsia="zh-CN"/>
        </w:rPr>
      </w:pPr>
    </w:p>
    <w:p w14:paraId="2173C2B2" w14:textId="77777777" w:rsidR="00280425" w:rsidRPr="00280425" w:rsidRDefault="00280425" w:rsidP="00280425">
      <w:pPr>
        <w:spacing w:after="0" w:line="240" w:lineRule="auto"/>
        <w:ind w:left="720" w:hanging="720"/>
        <w:jc w:val="both"/>
        <w:rPr>
          <w:rFonts w:ascii="Times New Roman" w:eastAsia="DengXian" w:hAnsi="Times New Roman"/>
          <w:noProof/>
          <w:sz w:val="20"/>
          <w:szCs w:val="20"/>
          <w:lang w:val="id-ID" w:eastAsia="zh-CN"/>
        </w:rPr>
      </w:pPr>
      <w:r w:rsidRPr="00280425">
        <w:rPr>
          <w:rFonts w:ascii="Times New Roman" w:eastAsia="DengXian" w:hAnsi="Times New Roman"/>
          <w:noProof/>
          <w:sz w:val="20"/>
          <w:szCs w:val="20"/>
          <w:lang w:val="id-ID" w:eastAsia="zh-CN"/>
        </w:rPr>
        <w:t>Rosdiana,</w:t>
      </w:r>
      <w:r w:rsidRPr="00280425">
        <w:rPr>
          <w:rFonts w:ascii="Times New Roman" w:eastAsia="DengXian" w:hAnsi="Times New Roman"/>
          <w:noProof/>
          <w:spacing w:val="1"/>
          <w:sz w:val="20"/>
          <w:szCs w:val="20"/>
          <w:lang w:val="id-ID" w:eastAsia="zh-CN"/>
        </w:rPr>
        <w:t xml:space="preserve"> </w:t>
      </w:r>
      <w:r w:rsidRPr="00280425">
        <w:rPr>
          <w:rFonts w:ascii="Times New Roman" w:eastAsia="DengXian" w:hAnsi="Times New Roman"/>
          <w:noProof/>
          <w:sz w:val="20"/>
          <w:szCs w:val="20"/>
          <w:lang w:val="id-ID" w:eastAsia="zh-CN"/>
        </w:rPr>
        <w:t>setiawati,miskiyah,</w:t>
      </w:r>
      <w:r w:rsidRPr="00280425">
        <w:rPr>
          <w:rFonts w:ascii="Times New Roman" w:eastAsia="DengXian" w:hAnsi="Times New Roman"/>
          <w:noProof/>
          <w:spacing w:val="1"/>
          <w:sz w:val="20"/>
          <w:szCs w:val="20"/>
          <w:lang w:val="id-ID" w:eastAsia="zh-CN"/>
        </w:rPr>
        <w:t xml:space="preserve"> </w:t>
      </w:r>
      <w:r w:rsidRPr="00280425">
        <w:rPr>
          <w:rFonts w:ascii="Times New Roman" w:eastAsia="DengXian" w:hAnsi="Times New Roman"/>
          <w:noProof/>
          <w:sz w:val="20"/>
          <w:szCs w:val="20"/>
          <w:lang w:val="id-ID" w:eastAsia="zh-CN"/>
        </w:rPr>
        <w:t>surti.</w:t>
      </w:r>
      <w:r w:rsidRPr="00280425">
        <w:rPr>
          <w:rFonts w:ascii="Times New Roman" w:eastAsia="DengXian" w:hAnsi="Times New Roman"/>
          <w:noProof/>
          <w:spacing w:val="1"/>
          <w:sz w:val="20"/>
          <w:szCs w:val="20"/>
          <w:lang w:val="id-ID" w:eastAsia="zh-CN"/>
        </w:rPr>
        <w:t xml:space="preserve"> </w:t>
      </w:r>
      <w:r w:rsidRPr="00280425">
        <w:rPr>
          <w:rFonts w:ascii="Times New Roman" w:eastAsia="DengXian" w:hAnsi="Times New Roman"/>
          <w:noProof/>
          <w:sz w:val="20"/>
          <w:szCs w:val="20"/>
          <w:lang w:val="id-ID" w:eastAsia="zh-CN"/>
        </w:rPr>
        <w:t>(2021).</w:t>
      </w:r>
      <w:r w:rsidRPr="00280425">
        <w:rPr>
          <w:rFonts w:ascii="Times New Roman" w:eastAsia="DengXian" w:hAnsi="Times New Roman"/>
          <w:noProof/>
          <w:spacing w:val="1"/>
          <w:sz w:val="20"/>
          <w:szCs w:val="20"/>
          <w:lang w:val="id-ID" w:eastAsia="zh-CN"/>
        </w:rPr>
        <w:t xml:space="preserve"> </w:t>
      </w:r>
      <w:r w:rsidRPr="00280425">
        <w:rPr>
          <w:rFonts w:ascii="Times New Roman" w:eastAsia="DengXian" w:hAnsi="Times New Roman"/>
          <w:i/>
          <w:noProof/>
          <w:sz w:val="20"/>
          <w:szCs w:val="20"/>
          <w:lang w:val="id-ID" w:eastAsia="zh-CN"/>
        </w:rPr>
        <w:t>Peningkatan</w:t>
      </w:r>
      <w:r w:rsidRPr="00280425">
        <w:rPr>
          <w:rFonts w:ascii="Times New Roman" w:eastAsia="DengXian" w:hAnsi="Times New Roman"/>
          <w:i/>
          <w:noProof/>
          <w:spacing w:val="1"/>
          <w:sz w:val="20"/>
          <w:szCs w:val="20"/>
          <w:lang w:val="id-ID" w:eastAsia="zh-CN"/>
        </w:rPr>
        <w:t xml:space="preserve"> </w:t>
      </w:r>
      <w:r w:rsidRPr="00280425">
        <w:rPr>
          <w:rFonts w:ascii="Times New Roman" w:eastAsia="DengXian" w:hAnsi="Times New Roman"/>
          <w:i/>
          <w:noProof/>
          <w:sz w:val="20"/>
          <w:szCs w:val="20"/>
          <w:lang w:val="id-ID" w:eastAsia="zh-CN"/>
        </w:rPr>
        <w:t>Pengetahuan</w:t>
      </w:r>
      <w:r w:rsidRPr="00280425">
        <w:rPr>
          <w:rFonts w:ascii="Times New Roman" w:eastAsia="DengXian" w:hAnsi="Times New Roman"/>
          <w:i/>
          <w:noProof/>
          <w:spacing w:val="1"/>
          <w:sz w:val="20"/>
          <w:szCs w:val="20"/>
          <w:lang w:val="id-ID" w:eastAsia="zh-CN"/>
        </w:rPr>
        <w:t xml:space="preserve"> </w:t>
      </w:r>
      <w:r w:rsidRPr="00280425">
        <w:rPr>
          <w:rFonts w:ascii="Times New Roman" w:eastAsia="DengXian" w:hAnsi="Times New Roman"/>
          <w:i/>
          <w:noProof/>
          <w:sz w:val="20"/>
          <w:szCs w:val="20"/>
          <w:lang w:val="id-ID" w:eastAsia="zh-CN"/>
        </w:rPr>
        <w:t>Ibu</w:t>
      </w:r>
      <w:r w:rsidRPr="00280425">
        <w:rPr>
          <w:rFonts w:ascii="Times New Roman" w:eastAsia="DengXian" w:hAnsi="Times New Roman"/>
          <w:i/>
          <w:noProof/>
          <w:spacing w:val="1"/>
          <w:sz w:val="20"/>
          <w:szCs w:val="20"/>
          <w:lang w:val="id-ID" w:eastAsia="zh-CN"/>
        </w:rPr>
        <w:t xml:space="preserve"> </w:t>
      </w:r>
      <w:r w:rsidRPr="00280425">
        <w:rPr>
          <w:rFonts w:ascii="Times New Roman" w:eastAsia="DengXian" w:hAnsi="Times New Roman"/>
          <w:i/>
          <w:noProof/>
          <w:sz w:val="20"/>
          <w:szCs w:val="20"/>
          <w:lang w:val="id-ID" w:eastAsia="zh-CN"/>
        </w:rPr>
        <w:t>Tentang</w:t>
      </w:r>
      <w:r w:rsidRPr="00280425">
        <w:rPr>
          <w:rFonts w:ascii="Times New Roman" w:eastAsia="DengXian" w:hAnsi="Times New Roman"/>
          <w:i/>
          <w:noProof/>
          <w:spacing w:val="-2"/>
          <w:sz w:val="20"/>
          <w:szCs w:val="20"/>
          <w:lang w:val="id-ID" w:eastAsia="zh-CN"/>
        </w:rPr>
        <w:t xml:space="preserve"> </w:t>
      </w:r>
      <w:r w:rsidRPr="00280425">
        <w:rPr>
          <w:rFonts w:ascii="Times New Roman" w:eastAsia="DengXian" w:hAnsi="Times New Roman"/>
          <w:i/>
          <w:noProof/>
          <w:sz w:val="20"/>
          <w:szCs w:val="20"/>
          <w:lang w:val="id-ID" w:eastAsia="zh-CN"/>
        </w:rPr>
        <w:t>Pijat</w:t>
      </w:r>
      <w:r w:rsidRPr="00280425">
        <w:rPr>
          <w:rFonts w:ascii="Times New Roman" w:eastAsia="DengXian" w:hAnsi="Times New Roman"/>
          <w:i/>
          <w:noProof/>
          <w:spacing w:val="-3"/>
          <w:sz w:val="20"/>
          <w:szCs w:val="20"/>
          <w:lang w:val="id-ID" w:eastAsia="zh-CN"/>
        </w:rPr>
        <w:t xml:space="preserve"> </w:t>
      </w:r>
      <w:r w:rsidRPr="00280425">
        <w:rPr>
          <w:rFonts w:ascii="Times New Roman" w:eastAsia="DengXian" w:hAnsi="Times New Roman"/>
          <w:i/>
          <w:noProof/>
          <w:sz w:val="20"/>
          <w:szCs w:val="20"/>
          <w:lang w:val="id-ID" w:eastAsia="zh-CN"/>
        </w:rPr>
        <w:t>Bayi</w:t>
      </w:r>
      <w:r w:rsidRPr="00280425">
        <w:rPr>
          <w:rFonts w:ascii="Times New Roman" w:eastAsia="DengXian" w:hAnsi="Times New Roman"/>
          <w:noProof/>
          <w:sz w:val="20"/>
          <w:szCs w:val="20"/>
          <w:lang w:val="id-ID" w:eastAsia="zh-CN"/>
        </w:rPr>
        <w:t>.</w:t>
      </w:r>
      <w:r w:rsidRPr="00280425">
        <w:rPr>
          <w:rFonts w:ascii="Times New Roman" w:eastAsia="DengXian" w:hAnsi="Times New Roman"/>
          <w:noProof/>
          <w:spacing w:val="-3"/>
          <w:sz w:val="20"/>
          <w:szCs w:val="20"/>
          <w:lang w:val="id-ID" w:eastAsia="zh-CN"/>
        </w:rPr>
        <w:t xml:space="preserve"> </w:t>
      </w:r>
      <w:r w:rsidRPr="00280425">
        <w:rPr>
          <w:rFonts w:ascii="Times New Roman" w:eastAsia="DengXian" w:hAnsi="Times New Roman"/>
          <w:noProof/>
          <w:sz w:val="20"/>
          <w:szCs w:val="20"/>
          <w:lang w:val="id-ID" w:eastAsia="zh-CN"/>
        </w:rPr>
        <w:t>23–28.</w:t>
      </w:r>
    </w:p>
    <w:p w14:paraId="7100DEEF" w14:textId="77777777" w:rsidR="00280425" w:rsidRPr="00280425" w:rsidRDefault="00280425" w:rsidP="00280425">
      <w:pPr>
        <w:spacing w:after="0" w:line="240" w:lineRule="auto"/>
        <w:rPr>
          <w:rFonts w:ascii="Times New Roman" w:eastAsia="DengXian" w:hAnsi="Times New Roman"/>
          <w:sz w:val="20"/>
          <w:szCs w:val="20"/>
          <w:lang w:val="id-ID" w:eastAsia="zh-CN"/>
        </w:rPr>
      </w:pPr>
    </w:p>
    <w:p w14:paraId="49756079" w14:textId="77777777" w:rsidR="00280425" w:rsidRPr="00B3261D" w:rsidRDefault="00280425" w:rsidP="00280425">
      <w:pPr>
        <w:pStyle w:val="NormalWeb"/>
        <w:ind w:left="480" w:hanging="480"/>
        <w:rPr>
          <w:noProof/>
          <w:sz w:val="20"/>
          <w:szCs w:val="20"/>
        </w:rPr>
      </w:pPr>
      <w:r w:rsidRPr="00B3261D">
        <w:rPr>
          <w:rFonts w:eastAsia="DengXian"/>
          <w:noProof/>
          <w:sz w:val="20"/>
          <w:szCs w:val="20"/>
          <w:lang w:val="id-ID" w:eastAsia="zh-CN"/>
        </w:rPr>
        <w:t>Sukmawati, E., &amp; Imanah, N. D. N. (2020). Efektivitas Pijat Bayi terhadap Peningkatan</w:t>
      </w:r>
    </w:p>
    <w:p w14:paraId="3702E025" w14:textId="77777777" w:rsidR="00280425" w:rsidRPr="00B3261D" w:rsidRDefault="009C1DAF" w:rsidP="00280425">
      <w:pPr>
        <w:pStyle w:val="Bibliography1"/>
        <w:ind w:left="720" w:hanging="720"/>
        <w:jc w:val="both"/>
        <w:rPr>
          <w:rFonts w:ascii="Times New Roman" w:hAnsi="Times New Roman"/>
          <w:noProof/>
          <w:sz w:val="20"/>
          <w:szCs w:val="20"/>
        </w:rPr>
      </w:pPr>
      <w:r w:rsidRPr="00B3261D">
        <w:rPr>
          <w:rFonts w:ascii="Times New Roman" w:hAnsi="Times New Roman"/>
          <w:sz w:val="20"/>
          <w:szCs w:val="20"/>
        </w:rPr>
        <w:fldChar w:fldCharType="end"/>
      </w:r>
      <w:r w:rsidR="00280425" w:rsidRPr="00B3261D">
        <w:rPr>
          <w:rFonts w:ascii="Times New Roman" w:hAnsi="Times New Roman"/>
          <w:noProof/>
          <w:sz w:val="20"/>
          <w:szCs w:val="20"/>
        </w:rPr>
        <w:t xml:space="preserve">Sugiyono. (2016). </w:t>
      </w:r>
      <w:r w:rsidR="00280425" w:rsidRPr="00B3261D">
        <w:rPr>
          <w:rFonts w:ascii="Times New Roman" w:hAnsi="Times New Roman"/>
          <w:i/>
          <w:iCs/>
          <w:noProof/>
          <w:sz w:val="20"/>
          <w:szCs w:val="20"/>
        </w:rPr>
        <w:t>Metode Penelitian Kuantitatif, Kualitatif Dan R&amp;D.</w:t>
      </w:r>
      <w:r w:rsidR="00280425" w:rsidRPr="00B3261D">
        <w:rPr>
          <w:rFonts w:ascii="Times New Roman" w:hAnsi="Times New Roman"/>
          <w:noProof/>
          <w:sz w:val="20"/>
          <w:szCs w:val="20"/>
        </w:rPr>
        <w:t xml:space="preserve"> Sukabumi: Penerbit Alfabeta.</w:t>
      </w:r>
    </w:p>
    <w:p w14:paraId="045DAB49" w14:textId="77777777" w:rsidR="00280425" w:rsidRPr="00280425" w:rsidRDefault="00280425" w:rsidP="00280425">
      <w:pPr>
        <w:spacing w:after="0" w:line="240" w:lineRule="auto"/>
        <w:rPr>
          <w:rFonts w:ascii="Times New Roman" w:eastAsia="DengXian" w:hAnsi="Times New Roman"/>
          <w:sz w:val="20"/>
          <w:szCs w:val="20"/>
          <w:lang w:val="id-ID" w:eastAsia="zh-CN"/>
        </w:rPr>
      </w:pPr>
    </w:p>
    <w:p w14:paraId="1880B9B5" w14:textId="77777777" w:rsidR="00280425" w:rsidRPr="00280425" w:rsidRDefault="00280425" w:rsidP="00280425">
      <w:pPr>
        <w:spacing w:after="0" w:line="240" w:lineRule="auto"/>
        <w:ind w:left="720" w:hanging="720"/>
        <w:jc w:val="both"/>
        <w:rPr>
          <w:rFonts w:ascii="Times New Roman" w:eastAsia="DengXian" w:hAnsi="Times New Roman"/>
          <w:noProof/>
          <w:sz w:val="20"/>
          <w:szCs w:val="20"/>
          <w:lang w:val="id-ID" w:eastAsia="zh-CN"/>
        </w:rPr>
      </w:pPr>
      <w:r w:rsidRPr="00280425">
        <w:rPr>
          <w:rFonts w:ascii="Times New Roman" w:eastAsia="DengXian" w:hAnsi="Times New Roman"/>
          <w:noProof/>
          <w:sz w:val="20"/>
          <w:szCs w:val="20"/>
          <w:lang w:val="id-ID" w:eastAsia="zh-CN"/>
        </w:rPr>
        <w:t>Triananinsi, N., &amp; Nirwana, N. (2020). Hubungan Frekuensi Pijat Dengan Kualitas Tidur Bayi 6-12 Bulan Di BPM Suriyanti Makassar Tahun 2019. In Prosiding Seminar Nasional Kesehatan Masyarakat 2022 (Vol. 1, No. 1, pp. 164-171).</w:t>
      </w:r>
    </w:p>
    <w:p w14:paraId="1D611259" w14:textId="77777777" w:rsidR="00280425" w:rsidRPr="00280425" w:rsidRDefault="00280425" w:rsidP="00280425">
      <w:pPr>
        <w:spacing w:after="0" w:line="240" w:lineRule="auto"/>
        <w:rPr>
          <w:rFonts w:ascii="Times New Roman" w:eastAsia="DengXian" w:hAnsi="Times New Roman"/>
          <w:noProof/>
          <w:sz w:val="20"/>
          <w:szCs w:val="20"/>
          <w:lang w:val="id-ID" w:eastAsia="zh-CN"/>
        </w:rPr>
      </w:pPr>
    </w:p>
    <w:p w14:paraId="30099FA6" w14:textId="77777777" w:rsidR="00280425" w:rsidRPr="00280425" w:rsidRDefault="00280425" w:rsidP="00280425">
      <w:pPr>
        <w:spacing w:after="0" w:line="240" w:lineRule="auto"/>
        <w:ind w:left="720" w:hanging="720"/>
        <w:jc w:val="both"/>
        <w:rPr>
          <w:rFonts w:ascii="Times New Roman" w:eastAsia="DengXian" w:hAnsi="Times New Roman"/>
          <w:noProof/>
          <w:sz w:val="20"/>
          <w:szCs w:val="20"/>
          <w:lang w:val="id-ID" w:eastAsia="zh-CN"/>
        </w:rPr>
      </w:pPr>
      <w:r w:rsidRPr="00280425">
        <w:rPr>
          <w:rFonts w:ascii="Times New Roman" w:eastAsia="DengXian" w:hAnsi="Times New Roman"/>
          <w:noProof/>
          <w:sz w:val="20"/>
          <w:szCs w:val="20"/>
          <w:lang w:val="id-ID" w:eastAsia="zh-CN"/>
        </w:rPr>
        <w:t>Widiani, N. N. A., &amp; Chania, M. P. (2022). Efektivitas Baby Massage Terhadap</w:t>
      </w:r>
      <w:r w:rsidRPr="00280425">
        <w:rPr>
          <w:rFonts w:ascii="Times New Roman" w:eastAsia="DengXian" w:hAnsi="Times New Roman"/>
          <w:noProof/>
          <w:spacing w:val="1"/>
          <w:sz w:val="20"/>
          <w:szCs w:val="20"/>
          <w:lang w:val="id-ID" w:eastAsia="zh-CN"/>
        </w:rPr>
        <w:t xml:space="preserve"> </w:t>
      </w:r>
      <w:r w:rsidRPr="00280425">
        <w:rPr>
          <w:rFonts w:ascii="Times New Roman" w:eastAsia="DengXian" w:hAnsi="Times New Roman"/>
          <w:noProof/>
          <w:sz w:val="20"/>
          <w:szCs w:val="20"/>
          <w:lang w:val="id-ID" w:eastAsia="zh-CN"/>
        </w:rPr>
        <w:t>Kualitas Tidur Bayi Usia 3-6 Bulan Di Wilayah Kerja Puskesmas Ii Sukawati</w:t>
      </w:r>
      <w:r w:rsidRPr="00280425">
        <w:rPr>
          <w:rFonts w:ascii="Times New Roman" w:eastAsia="DengXian" w:hAnsi="Times New Roman"/>
          <w:noProof/>
          <w:spacing w:val="1"/>
          <w:sz w:val="20"/>
          <w:szCs w:val="20"/>
          <w:lang w:val="id-ID" w:eastAsia="zh-CN"/>
        </w:rPr>
        <w:t xml:space="preserve"> </w:t>
      </w:r>
      <w:r w:rsidRPr="00280425">
        <w:rPr>
          <w:rFonts w:ascii="Times New Roman" w:eastAsia="DengXian" w:hAnsi="Times New Roman"/>
          <w:noProof/>
          <w:sz w:val="20"/>
          <w:szCs w:val="20"/>
          <w:lang w:val="id-ID" w:eastAsia="zh-CN"/>
        </w:rPr>
        <w:t>Tahun</w:t>
      </w:r>
      <w:r w:rsidRPr="00280425">
        <w:rPr>
          <w:rFonts w:ascii="Times New Roman" w:eastAsia="DengXian" w:hAnsi="Times New Roman"/>
          <w:noProof/>
          <w:spacing w:val="1"/>
          <w:sz w:val="20"/>
          <w:szCs w:val="20"/>
          <w:lang w:val="id-ID" w:eastAsia="zh-CN"/>
        </w:rPr>
        <w:t xml:space="preserve"> </w:t>
      </w:r>
      <w:r w:rsidRPr="00280425">
        <w:rPr>
          <w:rFonts w:ascii="Times New Roman" w:eastAsia="DengXian" w:hAnsi="Times New Roman"/>
          <w:noProof/>
          <w:sz w:val="20"/>
          <w:szCs w:val="20"/>
          <w:lang w:val="id-ID" w:eastAsia="zh-CN"/>
        </w:rPr>
        <w:t>2021.</w:t>
      </w:r>
      <w:r w:rsidRPr="00280425">
        <w:rPr>
          <w:rFonts w:ascii="Times New Roman" w:eastAsia="DengXian" w:hAnsi="Times New Roman"/>
          <w:noProof/>
          <w:spacing w:val="1"/>
          <w:sz w:val="20"/>
          <w:szCs w:val="20"/>
          <w:lang w:val="id-ID" w:eastAsia="zh-CN"/>
        </w:rPr>
        <w:t xml:space="preserve"> </w:t>
      </w:r>
      <w:r w:rsidRPr="00280425">
        <w:rPr>
          <w:rFonts w:ascii="Times New Roman" w:eastAsia="DengXian" w:hAnsi="Times New Roman"/>
          <w:i/>
          <w:noProof/>
          <w:sz w:val="20"/>
          <w:szCs w:val="20"/>
          <w:lang w:val="id-ID" w:eastAsia="zh-CN"/>
        </w:rPr>
        <w:t>An-Nadaa</w:t>
      </w:r>
      <w:r w:rsidRPr="00280425">
        <w:rPr>
          <w:rFonts w:ascii="Times New Roman" w:eastAsia="DengXian" w:hAnsi="Times New Roman"/>
          <w:i/>
          <w:noProof/>
          <w:spacing w:val="1"/>
          <w:sz w:val="20"/>
          <w:szCs w:val="20"/>
          <w:lang w:val="id-ID" w:eastAsia="zh-CN"/>
        </w:rPr>
        <w:t xml:space="preserve"> </w:t>
      </w:r>
      <w:r w:rsidRPr="00280425">
        <w:rPr>
          <w:rFonts w:ascii="Times New Roman" w:eastAsia="DengXian" w:hAnsi="Times New Roman"/>
          <w:i/>
          <w:noProof/>
          <w:sz w:val="20"/>
          <w:szCs w:val="20"/>
          <w:lang w:val="id-ID" w:eastAsia="zh-CN"/>
        </w:rPr>
        <w:t>Jurnal</w:t>
      </w:r>
      <w:r w:rsidRPr="00280425">
        <w:rPr>
          <w:rFonts w:ascii="Times New Roman" w:eastAsia="DengXian" w:hAnsi="Times New Roman"/>
          <w:i/>
          <w:noProof/>
          <w:spacing w:val="1"/>
          <w:sz w:val="20"/>
          <w:szCs w:val="20"/>
          <w:lang w:val="id-ID" w:eastAsia="zh-CN"/>
        </w:rPr>
        <w:t xml:space="preserve"> </w:t>
      </w:r>
      <w:r w:rsidRPr="00280425">
        <w:rPr>
          <w:rFonts w:ascii="Times New Roman" w:eastAsia="DengXian" w:hAnsi="Times New Roman"/>
          <w:i/>
          <w:noProof/>
          <w:sz w:val="20"/>
          <w:szCs w:val="20"/>
          <w:lang w:val="id-ID" w:eastAsia="zh-CN"/>
        </w:rPr>
        <w:t>Kesehatan</w:t>
      </w:r>
      <w:r w:rsidRPr="00280425">
        <w:rPr>
          <w:rFonts w:ascii="Times New Roman" w:eastAsia="DengXian" w:hAnsi="Times New Roman"/>
          <w:i/>
          <w:noProof/>
          <w:spacing w:val="1"/>
          <w:sz w:val="20"/>
          <w:szCs w:val="20"/>
          <w:lang w:val="id-ID" w:eastAsia="zh-CN"/>
        </w:rPr>
        <w:t xml:space="preserve"> </w:t>
      </w:r>
      <w:r w:rsidRPr="00280425">
        <w:rPr>
          <w:rFonts w:ascii="Times New Roman" w:eastAsia="DengXian" w:hAnsi="Times New Roman"/>
          <w:i/>
          <w:noProof/>
          <w:sz w:val="20"/>
          <w:szCs w:val="20"/>
          <w:lang w:val="id-ID" w:eastAsia="zh-CN"/>
        </w:rPr>
        <w:t>Masyarakat</w:t>
      </w:r>
      <w:r w:rsidRPr="00280425">
        <w:rPr>
          <w:rFonts w:ascii="Times New Roman" w:eastAsia="DengXian" w:hAnsi="Times New Roman"/>
          <w:noProof/>
          <w:sz w:val="20"/>
          <w:szCs w:val="20"/>
          <w:lang w:val="id-ID" w:eastAsia="zh-CN"/>
        </w:rPr>
        <w:t>,</w:t>
      </w:r>
      <w:r w:rsidRPr="00280425">
        <w:rPr>
          <w:rFonts w:ascii="Times New Roman" w:eastAsia="DengXian" w:hAnsi="Times New Roman"/>
          <w:noProof/>
          <w:spacing w:val="1"/>
          <w:sz w:val="20"/>
          <w:szCs w:val="20"/>
          <w:lang w:val="id-ID" w:eastAsia="zh-CN"/>
        </w:rPr>
        <w:t xml:space="preserve"> </w:t>
      </w:r>
      <w:r w:rsidRPr="00280425">
        <w:rPr>
          <w:rFonts w:ascii="Times New Roman" w:eastAsia="DengXian" w:hAnsi="Times New Roman"/>
          <w:i/>
          <w:noProof/>
          <w:sz w:val="20"/>
          <w:szCs w:val="20"/>
          <w:lang w:val="id-ID" w:eastAsia="zh-CN"/>
        </w:rPr>
        <w:t>9</w:t>
      </w:r>
      <w:r w:rsidRPr="00280425">
        <w:rPr>
          <w:rFonts w:ascii="Times New Roman" w:eastAsia="DengXian" w:hAnsi="Times New Roman"/>
          <w:noProof/>
          <w:sz w:val="20"/>
          <w:szCs w:val="20"/>
          <w:lang w:val="id-ID" w:eastAsia="zh-CN"/>
        </w:rPr>
        <w:t>(1),</w:t>
      </w:r>
      <w:r w:rsidRPr="00280425">
        <w:rPr>
          <w:rFonts w:ascii="Times New Roman" w:eastAsia="DengXian" w:hAnsi="Times New Roman"/>
          <w:noProof/>
          <w:spacing w:val="1"/>
          <w:sz w:val="20"/>
          <w:szCs w:val="20"/>
          <w:lang w:val="id-ID" w:eastAsia="zh-CN"/>
        </w:rPr>
        <w:t xml:space="preserve"> </w:t>
      </w:r>
      <w:r w:rsidRPr="00280425">
        <w:rPr>
          <w:rFonts w:ascii="Times New Roman" w:eastAsia="DengXian" w:hAnsi="Times New Roman"/>
          <w:noProof/>
          <w:sz w:val="20"/>
          <w:szCs w:val="20"/>
          <w:lang w:val="id-ID" w:eastAsia="zh-CN"/>
        </w:rPr>
        <w:t>29.</w:t>
      </w:r>
      <w:r w:rsidRPr="00280425">
        <w:rPr>
          <w:rFonts w:ascii="Times New Roman" w:eastAsia="DengXian" w:hAnsi="Times New Roman"/>
          <w:noProof/>
          <w:spacing w:val="1"/>
          <w:sz w:val="20"/>
          <w:szCs w:val="20"/>
          <w:lang w:val="id-ID" w:eastAsia="zh-CN"/>
        </w:rPr>
        <w:t xml:space="preserve"> </w:t>
      </w:r>
      <w:r w:rsidRPr="00280425">
        <w:rPr>
          <w:rFonts w:ascii="Times New Roman" w:eastAsia="DengXian" w:hAnsi="Times New Roman"/>
          <w:noProof/>
          <w:sz w:val="20"/>
          <w:szCs w:val="20"/>
          <w:lang w:val="id-ID" w:eastAsia="zh-CN"/>
        </w:rPr>
        <w:t>https://doi.org/10.31602/ann.v9i1.6348</w:t>
      </w:r>
    </w:p>
    <w:p w14:paraId="7C3E696F" w14:textId="77777777" w:rsidR="00280425" w:rsidRPr="00280425" w:rsidRDefault="00280425" w:rsidP="00280425">
      <w:pPr>
        <w:spacing w:after="0" w:line="240" w:lineRule="auto"/>
        <w:rPr>
          <w:rFonts w:ascii="Times New Roman" w:eastAsia="DengXian" w:hAnsi="Times New Roman"/>
          <w:noProof/>
          <w:sz w:val="20"/>
          <w:szCs w:val="20"/>
          <w:lang w:val="id-ID" w:eastAsia="zh-CN"/>
        </w:rPr>
      </w:pPr>
    </w:p>
    <w:p w14:paraId="015FC821" w14:textId="77777777" w:rsidR="00280425" w:rsidRPr="00280425" w:rsidRDefault="00280425" w:rsidP="00280425">
      <w:pPr>
        <w:spacing w:after="0" w:line="240" w:lineRule="auto"/>
        <w:ind w:left="720" w:hanging="720"/>
        <w:jc w:val="both"/>
        <w:rPr>
          <w:rFonts w:ascii="Times New Roman" w:eastAsia="DengXian" w:hAnsi="Times New Roman"/>
          <w:noProof/>
          <w:sz w:val="20"/>
          <w:szCs w:val="20"/>
          <w:lang w:val="id-ID" w:eastAsia="zh-CN"/>
        </w:rPr>
      </w:pPr>
      <w:r w:rsidRPr="00280425">
        <w:rPr>
          <w:rFonts w:ascii="Times New Roman" w:eastAsia="DengXian" w:hAnsi="Times New Roman"/>
          <w:noProof/>
          <w:sz w:val="20"/>
          <w:szCs w:val="20"/>
          <w:lang w:val="id-ID" w:eastAsia="zh-CN"/>
        </w:rPr>
        <w:t xml:space="preserve">Yanti, N., Zahara, E., Ramli, N., Santy, P., &amp; Lajuna, L. (2021). Tinjauan Literatur: Pengaruh Pijat Bayi terhadap Kualitas Tidur Bayi. </w:t>
      </w:r>
      <w:r w:rsidRPr="00280425">
        <w:rPr>
          <w:rFonts w:ascii="Times New Roman" w:eastAsia="DengXian" w:hAnsi="Times New Roman"/>
          <w:i/>
          <w:iCs/>
          <w:noProof/>
          <w:sz w:val="20"/>
          <w:szCs w:val="20"/>
          <w:lang w:val="id-ID" w:eastAsia="zh-CN"/>
        </w:rPr>
        <w:t>Jurnal Kesehatan Poltekkes Kemenkes RI Pangkalpinang, 9</w:t>
      </w:r>
      <w:r w:rsidRPr="00280425">
        <w:rPr>
          <w:rFonts w:ascii="Times New Roman" w:eastAsia="DengXian" w:hAnsi="Times New Roman"/>
          <w:noProof/>
          <w:sz w:val="20"/>
          <w:szCs w:val="20"/>
          <w:lang w:val="id-ID" w:eastAsia="zh-CN"/>
        </w:rPr>
        <w:t>(2).</w:t>
      </w:r>
    </w:p>
    <w:p w14:paraId="528D56C1" w14:textId="77777777" w:rsidR="00280425" w:rsidRPr="00280425" w:rsidRDefault="00280425" w:rsidP="00280425">
      <w:pPr>
        <w:spacing w:after="0" w:line="240" w:lineRule="auto"/>
        <w:rPr>
          <w:rFonts w:ascii="Times New Roman" w:eastAsia="DengXian" w:hAnsi="Times New Roman"/>
          <w:noProof/>
          <w:sz w:val="20"/>
          <w:szCs w:val="20"/>
          <w:lang w:val="id-ID" w:eastAsia="zh-CN"/>
        </w:rPr>
      </w:pPr>
    </w:p>
    <w:p w14:paraId="13460FDF" w14:textId="77777777" w:rsidR="00280425" w:rsidRPr="00280425" w:rsidRDefault="00280425" w:rsidP="00280425">
      <w:pPr>
        <w:spacing w:after="0" w:line="240" w:lineRule="auto"/>
        <w:ind w:left="720" w:hanging="720"/>
        <w:jc w:val="both"/>
        <w:rPr>
          <w:rFonts w:ascii="Times New Roman" w:eastAsia="DengXian" w:hAnsi="Times New Roman"/>
          <w:noProof/>
          <w:sz w:val="20"/>
          <w:szCs w:val="20"/>
          <w:lang w:val="id-ID" w:eastAsia="zh-CN"/>
        </w:rPr>
      </w:pPr>
      <w:r w:rsidRPr="00280425">
        <w:rPr>
          <w:rFonts w:ascii="Times New Roman" w:eastAsia="DengXian" w:hAnsi="Times New Roman"/>
          <w:noProof/>
          <w:sz w:val="20"/>
          <w:szCs w:val="20"/>
          <w:lang w:val="id-ID" w:eastAsia="zh-CN"/>
        </w:rPr>
        <w:t xml:space="preserve">Yulianingsih, E., &amp; Rasyid, P. S. (2019). Pijat Bayi Berpengaruh Terhadap Kuantitas Tidur Bayi Usia 3-6 Bulan. </w:t>
      </w:r>
      <w:r w:rsidRPr="00280425">
        <w:rPr>
          <w:rFonts w:ascii="Times New Roman" w:eastAsia="DengXian" w:hAnsi="Times New Roman"/>
          <w:i/>
          <w:iCs/>
          <w:noProof/>
          <w:sz w:val="20"/>
          <w:szCs w:val="20"/>
          <w:lang w:val="id-ID" w:eastAsia="zh-CN"/>
        </w:rPr>
        <w:t>Jurnal Ilmiah Bidan, 7</w:t>
      </w:r>
      <w:r w:rsidRPr="00280425">
        <w:rPr>
          <w:rFonts w:ascii="Times New Roman" w:eastAsia="DengXian" w:hAnsi="Times New Roman"/>
          <w:noProof/>
          <w:sz w:val="20"/>
          <w:szCs w:val="20"/>
          <w:lang w:val="id-ID" w:eastAsia="zh-CN"/>
        </w:rPr>
        <w:t>(1).</w:t>
      </w:r>
    </w:p>
    <w:p w14:paraId="01DB9038" w14:textId="77777777" w:rsidR="00280425" w:rsidRPr="00280425" w:rsidRDefault="00280425" w:rsidP="00280425">
      <w:pPr>
        <w:spacing w:after="0" w:line="240" w:lineRule="auto"/>
        <w:rPr>
          <w:rFonts w:ascii="Times New Roman" w:eastAsia="DengXian" w:hAnsi="Times New Roman"/>
          <w:noProof/>
          <w:sz w:val="20"/>
          <w:szCs w:val="20"/>
          <w:lang w:val="id-ID" w:eastAsia="zh-CN"/>
        </w:rPr>
      </w:pPr>
    </w:p>
    <w:p w14:paraId="5F385C47" w14:textId="77777777" w:rsidR="00280425" w:rsidRPr="00280425" w:rsidRDefault="00280425" w:rsidP="00280425">
      <w:pPr>
        <w:spacing w:after="0" w:line="240" w:lineRule="auto"/>
        <w:ind w:left="720" w:hanging="720"/>
        <w:jc w:val="both"/>
        <w:rPr>
          <w:rFonts w:ascii="Times New Roman" w:eastAsia="DengXian" w:hAnsi="Times New Roman"/>
          <w:noProof/>
          <w:sz w:val="20"/>
          <w:szCs w:val="20"/>
          <w:lang w:val="id-ID" w:eastAsia="zh-CN"/>
        </w:rPr>
      </w:pPr>
      <w:r w:rsidRPr="00280425">
        <w:rPr>
          <w:rFonts w:ascii="Times New Roman" w:eastAsia="DengXian" w:hAnsi="Times New Roman"/>
          <w:noProof/>
          <w:sz w:val="20"/>
          <w:szCs w:val="20"/>
          <w:lang w:val="id-ID" w:eastAsia="zh-CN"/>
        </w:rPr>
        <w:t xml:space="preserve">Yunarsih, &amp; Rahayu, D. (2021). Perbedaan Durasi Tidur Bayi Usia 6-12 Bulan Sebelum dan Sesudah Dilakukan Pijat Bayi. </w:t>
      </w:r>
      <w:r w:rsidRPr="00280425">
        <w:rPr>
          <w:rFonts w:ascii="Times New Roman" w:eastAsia="DengXian" w:hAnsi="Times New Roman"/>
          <w:i/>
          <w:iCs/>
          <w:noProof/>
          <w:sz w:val="20"/>
          <w:szCs w:val="20"/>
          <w:lang w:val="id-ID" w:eastAsia="zh-CN"/>
        </w:rPr>
        <w:t>Jurnal Keperawatan, 13</w:t>
      </w:r>
      <w:r w:rsidRPr="00280425">
        <w:rPr>
          <w:rFonts w:ascii="Times New Roman" w:eastAsia="DengXian" w:hAnsi="Times New Roman"/>
          <w:noProof/>
          <w:sz w:val="20"/>
          <w:szCs w:val="20"/>
          <w:lang w:val="id-ID" w:eastAsia="zh-CN"/>
        </w:rPr>
        <w:t>(2).</w:t>
      </w:r>
    </w:p>
    <w:p w14:paraId="103908E2" w14:textId="77777777" w:rsidR="00280425" w:rsidRPr="00280425" w:rsidRDefault="00280425" w:rsidP="00280425">
      <w:pPr>
        <w:spacing w:after="0" w:line="240" w:lineRule="auto"/>
        <w:jc w:val="both"/>
        <w:rPr>
          <w:rFonts w:ascii="Times New Roman" w:eastAsia="DengXian" w:hAnsi="Times New Roman"/>
          <w:noProof/>
          <w:sz w:val="20"/>
          <w:szCs w:val="20"/>
          <w:lang w:val="id-ID" w:eastAsia="zh-CN"/>
        </w:rPr>
      </w:pPr>
    </w:p>
    <w:p w14:paraId="77167E98" w14:textId="77777777" w:rsidR="00280425" w:rsidRPr="00280425" w:rsidRDefault="00280425" w:rsidP="00280425">
      <w:pPr>
        <w:spacing w:after="0" w:line="240" w:lineRule="auto"/>
        <w:jc w:val="both"/>
        <w:rPr>
          <w:rFonts w:ascii="Times New Roman" w:eastAsia="DengXian" w:hAnsi="Times New Roman"/>
          <w:noProof/>
          <w:sz w:val="20"/>
          <w:szCs w:val="20"/>
          <w:lang w:val="id-ID" w:eastAsia="zh-CN"/>
        </w:rPr>
      </w:pPr>
    </w:p>
    <w:p w14:paraId="35038BC6" w14:textId="77777777" w:rsidR="009C1DAF" w:rsidRPr="006E3AEA" w:rsidRDefault="009C1DAF" w:rsidP="009C1DAF">
      <w:pPr>
        <w:pStyle w:val="NormalWeb"/>
        <w:ind w:left="480" w:hanging="480"/>
        <w:rPr>
          <w:sz w:val="22"/>
          <w:szCs w:val="22"/>
        </w:rPr>
      </w:pPr>
    </w:p>
    <w:p w14:paraId="6415FCD3" w14:textId="77777777" w:rsidR="009C1DAF" w:rsidRPr="00A71942" w:rsidRDefault="009C1DAF" w:rsidP="001014D1">
      <w:pPr>
        <w:tabs>
          <w:tab w:val="left" w:pos="480"/>
        </w:tabs>
        <w:spacing w:before="80"/>
        <w:jc w:val="both"/>
        <w:sectPr w:rsidR="009C1DAF" w:rsidRPr="00A71942" w:rsidSect="000016D4">
          <w:footnotePr>
            <w:pos w:val="beneathText"/>
          </w:footnotePr>
          <w:type w:val="continuous"/>
          <w:pgSz w:w="11907" w:h="16840" w:code="9"/>
          <w:pgMar w:top="1412" w:right="851" w:bottom="1140" w:left="1412" w:header="720" w:footer="720" w:gutter="0"/>
          <w:pgNumType w:start="9" w:chapStyle="1"/>
          <w:cols w:num="2" w:space="346"/>
          <w:titlePg/>
          <w:docGrid w:linePitch="360"/>
        </w:sectPr>
      </w:pPr>
    </w:p>
    <w:bookmarkEnd w:id="0"/>
    <w:p w14:paraId="3A9118F3" w14:textId="77777777" w:rsidR="006E3AEA" w:rsidRDefault="006E3AEA" w:rsidP="001014D1">
      <w:pPr>
        <w:rPr>
          <w:b/>
        </w:rPr>
      </w:pPr>
    </w:p>
    <w:sectPr w:rsidR="006E3AEA" w:rsidSect="00CC65E8">
      <w:footerReference w:type="default" r:id="rId17"/>
      <w:type w:val="continuous"/>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F83C14" w14:textId="77777777" w:rsidR="00A9574A" w:rsidRDefault="00A9574A" w:rsidP="000D06C3">
      <w:pPr>
        <w:spacing w:after="0" w:line="240" w:lineRule="auto"/>
      </w:pPr>
      <w:r>
        <w:separator/>
      </w:r>
    </w:p>
  </w:endnote>
  <w:endnote w:type="continuationSeparator" w:id="0">
    <w:p w14:paraId="3F6EDE30" w14:textId="77777777" w:rsidR="00A9574A" w:rsidRDefault="00A9574A" w:rsidP="000D06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Palatino">
    <w:panose1 w:val="00000000000000000000"/>
    <w:charset w:val="4D"/>
    <w:family w:val="auto"/>
    <w:pitch w:val="variable"/>
    <w:sig w:usb0="A00002FF" w:usb1="7800205A" w:usb2="14600000" w:usb3="00000000" w:csb0="00000193" w:csb1="00000000"/>
  </w:font>
  <w:font w:name="Helvetica">
    <w:panose1 w:val="00000000000000000000"/>
    <w:charset w:val="00"/>
    <w:family w:val="auto"/>
    <w:pitch w:val="variable"/>
    <w:sig w:usb0="E00002FF" w:usb1="5000785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2A143E" w14:textId="77777777" w:rsidR="009C1DAF" w:rsidRDefault="009C1DAF" w:rsidP="000016D4">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7A356D" w14:textId="77777777" w:rsidR="004523B6" w:rsidRDefault="004523B6">
    <w:pPr>
      <w:pStyle w:val="Footer"/>
      <w:jc w:val="center"/>
    </w:pPr>
    <w:r>
      <w:fldChar w:fldCharType="begin"/>
    </w:r>
    <w:r>
      <w:instrText xml:space="preserve"> PAGE   \* MERGEFORMAT </w:instrText>
    </w:r>
    <w:r>
      <w:fldChar w:fldCharType="separate"/>
    </w:r>
    <w:r w:rsidR="008D790B">
      <w:rPr>
        <w:noProof/>
      </w:rPr>
      <w:t>20</w:t>
    </w:r>
    <w:r>
      <w:fldChar w:fldCharType="end"/>
    </w:r>
  </w:p>
  <w:p w14:paraId="1C608412" w14:textId="77777777" w:rsidR="004523B6" w:rsidRDefault="004523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D6B23F" w14:textId="77777777" w:rsidR="00A9574A" w:rsidRDefault="00A9574A" w:rsidP="000D06C3">
      <w:pPr>
        <w:spacing w:after="0" w:line="240" w:lineRule="auto"/>
      </w:pPr>
      <w:r>
        <w:separator/>
      </w:r>
    </w:p>
  </w:footnote>
  <w:footnote w:type="continuationSeparator" w:id="0">
    <w:p w14:paraId="2C6110E7" w14:textId="77777777" w:rsidR="00A9574A" w:rsidRDefault="00A9574A" w:rsidP="000D06C3">
      <w:pPr>
        <w:spacing w:after="0" w:line="240" w:lineRule="auto"/>
      </w:pPr>
      <w:r>
        <w:continuationSeparator/>
      </w:r>
    </w:p>
  </w:footnote>
  <w:footnote w:id="1">
    <w:p w14:paraId="69FEC62D" w14:textId="77777777" w:rsidR="009C1DAF" w:rsidRPr="002F3CD9" w:rsidRDefault="009C1DAF" w:rsidP="009C1DAF">
      <w:pPr>
        <w:jc w:val="both"/>
        <w:rPr>
          <w:sz w:val="16"/>
          <w:szCs w:val="16"/>
        </w:rPr>
      </w:pPr>
      <w:r w:rsidRPr="002255E0">
        <w:rPr>
          <w:rStyle w:val="ReferensiCatatanKaki"/>
        </w:rPr>
        <w:sym w:font="Symbol" w:char="F02A"/>
      </w:r>
      <w:r>
        <w:t xml:space="preserve"> </w:t>
      </w:r>
      <w:proofErr w:type="spellStart"/>
      <w:r>
        <w:rPr>
          <w:sz w:val="16"/>
          <w:szCs w:val="16"/>
        </w:rPr>
        <w:t>Korespondensi</w:t>
      </w:r>
      <w:proofErr w:type="spellEnd"/>
      <w:r>
        <w:rPr>
          <w:sz w:val="16"/>
          <w:szCs w:val="16"/>
        </w:rPr>
        <w:t xml:space="preserve"> </w:t>
      </w:r>
      <w:proofErr w:type="spellStart"/>
      <w:r>
        <w:rPr>
          <w:sz w:val="16"/>
          <w:szCs w:val="16"/>
        </w:rPr>
        <w:t>penulis</w:t>
      </w:r>
      <w:proofErr w:type="spellEnd"/>
      <w:r w:rsidRPr="002F3CD9">
        <w:rPr>
          <w:sz w:val="16"/>
          <w:szCs w:val="16"/>
        </w:rPr>
        <w:t>.</w:t>
      </w:r>
    </w:p>
    <w:p w14:paraId="6E05ABA6" w14:textId="003CCF66" w:rsidR="009C1DAF" w:rsidRPr="00F33217" w:rsidRDefault="009C1DAF" w:rsidP="009C1DAF">
      <w:pPr>
        <w:rPr>
          <w:sz w:val="16"/>
          <w:szCs w:val="16"/>
          <w:lang w:val="id-ID"/>
        </w:rPr>
      </w:pPr>
      <w:r w:rsidRPr="00C85937">
        <w:rPr>
          <w:sz w:val="16"/>
          <w:szCs w:val="16"/>
        </w:rPr>
        <w:t xml:space="preserve">   </w:t>
      </w:r>
      <w:proofErr w:type="spellStart"/>
      <w:r>
        <w:rPr>
          <w:sz w:val="16"/>
          <w:szCs w:val="16"/>
        </w:rPr>
        <w:t>A</w:t>
      </w:r>
      <w:r>
        <w:rPr>
          <w:color w:val="000000"/>
          <w:sz w:val="16"/>
          <w:szCs w:val="16"/>
        </w:rPr>
        <w:t>lamat</w:t>
      </w:r>
      <w:proofErr w:type="spellEnd"/>
      <w:r>
        <w:rPr>
          <w:color w:val="000000"/>
          <w:sz w:val="16"/>
          <w:szCs w:val="16"/>
        </w:rPr>
        <w:t xml:space="preserve"> E-mail</w:t>
      </w:r>
      <w:r w:rsidRPr="00C85937">
        <w:rPr>
          <w:color w:val="000000"/>
          <w:sz w:val="16"/>
          <w:szCs w:val="16"/>
        </w:rPr>
        <w:t>:</w:t>
      </w:r>
      <w:r>
        <w:rPr>
          <w:color w:val="000000"/>
          <w:sz w:val="16"/>
          <w:szCs w:val="16"/>
          <w:lang w:val="sv-SE"/>
        </w:rPr>
        <w:t xml:space="preserve"> </w:t>
      </w:r>
      <w:r w:rsidR="004812C9">
        <w:rPr>
          <w:bCs/>
          <w:iCs/>
          <w:color w:val="2B03BD"/>
          <w:sz w:val="16"/>
          <w:szCs w:val="16"/>
          <w:lang w:val="id-ID"/>
        </w:rPr>
        <w:t>siti.homina3009@gmail.co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66E3CE" w14:textId="77777777" w:rsidR="009C1DAF" w:rsidRPr="007E1164" w:rsidRDefault="009C1DAF" w:rsidP="000016D4">
    <w:pPr>
      <w:pStyle w:val="Header"/>
      <w:jc w:val="center"/>
      <w:rPr>
        <w:sz w:val="18"/>
        <w:szCs w:val="18"/>
        <w:lang w:val="es-ES_tradnl"/>
      </w:rPr>
    </w:pPr>
    <w:proofErr w:type="spellStart"/>
    <w:r>
      <w:rPr>
        <w:i/>
        <w:sz w:val="18"/>
        <w:szCs w:val="18"/>
        <w:lang w:val="es-ES_tradnl"/>
      </w:rPr>
      <w:t>Atom</w:t>
    </w:r>
    <w:proofErr w:type="spellEnd"/>
    <w:r>
      <w:rPr>
        <w:i/>
        <w:sz w:val="18"/>
        <w:szCs w:val="18"/>
        <w:lang w:val="es-ES_tradnl"/>
      </w:rPr>
      <w:t xml:space="preserve"> Indonesia</w:t>
    </w:r>
  </w:p>
  <w:p w14:paraId="353E4987" w14:textId="77777777" w:rsidR="009C1DAF" w:rsidRDefault="009C1DA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D268FD" w14:textId="77777777" w:rsidR="009C1DAF" w:rsidRDefault="00A10363">
    <w:pPr>
      <w:pStyle w:val="Header"/>
    </w:pPr>
    <w:r>
      <w:rPr>
        <w:noProof/>
      </w:rPr>
      <mc:AlternateContent>
        <mc:Choice Requires="wps">
          <w:drawing>
            <wp:anchor distT="0" distB="0" distL="114300" distR="114300" simplePos="0" relativeHeight="251657728" behindDoc="0" locked="0" layoutInCell="1" allowOverlap="1" wp14:anchorId="085102EB" wp14:editId="26E994D0">
              <wp:simplePos x="0" y="0"/>
              <wp:positionH relativeFrom="column">
                <wp:posOffset>-38100</wp:posOffset>
              </wp:positionH>
              <wp:positionV relativeFrom="paragraph">
                <wp:posOffset>51435</wp:posOffset>
              </wp:positionV>
              <wp:extent cx="6146800" cy="0"/>
              <wp:effectExtent l="0" t="0" r="0" b="0"/>
              <wp:wrapNone/>
              <wp:docPr id="9"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1468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26D08F4" id="_x0000_t32" coordsize="21600,21600" o:spt="32" o:oned="t" path="m,l21600,21600e" filled="f">
              <v:path arrowok="t" fillok="f" o:connecttype="none"/>
              <o:lock v:ext="edit" shapetype="t"/>
            </v:shapetype>
            <v:shape id="AutoShape 1" o:spid="_x0000_s1026" type="#_x0000_t32" style="position:absolute;margin-left:-3pt;margin-top:4.05pt;width:484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">
              <o:lock v:ext="edit" shapetype="f"/>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25046BAE"/>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00003ED"/>
    <w:multiLevelType w:val="singleLevel"/>
    <w:tmpl w:val="CC9E777C"/>
    <w:lvl w:ilvl="0">
      <w:start w:val="1"/>
      <w:numFmt w:val="decimal"/>
      <w:lvlText w:val="%1."/>
      <w:lvlJc w:val="left"/>
      <w:pPr>
        <w:ind w:left="764" w:hanging="360"/>
      </w:pPr>
      <w:rPr>
        <w:b w:val="0"/>
      </w:rPr>
    </w:lvl>
  </w:abstractNum>
  <w:abstractNum w:abstractNumId="2" w15:restartNumberingAfterBreak="0">
    <w:nsid w:val="000003EE"/>
    <w:multiLevelType w:val="singleLevel"/>
    <w:tmpl w:val="B1884CD0"/>
    <w:lvl w:ilvl="0">
      <w:start w:val="1"/>
      <w:numFmt w:val="decimal"/>
      <w:lvlText w:val="%1."/>
      <w:lvlJc w:val="left"/>
      <w:pPr>
        <w:ind w:left="720" w:hanging="360"/>
      </w:pPr>
      <w:rPr>
        <w:b w:val="0"/>
      </w:rPr>
    </w:lvl>
  </w:abstractNum>
  <w:abstractNum w:abstractNumId="3" w15:restartNumberingAfterBreak="0">
    <w:nsid w:val="0559543E"/>
    <w:multiLevelType w:val="hybridMultilevel"/>
    <w:tmpl w:val="AD3A28F6"/>
    <w:lvl w:ilvl="0" w:tplc="58BEE72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8475AD"/>
    <w:multiLevelType w:val="singleLevel"/>
    <w:tmpl w:val="B1884CD0"/>
    <w:lvl w:ilvl="0">
      <w:start w:val="1"/>
      <w:numFmt w:val="decimal"/>
      <w:lvlText w:val="%1."/>
      <w:lvlJc w:val="left"/>
      <w:pPr>
        <w:ind w:left="720" w:hanging="360"/>
      </w:pPr>
      <w:rPr>
        <w:b w:val="0"/>
      </w:rPr>
    </w:lvl>
  </w:abstractNum>
  <w:abstractNum w:abstractNumId="5" w15:restartNumberingAfterBreak="0">
    <w:nsid w:val="0C4A2D03"/>
    <w:multiLevelType w:val="multilevel"/>
    <w:tmpl w:val="19286910"/>
    <w:lvl w:ilvl="0">
      <w:start w:val="1"/>
      <w:numFmt w:val="decimal"/>
      <w:lvlText w:val="%1."/>
      <w:lvlJc w:val="left"/>
      <w:pPr>
        <w:tabs>
          <w:tab w:val="num" w:pos="720"/>
        </w:tabs>
        <w:ind w:left="720" w:hanging="360"/>
      </w:pPr>
      <w:rPr>
        <w:rFonts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F387F7A"/>
    <w:multiLevelType w:val="hybridMultilevel"/>
    <w:tmpl w:val="5D5E5CB6"/>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CD5EB7"/>
    <w:multiLevelType w:val="hybridMultilevel"/>
    <w:tmpl w:val="9D402F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F84378"/>
    <w:multiLevelType w:val="hybridMultilevel"/>
    <w:tmpl w:val="3124ACEC"/>
    <w:lvl w:ilvl="0" w:tplc="EB3630F8">
      <w:start w:val="1"/>
      <w:numFmt w:val="lowerLetter"/>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6667D7"/>
    <w:multiLevelType w:val="singleLevel"/>
    <w:tmpl w:val="B1884CD0"/>
    <w:lvl w:ilvl="0">
      <w:start w:val="1"/>
      <w:numFmt w:val="decimal"/>
      <w:lvlText w:val="%1."/>
      <w:lvlJc w:val="left"/>
      <w:pPr>
        <w:ind w:left="720" w:hanging="360"/>
      </w:pPr>
      <w:rPr>
        <w:b w:val="0"/>
      </w:rPr>
    </w:lvl>
  </w:abstractNum>
  <w:abstractNum w:abstractNumId="10" w15:restartNumberingAfterBreak="0">
    <w:nsid w:val="14314F4D"/>
    <w:multiLevelType w:val="hybridMultilevel"/>
    <w:tmpl w:val="10166E2A"/>
    <w:lvl w:ilvl="0" w:tplc="0388EF4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1A781A61"/>
    <w:multiLevelType w:val="hybridMultilevel"/>
    <w:tmpl w:val="D3E6D83E"/>
    <w:lvl w:ilvl="0" w:tplc="0409000F">
      <w:start w:val="1"/>
      <w:numFmt w:val="decimal"/>
      <w:lvlText w:val="%1."/>
      <w:lvlJc w:val="left"/>
      <w:pPr>
        <w:ind w:left="1146" w:hanging="360"/>
      </w:pPr>
    </w:lvl>
    <w:lvl w:ilvl="1" w:tplc="5B6823E2">
      <w:numFmt w:val="bullet"/>
      <w:lvlText w:val="-"/>
      <w:lvlJc w:val="left"/>
      <w:pPr>
        <w:ind w:left="1866" w:hanging="360"/>
      </w:pPr>
      <w:rPr>
        <w:rFonts w:ascii="Calibri" w:eastAsia="Calibri" w:hAnsi="Calibri" w:cs="Times New Roman" w:hint="default"/>
      </w:r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2" w15:restartNumberingAfterBreak="0">
    <w:nsid w:val="1B303CAD"/>
    <w:multiLevelType w:val="hybridMultilevel"/>
    <w:tmpl w:val="72E8CFE2"/>
    <w:lvl w:ilvl="0" w:tplc="58BEE72E">
      <w:start w:val="1"/>
      <w:numFmt w:val="lowerLetter"/>
      <w:lvlText w:val="%1."/>
      <w:lvlJc w:val="left"/>
      <w:pPr>
        <w:tabs>
          <w:tab w:val="num" w:pos="1800"/>
        </w:tabs>
        <w:ind w:left="1800" w:hanging="360"/>
      </w:pPr>
      <w:rPr>
        <w:rFonts w:hint="default"/>
      </w:rPr>
    </w:lvl>
    <w:lvl w:ilvl="1" w:tplc="60785EAA">
      <w:start w:val="4"/>
      <w:numFmt w:val="bullet"/>
      <w:lvlText w:val="-"/>
      <w:lvlJc w:val="left"/>
      <w:pPr>
        <w:tabs>
          <w:tab w:val="num" w:pos="1440"/>
        </w:tabs>
        <w:ind w:left="1440" w:hanging="360"/>
      </w:pPr>
      <w:rPr>
        <w:rFonts w:ascii="Tahoma" w:eastAsia="Times New Roman" w:hAnsi="Tahoma" w:cs="Tahoma" w:hint="default"/>
      </w:rPr>
    </w:lvl>
    <w:lvl w:ilvl="2" w:tplc="1F9C043C">
      <w:start w:val="1"/>
      <w:numFmt w:val="lowerLetter"/>
      <w:lvlText w:val="%3."/>
      <w:lvlJc w:val="left"/>
      <w:pPr>
        <w:tabs>
          <w:tab w:val="num" w:pos="2340"/>
        </w:tabs>
        <w:ind w:left="2340" w:hanging="360"/>
      </w:pPr>
      <w:rPr>
        <w:rFonts w:hint="default"/>
      </w:r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1B8C12ED"/>
    <w:multiLevelType w:val="multilevel"/>
    <w:tmpl w:val="378EB87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1BAB2A10"/>
    <w:multiLevelType w:val="singleLevel"/>
    <w:tmpl w:val="007E248E"/>
    <w:lvl w:ilvl="0">
      <w:start w:val="1"/>
      <w:numFmt w:val="decimal"/>
      <w:pStyle w:val="NList"/>
      <w:lvlText w:val="(%1)"/>
      <w:lvlJc w:val="right"/>
      <w:pPr>
        <w:tabs>
          <w:tab w:val="num" w:pos="360"/>
        </w:tabs>
        <w:ind w:left="360" w:hanging="72"/>
      </w:pPr>
      <w:rPr>
        <w:rFonts w:hint="default"/>
      </w:rPr>
    </w:lvl>
  </w:abstractNum>
  <w:abstractNum w:abstractNumId="15" w15:restartNumberingAfterBreak="0">
    <w:nsid w:val="21003A30"/>
    <w:multiLevelType w:val="hybridMultilevel"/>
    <w:tmpl w:val="F42843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2CB6C60"/>
    <w:multiLevelType w:val="hybridMultilevel"/>
    <w:tmpl w:val="91F6190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6291F81"/>
    <w:multiLevelType w:val="hybridMultilevel"/>
    <w:tmpl w:val="A79A6850"/>
    <w:lvl w:ilvl="0" w:tplc="5382FC2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8853EE8"/>
    <w:multiLevelType w:val="hybridMultilevel"/>
    <w:tmpl w:val="FC48E0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3D1AE2"/>
    <w:multiLevelType w:val="hybridMultilevel"/>
    <w:tmpl w:val="CAC2FE12"/>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F354692"/>
    <w:multiLevelType w:val="hybridMultilevel"/>
    <w:tmpl w:val="DD9E965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B72F00"/>
    <w:multiLevelType w:val="hybridMultilevel"/>
    <w:tmpl w:val="9042B4CC"/>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2" w15:restartNumberingAfterBreak="0">
    <w:nsid w:val="347F2257"/>
    <w:multiLevelType w:val="hybridMultilevel"/>
    <w:tmpl w:val="C6927D9E"/>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1EEA4366">
      <w:start w:val="1"/>
      <w:numFmt w:val="decimal"/>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36C568D7"/>
    <w:multiLevelType w:val="hybridMultilevel"/>
    <w:tmpl w:val="FBCA08DA"/>
    <w:lvl w:ilvl="0" w:tplc="15EA3248">
      <w:start w:val="1"/>
      <w:numFmt w:val="lowerLetter"/>
      <w:lvlText w:val="%1."/>
      <w:lvlJc w:val="left"/>
      <w:pPr>
        <w:ind w:left="1440" w:hanging="360"/>
      </w:pPr>
      <w:rPr>
        <w:rFonts w:ascii="Calibri" w:eastAsia="Times New Roman" w:hAnsi="Calibri"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3AE803A8"/>
    <w:multiLevelType w:val="hybridMultilevel"/>
    <w:tmpl w:val="5090F898"/>
    <w:lvl w:ilvl="0" w:tplc="94A28C0C">
      <w:start w:val="1"/>
      <w:numFmt w:val="lowerLetter"/>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8C7A4E"/>
    <w:multiLevelType w:val="hybridMultilevel"/>
    <w:tmpl w:val="8DAC9C2A"/>
    <w:lvl w:ilvl="0" w:tplc="5F3027CA">
      <w:start w:val="1"/>
      <w:numFmt w:val="decimal"/>
      <w:lvlText w:val="%1."/>
      <w:lvlJc w:val="left"/>
      <w:pPr>
        <w:ind w:left="720" w:hanging="360"/>
      </w:pPr>
      <w:rPr>
        <w:rFonts w:ascii="Arial" w:eastAsia="Batang"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18007A5"/>
    <w:multiLevelType w:val="multilevel"/>
    <w:tmpl w:val="C05E86A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43780A8D"/>
    <w:multiLevelType w:val="hybridMultilevel"/>
    <w:tmpl w:val="06D43F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7F36F4B"/>
    <w:multiLevelType w:val="hybridMultilevel"/>
    <w:tmpl w:val="A9E43ADA"/>
    <w:lvl w:ilvl="0" w:tplc="30546284">
      <w:start w:val="1"/>
      <w:numFmt w:val="lowerLetter"/>
      <w:lvlText w:val="%1."/>
      <w:lvlJc w:val="left"/>
      <w:pPr>
        <w:tabs>
          <w:tab w:val="num" w:pos="1069"/>
        </w:tabs>
        <w:ind w:left="1069" w:hanging="360"/>
      </w:pPr>
    </w:lvl>
    <w:lvl w:ilvl="1" w:tplc="B77EFA9C" w:tentative="1">
      <w:start w:val="1"/>
      <w:numFmt w:val="lowerLetter"/>
      <w:lvlText w:val="%2."/>
      <w:lvlJc w:val="left"/>
      <w:pPr>
        <w:tabs>
          <w:tab w:val="num" w:pos="1789"/>
        </w:tabs>
        <w:ind w:left="1789" w:hanging="360"/>
      </w:pPr>
    </w:lvl>
    <w:lvl w:ilvl="2" w:tplc="EEF27C4E" w:tentative="1">
      <w:start w:val="1"/>
      <w:numFmt w:val="lowerLetter"/>
      <w:lvlText w:val="%3."/>
      <w:lvlJc w:val="left"/>
      <w:pPr>
        <w:tabs>
          <w:tab w:val="num" w:pos="2509"/>
        </w:tabs>
        <w:ind w:left="2509" w:hanging="360"/>
      </w:pPr>
    </w:lvl>
    <w:lvl w:ilvl="3" w:tplc="32C28352" w:tentative="1">
      <w:start w:val="1"/>
      <w:numFmt w:val="lowerLetter"/>
      <w:lvlText w:val="%4."/>
      <w:lvlJc w:val="left"/>
      <w:pPr>
        <w:tabs>
          <w:tab w:val="num" w:pos="3229"/>
        </w:tabs>
        <w:ind w:left="3229" w:hanging="360"/>
      </w:pPr>
    </w:lvl>
    <w:lvl w:ilvl="4" w:tplc="7FBCEAC2" w:tentative="1">
      <w:start w:val="1"/>
      <w:numFmt w:val="lowerLetter"/>
      <w:lvlText w:val="%5."/>
      <w:lvlJc w:val="left"/>
      <w:pPr>
        <w:tabs>
          <w:tab w:val="num" w:pos="3949"/>
        </w:tabs>
        <w:ind w:left="3949" w:hanging="360"/>
      </w:pPr>
    </w:lvl>
    <w:lvl w:ilvl="5" w:tplc="BBC4013A" w:tentative="1">
      <w:start w:val="1"/>
      <w:numFmt w:val="lowerLetter"/>
      <w:lvlText w:val="%6."/>
      <w:lvlJc w:val="left"/>
      <w:pPr>
        <w:tabs>
          <w:tab w:val="num" w:pos="4669"/>
        </w:tabs>
        <w:ind w:left="4669" w:hanging="360"/>
      </w:pPr>
    </w:lvl>
    <w:lvl w:ilvl="6" w:tplc="5DB42850" w:tentative="1">
      <w:start w:val="1"/>
      <w:numFmt w:val="lowerLetter"/>
      <w:lvlText w:val="%7."/>
      <w:lvlJc w:val="left"/>
      <w:pPr>
        <w:tabs>
          <w:tab w:val="num" w:pos="5389"/>
        </w:tabs>
        <w:ind w:left="5389" w:hanging="360"/>
      </w:pPr>
    </w:lvl>
    <w:lvl w:ilvl="7" w:tplc="FD16D33A" w:tentative="1">
      <w:start w:val="1"/>
      <w:numFmt w:val="lowerLetter"/>
      <w:lvlText w:val="%8."/>
      <w:lvlJc w:val="left"/>
      <w:pPr>
        <w:tabs>
          <w:tab w:val="num" w:pos="6109"/>
        </w:tabs>
        <w:ind w:left="6109" w:hanging="360"/>
      </w:pPr>
    </w:lvl>
    <w:lvl w:ilvl="8" w:tplc="EEC6C812" w:tentative="1">
      <w:start w:val="1"/>
      <w:numFmt w:val="lowerLetter"/>
      <w:lvlText w:val="%9."/>
      <w:lvlJc w:val="left"/>
      <w:pPr>
        <w:tabs>
          <w:tab w:val="num" w:pos="6829"/>
        </w:tabs>
        <w:ind w:left="6829" w:hanging="360"/>
      </w:pPr>
    </w:lvl>
  </w:abstractNum>
  <w:abstractNum w:abstractNumId="29" w15:restartNumberingAfterBreak="0">
    <w:nsid w:val="490B7F95"/>
    <w:multiLevelType w:val="multilevel"/>
    <w:tmpl w:val="CE704274"/>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15:restartNumberingAfterBreak="0">
    <w:nsid w:val="4B2C20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52C473B"/>
    <w:multiLevelType w:val="hybridMultilevel"/>
    <w:tmpl w:val="E33277DE"/>
    <w:lvl w:ilvl="0" w:tplc="04090011">
      <w:start w:val="1"/>
      <w:numFmt w:val="decimal"/>
      <w:lvlText w:val="%1)"/>
      <w:lvlJc w:val="left"/>
      <w:pPr>
        <w:ind w:left="720" w:hanging="360"/>
      </w:pPr>
      <w:rPr>
        <w:rFonts w:hint="default"/>
      </w:rPr>
    </w:lvl>
    <w:lvl w:ilvl="1" w:tplc="5B6823E2">
      <w:numFmt w:val="bullet"/>
      <w:lvlText w:val="-"/>
      <w:lvlJc w:val="left"/>
      <w:pPr>
        <w:ind w:left="1440" w:hanging="360"/>
      </w:pPr>
      <w:rPr>
        <w:rFonts w:ascii="Calibri" w:eastAsia="Calibri" w:hAnsi="Calibri"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60707AB"/>
    <w:multiLevelType w:val="hybridMultilevel"/>
    <w:tmpl w:val="C4627936"/>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3" w15:restartNumberingAfterBreak="0">
    <w:nsid w:val="5C45061B"/>
    <w:multiLevelType w:val="hybridMultilevel"/>
    <w:tmpl w:val="DBFC0C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E745295"/>
    <w:multiLevelType w:val="hybridMultilevel"/>
    <w:tmpl w:val="7E785A60"/>
    <w:lvl w:ilvl="0" w:tplc="7E4498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23C6AB1"/>
    <w:multiLevelType w:val="hybridMultilevel"/>
    <w:tmpl w:val="B862FB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2FC323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31A16D3"/>
    <w:multiLevelType w:val="singleLevel"/>
    <w:tmpl w:val="B1884CD0"/>
    <w:lvl w:ilvl="0">
      <w:start w:val="1"/>
      <w:numFmt w:val="decimal"/>
      <w:lvlText w:val="%1."/>
      <w:lvlJc w:val="left"/>
      <w:pPr>
        <w:ind w:left="720" w:hanging="360"/>
      </w:pPr>
      <w:rPr>
        <w:b w:val="0"/>
      </w:rPr>
    </w:lvl>
  </w:abstractNum>
  <w:abstractNum w:abstractNumId="38" w15:restartNumberingAfterBreak="0">
    <w:nsid w:val="648470FA"/>
    <w:multiLevelType w:val="multilevel"/>
    <w:tmpl w:val="895895C0"/>
    <w:lvl w:ilvl="0">
      <w:start w:val="1"/>
      <w:numFmt w:val="upperLetter"/>
      <w:pStyle w:val="Appendix1"/>
      <w:lvlText w:val="Appendix %1."/>
      <w:lvlJc w:val="left"/>
      <w:pPr>
        <w:tabs>
          <w:tab w:val="num" w:pos="1080"/>
        </w:tabs>
        <w:ind w:left="300" w:hanging="300"/>
      </w:pPr>
      <w:rPr>
        <w:rFonts w:hint="default"/>
        <w:color w:val="auto"/>
      </w:rPr>
    </w:lvl>
    <w:lvl w:ilvl="1">
      <w:start w:val="1"/>
      <w:numFmt w:val="decimal"/>
      <w:pStyle w:val="Appendix2"/>
      <w:lvlText w:val="%1.%2."/>
      <w:lvlJc w:val="left"/>
      <w:pPr>
        <w:tabs>
          <w:tab w:val="num" w:pos="510"/>
        </w:tabs>
        <w:ind w:left="510" w:hanging="510"/>
      </w:pPr>
      <w:rPr>
        <w:rFonts w:hint="default"/>
        <w:b/>
        <w:i w:val="0"/>
      </w:rPr>
    </w:lvl>
    <w:lvl w:ilvl="2">
      <w:start w:val="1"/>
      <w:numFmt w:val="decimal"/>
      <w:pStyle w:val="Appendix3"/>
      <w:lvlText w:val="%1.%2.%3."/>
      <w:lvlJc w:val="left"/>
      <w:pPr>
        <w:tabs>
          <w:tab w:val="num" w:pos="720"/>
        </w:tabs>
        <w:ind w:left="288" w:hanging="288"/>
      </w:pPr>
      <w:rPr>
        <w:rFonts w:hint="default"/>
        <w:b w:val="0"/>
        <w:i w:val="0"/>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39" w15:restartNumberingAfterBreak="0">
    <w:nsid w:val="64A37BD3"/>
    <w:multiLevelType w:val="multilevel"/>
    <w:tmpl w:val="ECC27820"/>
    <w:lvl w:ilvl="0">
      <w:start w:val="1"/>
      <w:numFmt w:val="bullet"/>
      <w:pStyle w:val="Daftar"/>
      <w:lvlText w:val=""/>
      <w:lvlJc w:val="left"/>
      <w:pPr>
        <w:tabs>
          <w:tab w:val="num" w:pos="360"/>
        </w:tabs>
        <w:ind w:left="360" w:hanging="360"/>
      </w:pPr>
      <w:rPr>
        <w:rFonts w:ascii="Symbol" w:hAnsi="Symbol" w:hint="default"/>
      </w:rPr>
    </w:lvl>
    <w:lvl w:ilvl="1">
      <w:start w:val="1"/>
      <w:numFmt w:val="bullet"/>
      <w:lvlText w:val=""/>
      <w:lvlJc w:val="left"/>
      <w:pPr>
        <w:tabs>
          <w:tab w:val="num" w:pos="1440"/>
        </w:tabs>
        <w:ind w:left="1440" w:hanging="360"/>
      </w:pPr>
      <w:rPr>
        <w:rFonts w:ascii="Symbol" w:hAnsi="Symbol" w:hint="default"/>
      </w:rPr>
    </w:lvl>
    <w:lvl w:ilvl="2">
      <w:start w:val="1"/>
      <w:numFmt w:val="bullet"/>
      <w:lvlText w:val="*"/>
      <w:lvlJc w:val="left"/>
      <w:pPr>
        <w:tabs>
          <w:tab w:val="num" w:pos="2160"/>
        </w:tabs>
        <w:ind w:left="2160" w:hanging="360"/>
      </w:pPr>
      <w:rPr>
        <w:rFonts w:ascii="Times New Roman" w:cs="Times New Roman"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6815366A"/>
    <w:multiLevelType w:val="hybridMultilevel"/>
    <w:tmpl w:val="89363D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E8C36A6"/>
    <w:multiLevelType w:val="hybridMultilevel"/>
    <w:tmpl w:val="5950D53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6EB5532F"/>
    <w:multiLevelType w:val="hybridMultilevel"/>
    <w:tmpl w:val="1144DA0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15:restartNumberingAfterBreak="0">
    <w:nsid w:val="757F5519"/>
    <w:multiLevelType w:val="hybridMultilevel"/>
    <w:tmpl w:val="C284C1B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79092890"/>
    <w:multiLevelType w:val="singleLevel"/>
    <w:tmpl w:val="B1884CD0"/>
    <w:lvl w:ilvl="0">
      <w:start w:val="1"/>
      <w:numFmt w:val="decimal"/>
      <w:lvlText w:val="%1."/>
      <w:lvlJc w:val="left"/>
      <w:pPr>
        <w:ind w:left="720" w:hanging="360"/>
      </w:pPr>
      <w:rPr>
        <w:b w:val="0"/>
      </w:rPr>
    </w:lvl>
  </w:abstractNum>
  <w:abstractNum w:abstractNumId="45" w15:restartNumberingAfterBreak="0">
    <w:nsid w:val="7AE02E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290015586">
    <w:abstractNumId w:val="35"/>
  </w:num>
  <w:num w:numId="2" w16cid:durableId="50464798">
    <w:abstractNumId w:val="14"/>
  </w:num>
  <w:num w:numId="3" w16cid:durableId="214318018">
    <w:abstractNumId w:val="38"/>
  </w:num>
  <w:num w:numId="4" w16cid:durableId="1350520104">
    <w:abstractNumId w:val="39"/>
  </w:num>
  <w:num w:numId="5" w16cid:durableId="798257055">
    <w:abstractNumId w:val="29"/>
  </w:num>
  <w:num w:numId="6" w16cid:durableId="2010524503">
    <w:abstractNumId w:val="12"/>
  </w:num>
  <w:num w:numId="7" w16cid:durableId="1494754576">
    <w:abstractNumId w:val="11"/>
  </w:num>
  <w:num w:numId="8" w16cid:durableId="134566030">
    <w:abstractNumId w:val="1"/>
  </w:num>
  <w:num w:numId="9" w16cid:durableId="677737232">
    <w:abstractNumId w:val="2"/>
  </w:num>
  <w:num w:numId="10" w16cid:durableId="2123456502">
    <w:abstractNumId w:val="37"/>
  </w:num>
  <w:num w:numId="11" w16cid:durableId="859316213">
    <w:abstractNumId w:val="4"/>
  </w:num>
  <w:num w:numId="12" w16cid:durableId="591159447">
    <w:abstractNumId w:val="9"/>
  </w:num>
  <w:num w:numId="13" w16cid:durableId="1109474515">
    <w:abstractNumId w:val="44"/>
  </w:num>
  <w:num w:numId="14" w16cid:durableId="468203592">
    <w:abstractNumId w:val="21"/>
  </w:num>
  <w:num w:numId="15" w16cid:durableId="1418016448">
    <w:abstractNumId w:val="16"/>
  </w:num>
  <w:num w:numId="16" w16cid:durableId="469591649">
    <w:abstractNumId w:val="40"/>
  </w:num>
  <w:num w:numId="17" w16cid:durableId="1903641441">
    <w:abstractNumId w:val="27"/>
  </w:num>
  <w:num w:numId="18" w16cid:durableId="684744708">
    <w:abstractNumId w:val="41"/>
  </w:num>
  <w:num w:numId="19" w16cid:durableId="1039282377">
    <w:abstractNumId w:val="25"/>
  </w:num>
  <w:num w:numId="20" w16cid:durableId="990250560">
    <w:abstractNumId w:val="7"/>
  </w:num>
  <w:num w:numId="21" w16cid:durableId="1810249189">
    <w:abstractNumId w:val="28"/>
  </w:num>
  <w:num w:numId="22" w16cid:durableId="1602224474">
    <w:abstractNumId w:val="10"/>
  </w:num>
  <w:num w:numId="23" w16cid:durableId="185413997">
    <w:abstractNumId w:val="18"/>
  </w:num>
  <w:num w:numId="24" w16cid:durableId="1858277192">
    <w:abstractNumId w:val="23"/>
  </w:num>
  <w:num w:numId="25" w16cid:durableId="1714234478">
    <w:abstractNumId w:val="3"/>
  </w:num>
  <w:num w:numId="26" w16cid:durableId="1498836544">
    <w:abstractNumId w:val="26"/>
  </w:num>
  <w:num w:numId="27" w16cid:durableId="1365642335">
    <w:abstractNumId w:val="43"/>
  </w:num>
  <w:num w:numId="28" w16cid:durableId="1347709081">
    <w:abstractNumId w:val="5"/>
  </w:num>
  <w:num w:numId="29" w16cid:durableId="332954400">
    <w:abstractNumId w:val="31"/>
  </w:num>
  <w:num w:numId="30" w16cid:durableId="1531911320">
    <w:abstractNumId w:val="34"/>
  </w:num>
  <w:num w:numId="31" w16cid:durableId="492067045">
    <w:abstractNumId w:val="42"/>
  </w:num>
  <w:num w:numId="32" w16cid:durableId="120810899">
    <w:abstractNumId w:val="17"/>
  </w:num>
  <w:num w:numId="33" w16cid:durableId="1789740340">
    <w:abstractNumId w:val="8"/>
  </w:num>
  <w:num w:numId="34" w16cid:durableId="660348365">
    <w:abstractNumId w:val="0"/>
  </w:num>
  <w:num w:numId="35" w16cid:durableId="2119332707">
    <w:abstractNumId w:val="15"/>
  </w:num>
  <w:num w:numId="36" w16cid:durableId="1848671147">
    <w:abstractNumId w:val="33"/>
  </w:num>
  <w:num w:numId="37" w16cid:durableId="880628581">
    <w:abstractNumId w:val="13"/>
  </w:num>
  <w:num w:numId="38" w16cid:durableId="463233627">
    <w:abstractNumId w:val="20"/>
  </w:num>
  <w:num w:numId="39" w16cid:durableId="195891533">
    <w:abstractNumId w:val="6"/>
  </w:num>
  <w:num w:numId="40" w16cid:durableId="1476291942">
    <w:abstractNumId w:val="24"/>
  </w:num>
  <w:num w:numId="41" w16cid:durableId="697244990">
    <w:abstractNumId w:val="30"/>
  </w:num>
  <w:num w:numId="42" w16cid:durableId="374089810">
    <w:abstractNumId w:val="22"/>
  </w:num>
  <w:num w:numId="43" w16cid:durableId="403914215">
    <w:abstractNumId w:val="45"/>
  </w:num>
  <w:num w:numId="44" w16cid:durableId="374039090">
    <w:abstractNumId w:val="19"/>
  </w:num>
  <w:num w:numId="45" w16cid:durableId="1499690620">
    <w:abstractNumId w:val="36"/>
  </w:num>
  <w:num w:numId="46" w16cid:durableId="1125192824">
    <w:abstractNumId w:val="32"/>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9"/>
  <w:hideSpellingErrors/>
  <w:proofState w:spelling="clean"/>
  <w:defaultTabStop w:val="720"/>
  <w:drawingGridHorizontalSpacing w:val="110"/>
  <w:displayHorizontalDrawingGridEvery w:val="2"/>
  <w:characterSpacingControl w:val="doNotCompress"/>
  <w:hdrShapeDefaults>
    <o:shapedefaults v:ext="edit" spidmax="2058"/>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06C3"/>
    <w:rsid w:val="000016D4"/>
    <w:rsid w:val="00002238"/>
    <w:rsid w:val="000057EF"/>
    <w:rsid w:val="00012D6A"/>
    <w:rsid w:val="00014739"/>
    <w:rsid w:val="00016870"/>
    <w:rsid w:val="00022060"/>
    <w:rsid w:val="00027050"/>
    <w:rsid w:val="00054008"/>
    <w:rsid w:val="00092DD3"/>
    <w:rsid w:val="00094087"/>
    <w:rsid w:val="000B4D93"/>
    <w:rsid w:val="000B5161"/>
    <w:rsid w:val="000C2A28"/>
    <w:rsid w:val="000D06C3"/>
    <w:rsid w:val="000D0EE6"/>
    <w:rsid w:val="000D5796"/>
    <w:rsid w:val="000E4515"/>
    <w:rsid w:val="000F04F3"/>
    <w:rsid w:val="001014D1"/>
    <w:rsid w:val="00105ED6"/>
    <w:rsid w:val="00112E4D"/>
    <w:rsid w:val="00123163"/>
    <w:rsid w:val="00131191"/>
    <w:rsid w:val="00134D72"/>
    <w:rsid w:val="00136960"/>
    <w:rsid w:val="001444C7"/>
    <w:rsid w:val="00144836"/>
    <w:rsid w:val="001541C7"/>
    <w:rsid w:val="0015694C"/>
    <w:rsid w:val="00190352"/>
    <w:rsid w:val="001D3902"/>
    <w:rsid w:val="001D3F53"/>
    <w:rsid w:val="00224D64"/>
    <w:rsid w:val="00225047"/>
    <w:rsid w:val="00230C1D"/>
    <w:rsid w:val="00277DF2"/>
    <w:rsid w:val="00280425"/>
    <w:rsid w:val="0029296C"/>
    <w:rsid w:val="00296C62"/>
    <w:rsid w:val="002B6F3A"/>
    <w:rsid w:val="002C3AD7"/>
    <w:rsid w:val="002C68BB"/>
    <w:rsid w:val="002E31D7"/>
    <w:rsid w:val="002F221B"/>
    <w:rsid w:val="002F2A16"/>
    <w:rsid w:val="0039280A"/>
    <w:rsid w:val="003A2B6B"/>
    <w:rsid w:val="003A74E4"/>
    <w:rsid w:val="003B31DF"/>
    <w:rsid w:val="003E1BAF"/>
    <w:rsid w:val="003E7D20"/>
    <w:rsid w:val="0040343C"/>
    <w:rsid w:val="00435DB8"/>
    <w:rsid w:val="00445B01"/>
    <w:rsid w:val="00451525"/>
    <w:rsid w:val="004519A9"/>
    <w:rsid w:val="004523B6"/>
    <w:rsid w:val="0046766D"/>
    <w:rsid w:val="00470361"/>
    <w:rsid w:val="004812C9"/>
    <w:rsid w:val="00487070"/>
    <w:rsid w:val="004A0CAD"/>
    <w:rsid w:val="004A5A40"/>
    <w:rsid w:val="004C582F"/>
    <w:rsid w:val="004C5E3E"/>
    <w:rsid w:val="004C78E8"/>
    <w:rsid w:val="004E56B5"/>
    <w:rsid w:val="004E79FB"/>
    <w:rsid w:val="004F43AD"/>
    <w:rsid w:val="00501345"/>
    <w:rsid w:val="00517100"/>
    <w:rsid w:val="00546306"/>
    <w:rsid w:val="00551187"/>
    <w:rsid w:val="00555F19"/>
    <w:rsid w:val="00556ECF"/>
    <w:rsid w:val="00567E74"/>
    <w:rsid w:val="00572C65"/>
    <w:rsid w:val="00585FF9"/>
    <w:rsid w:val="00591983"/>
    <w:rsid w:val="005A5063"/>
    <w:rsid w:val="005D4051"/>
    <w:rsid w:val="005D7365"/>
    <w:rsid w:val="005F45F4"/>
    <w:rsid w:val="00630520"/>
    <w:rsid w:val="00653AF5"/>
    <w:rsid w:val="006673C6"/>
    <w:rsid w:val="00667686"/>
    <w:rsid w:val="006A0D2B"/>
    <w:rsid w:val="006A1297"/>
    <w:rsid w:val="006B04F9"/>
    <w:rsid w:val="006D6B0C"/>
    <w:rsid w:val="006E3AEA"/>
    <w:rsid w:val="00702053"/>
    <w:rsid w:val="00722166"/>
    <w:rsid w:val="00727DA1"/>
    <w:rsid w:val="0073344C"/>
    <w:rsid w:val="0073517E"/>
    <w:rsid w:val="0074114C"/>
    <w:rsid w:val="007505B9"/>
    <w:rsid w:val="00772AA7"/>
    <w:rsid w:val="0077417F"/>
    <w:rsid w:val="00780F01"/>
    <w:rsid w:val="00796AC9"/>
    <w:rsid w:val="007A2795"/>
    <w:rsid w:val="007C703D"/>
    <w:rsid w:val="007F2A34"/>
    <w:rsid w:val="007F5A1E"/>
    <w:rsid w:val="00816ACB"/>
    <w:rsid w:val="0082590B"/>
    <w:rsid w:val="00826476"/>
    <w:rsid w:val="00837442"/>
    <w:rsid w:val="008525B6"/>
    <w:rsid w:val="00862E39"/>
    <w:rsid w:val="008A4B66"/>
    <w:rsid w:val="008D7463"/>
    <w:rsid w:val="008D790B"/>
    <w:rsid w:val="008D7E96"/>
    <w:rsid w:val="00901ED6"/>
    <w:rsid w:val="00910297"/>
    <w:rsid w:val="009105A9"/>
    <w:rsid w:val="00914CDA"/>
    <w:rsid w:val="009272DF"/>
    <w:rsid w:val="0093363D"/>
    <w:rsid w:val="009352C4"/>
    <w:rsid w:val="009444ED"/>
    <w:rsid w:val="00956DBB"/>
    <w:rsid w:val="00963B40"/>
    <w:rsid w:val="0096534C"/>
    <w:rsid w:val="00976DBC"/>
    <w:rsid w:val="0098799A"/>
    <w:rsid w:val="009954C4"/>
    <w:rsid w:val="009A4CE0"/>
    <w:rsid w:val="009B03CD"/>
    <w:rsid w:val="009B731E"/>
    <w:rsid w:val="009C1DAF"/>
    <w:rsid w:val="00A07085"/>
    <w:rsid w:val="00A07EAF"/>
    <w:rsid w:val="00A10363"/>
    <w:rsid w:val="00A15C74"/>
    <w:rsid w:val="00A330EB"/>
    <w:rsid w:val="00A579B6"/>
    <w:rsid w:val="00A6509E"/>
    <w:rsid w:val="00A76935"/>
    <w:rsid w:val="00A9574A"/>
    <w:rsid w:val="00AA3E49"/>
    <w:rsid w:val="00AC0C9B"/>
    <w:rsid w:val="00AC5B87"/>
    <w:rsid w:val="00AC7680"/>
    <w:rsid w:val="00AD5035"/>
    <w:rsid w:val="00AD5B47"/>
    <w:rsid w:val="00AE1919"/>
    <w:rsid w:val="00AE4E7E"/>
    <w:rsid w:val="00AF65E1"/>
    <w:rsid w:val="00B003C4"/>
    <w:rsid w:val="00B16420"/>
    <w:rsid w:val="00B16762"/>
    <w:rsid w:val="00B23C15"/>
    <w:rsid w:val="00B3261D"/>
    <w:rsid w:val="00B3696E"/>
    <w:rsid w:val="00B44635"/>
    <w:rsid w:val="00B45D6D"/>
    <w:rsid w:val="00B80A89"/>
    <w:rsid w:val="00B91E85"/>
    <w:rsid w:val="00B9513B"/>
    <w:rsid w:val="00BC45A9"/>
    <w:rsid w:val="00BC751E"/>
    <w:rsid w:val="00BD5673"/>
    <w:rsid w:val="00BE2D6D"/>
    <w:rsid w:val="00BE506C"/>
    <w:rsid w:val="00C249CF"/>
    <w:rsid w:val="00C3360D"/>
    <w:rsid w:val="00C466B7"/>
    <w:rsid w:val="00C514AF"/>
    <w:rsid w:val="00C72981"/>
    <w:rsid w:val="00C863C2"/>
    <w:rsid w:val="00CA3B0F"/>
    <w:rsid w:val="00CB7F45"/>
    <w:rsid w:val="00CC65E8"/>
    <w:rsid w:val="00CD60B1"/>
    <w:rsid w:val="00CF30A8"/>
    <w:rsid w:val="00CF6B54"/>
    <w:rsid w:val="00D0478A"/>
    <w:rsid w:val="00D04EC9"/>
    <w:rsid w:val="00D130E4"/>
    <w:rsid w:val="00D743FA"/>
    <w:rsid w:val="00D8204B"/>
    <w:rsid w:val="00D945DD"/>
    <w:rsid w:val="00DA0222"/>
    <w:rsid w:val="00DA0ED5"/>
    <w:rsid w:val="00DA7FEF"/>
    <w:rsid w:val="00DB0814"/>
    <w:rsid w:val="00DC0DC3"/>
    <w:rsid w:val="00DC7A28"/>
    <w:rsid w:val="00DF385B"/>
    <w:rsid w:val="00E00F5C"/>
    <w:rsid w:val="00E1131D"/>
    <w:rsid w:val="00E12E53"/>
    <w:rsid w:val="00E27738"/>
    <w:rsid w:val="00E3056F"/>
    <w:rsid w:val="00E32BDE"/>
    <w:rsid w:val="00E32CDE"/>
    <w:rsid w:val="00E36CC7"/>
    <w:rsid w:val="00E41762"/>
    <w:rsid w:val="00E51DE0"/>
    <w:rsid w:val="00E54BB3"/>
    <w:rsid w:val="00E569B4"/>
    <w:rsid w:val="00E732E4"/>
    <w:rsid w:val="00E80EB4"/>
    <w:rsid w:val="00E830EF"/>
    <w:rsid w:val="00E85411"/>
    <w:rsid w:val="00E86CC2"/>
    <w:rsid w:val="00EA16C7"/>
    <w:rsid w:val="00EA2F92"/>
    <w:rsid w:val="00EB543A"/>
    <w:rsid w:val="00EC1D8C"/>
    <w:rsid w:val="00EC4A12"/>
    <w:rsid w:val="00ED6D2C"/>
    <w:rsid w:val="00EE4689"/>
    <w:rsid w:val="00EF234C"/>
    <w:rsid w:val="00F01F80"/>
    <w:rsid w:val="00F020F5"/>
    <w:rsid w:val="00F30200"/>
    <w:rsid w:val="00F32071"/>
    <w:rsid w:val="00F33ED7"/>
    <w:rsid w:val="00F47B46"/>
    <w:rsid w:val="00F52175"/>
    <w:rsid w:val="00F545CF"/>
    <w:rsid w:val="00F60178"/>
    <w:rsid w:val="00F633BC"/>
    <w:rsid w:val="00F63DB4"/>
    <w:rsid w:val="00F84635"/>
    <w:rsid w:val="00F86645"/>
    <w:rsid w:val="00FB4B67"/>
    <w:rsid w:val="00FB64FB"/>
    <w:rsid w:val="00FC2B42"/>
    <w:rsid w:val="00FC4708"/>
    <w:rsid w:val="00FF0738"/>
    <w:rsid w:val="00FF7EC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8"/>
    <o:shapelayout v:ext="edit">
      <o:idmap v:ext="edit" data="2"/>
    </o:shapelayout>
  </w:shapeDefaults>
  <w:decimalSymbol w:val=","/>
  <w:listSeparator w:val=";"/>
  <w14:docId w14:val="17BAFFEC"/>
  <w15:chartTrackingRefBased/>
  <w15:docId w15:val="{55F1C484-8E6C-024D-8578-64AD9A1BD3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696E"/>
    <w:pPr>
      <w:spacing w:after="200" w:line="276" w:lineRule="auto"/>
    </w:pPr>
    <w:rPr>
      <w:sz w:val="22"/>
      <w:szCs w:val="22"/>
      <w:lang w:val="en-US" w:eastAsia="en-US"/>
    </w:rPr>
  </w:style>
  <w:style w:type="paragraph" w:styleId="Judul1">
    <w:name w:val="heading 1"/>
    <w:basedOn w:val="Normal"/>
    <w:next w:val="Normal"/>
    <w:link w:val="Judul1KAR"/>
    <w:uiPriority w:val="9"/>
    <w:qFormat/>
    <w:rsid w:val="000D06C3"/>
    <w:pPr>
      <w:keepNext/>
      <w:keepLines/>
      <w:spacing w:before="480" w:after="0"/>
      <w:outlineLvl w:val="0"/>
    </w:pPr>
    <w:rPr>
      <w:rFonts w:ascii="Cambria" w:eastAsia="Times New Roman" w:hAnsi="Cambria"/>
      <w:b/>
      <w:bCs/>
      <w:color w:val="365F91"/>
      <w:sz w:val="28"/>
      <w:szCs w:val="28"/>
      <w:lang w:val="x-none" w:eastAsia="x-none" w:bidi="en-US"/>
    </w:rPr>
  </w:style>
  <w:style w:type="paragraph" w:styleId="Judul2">
    <w:name w:val="heading 2"/>
    <w:basedOn w:val="Normal"/>
    <w:next w:val="Normal"/>
    <w:link w:val="Judul2KAR"/>
    <w:uiPriority w:val="9"/>
    <w:unhideWhenUsed/>
    <w:qFormat/>
    <w:rsid w:val="000D06C3"/>
    <w:pPr>
      <w:keepNext/>
      <w:keepLines/>
      <w:spacing w:before="200" w:after="0"/>
      <w:outlineLvl w:val="1"/>
    </w:pPr>
    <w:rPr>
      <w:rFonts w:ascii="Cambria" w:eastAsia="Times New Roman" w:hAnsi="Cambria"/>
      <w:b/>
      <w:bCs/>
      <w:color w:val="4F81BD"/>
      <w:sz w:val="26"/>
      <w:szCs w:val="26"/>
      <w:lang w:val="x-none" w:eastAsia="x-none"/>
    </w:rPr>
  </w:style>
  <w:style w:type="paragraph" w:styleId="Judul3">
    <w:name w:val="heading 3"/>
    <w:basedOn w:val="Normal"/>
    <w:next w:val="Normal"/>
    <w:link w:val="Judul3KAR"/>
    <w:uiPriority w:val="9"/>
    <w:semiHidden/>
    <w:unhideWhenUsed/>
    <w:qFormat/>
    <w:rsid w:val="000D06C3"/>
    <w:pPr>
      <w:keepNext/>
      <w:keepLines/>
      <w:spacing w:before="200" w:after="0"/>
      <w:outlineLvl w:val="2"/>
    </w:pPr>
    <w:rPr>
      <w:rFonts w:ascii="Cambria" w:eastAsia="Times New Roman" w:hAnsi="Cambria"/>
      <w:b/>
      <w:bCs/>
      <w:color w:val="4F81BD"/>
      <w:sz w:val="20"/>
      <w:szCs w:val="20"/>
      <w:lang w:val="x-none" w:eastAsia="x-none"/>
    </w:rPr>
  </w:style>
  <w:style w:type="paragraph" w:styleId="Judul4">
    <w:name w:val="heading 4"/>
    <w:basedOn w:val="Normal"/>
    <w:next w:val="Normal"/>
    <w:link w:val="Judul4KAR"/>
    <w:uiPriority w:val="9"/>
    <w:semiHidden/>
    <w:unhideWhenUsed/>
    <w:qFormat/>
    <w:rsid w:val="00022060"/>
    <w:pPr>
      <w:keepNext/>
      <w:spacing w:before="240" w:after="60"/>
      <w:outlineLvl w:val="3"/>
    </w:pPr>
    <w:rPr>
      <w:rFonts w:eastAsia="Times New Roman"/>
      <w:b/>
      <w:bCs/>
      <w:sz w:val="28"/>
      <w:szCs w:val="28"/>
      <w:lang w:val="x-none" w:eastAsia="x-none"/>
    </w:rPr>
  </w:style>
  <w:style w:type="paragraph" w:styleId="Judul5">
    <w:name w:val="heading 5"/>
    <w:basedOn w:val="Normal"/>
    <w:next w:val="Normal"/>
    <w:link w:val="Judul5KAR"/>
    <w:uiPriority w:val="9"/>
    <w:semiHidden/>
    <w:unhideWhenUsed/>
    <w:qFormat/>
    <w:rsid w:val="00022060"/>
    <w:pPr>
      <w:spacing w:before="240" w:after="60"/>
      <w:outlineLvl w:val="4"/>
    </w:pPr>
    <w:rPr>
      <w:rFonts w:eastAsia="Times New Roman"/>
      <w:b/>
      <w:bCs/>
      <w:i/>
      <w:iCs/>
      <w:sz w:val="26"/>
      <w:szCs w:val="26"/>
      <w:lang w:val="x-none" w:eastAsia="x-none"/>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uiPriority w:val="34"/>
    <w:qFormat/>
    <w:rsid w:val="000D06C3"/>
    <w:pPr>
      <w:spacing w:after="0" w:line="240" w:lineRule="auto"/>
      <w:ind w:left="720"/>
      <w:contextualSpacing/>
    </w:pPr>
    <w:rPr>
      <w:rFonts w:eastAsia="Times New Roman"/>
      <w:sz w:val="24"/>
      <w:szCs w:val="24"/>
      <w:lang w:bidi="en-US"/>
    </w:rPr>
  </w:style>
  <w:style w:type="character" w:customStyle="1" w:styleId="Judul1KAR">
    <w:name w:val="Judul 1 KAR"/>
    <w:link w:val="Judul1"/>
    <w:uiPriority w:val="9"/>
    <w:rsid w:val="000D06C3"/>
    <w:rPr>
      <w:rFonts w:ascii="Cambria" w:eastAsia="Times New Roman" w:hAnsi="Cambria" w:cs="Times New Roman"/>
      <w:b/>
      <w:bCs/>
      <w:color w:val="365F91"/>
      <w:sz w:val="28"/>
      <w:szCs w:val="28"/>
      <w:lang w:bidi="en-US"/>
    </w:rPr>
  </w:style>
  <w:style w:type="paragraph" w:styleId="TidakAdaSpasi">
    <w:name w:val="No Spacing"/>
    <w:link w:val="TidakAdaSpasiKAR"/>
    <w:uiPriority w:val="1"/>
    <w:qFormat/>
    <w:rsid w:val="000D06C3"/>
    <w:rPr>
      <w:rFonts w:eastAsia="Times New Roman"/>
      <w:sz w:val="22"/>
      <w:szCs w:val="22"/>
      <w:lang w:val="en-US" w:eastAsia="en-US"/>
    </w:rPr>
  </w:style>
  <w:style w:type="character" w:customStyle="1" w:styleId="TidakAdaSpasiKAR">
    <w:name w:val="Tidak Ada Spasi KAR"/>
    <w:link w:val="TidakAdaSpasi"/>
    <w:uiPriority w:val="1"/>
    <w:rsid w:val="000D06C3"/>
    <w:rPr>
      <w:rFonts w:eastAsia="Times New Roman"/>
      <w:sz w:val="22"/>
      <w:szCs w:val="22"/>
      <w:lang w:val="en-US" w:eastAsia="en-US" w:bidi="ar-SA"/>
    </w:rPr>
  </w:style>
  <w:style w:type="paragraph" w:styleId="TeksBalon">
    <w:name w:val="Balloon Text"/>
    <w:basedOn w:val="Normal"/>
    <w:link w:val="TeksBalonKAR"/>
    <w:uiPriority w:val="99"/>
    <w:semiHidden/>
    <w:unhideWhenUsed/>
    <w:rsid w:val="000D06C3"/>
    <w:pPr>
      <w:spacing w:after="0" w:line="240" w:lineRule="auto"/>
    </w:pPr>
    <w:rPr>
      <w:rFonts w:ascii="Tahoma" w:hAnsi="Tahoma"/>
      <w:sz w:val="16"/>
      <w:szCs w:val="16"/>
      <w:lang w:val="x-none" w:eastAsia="x-none"/>
    </w:rPr>
  </w:style>
  <w:style w:type="character" w:customStyle="1" w:styleId="TeksBalonKAR">
    <w:name w:val="Teks Balon KAR"/>
    <w:link w:val="TeksBalon"/>
    <w:uiPriority w:val="99"/>
    <w:semiHidden/>
    <w:rsid w:val="000D06C3"/>
    <w:rPr>
      <w:rFonts w:ascii="Tahoma" w:hAnsi="Tahoma" w:cs="Tahoma"/>
      <w:sz w:val="16"/>
      <w:szCs w:val="16"/>
    </w:rPr>
  </w:style>
  <w:style w:type="paragraph" w:styleId="Header">
    <w:name w:val="header"/>
    <w:basedOn w:val="Normal"/>
    <w:link w:val="HeaderKAR"/>
    <w:uiPriority w:val="99"/>
    <w:unhideWhenUsed/>
    <w:rsid w:val="000D06C3"/>
    <w:pPr>
      <w:tabs>
        <w:tab w:val="center" w:pos="4680"/>
        <w:tab w:val="right" w:pos="9360"/>
      </w:tabs>
      <w:spacing w:after="0" w:line="240" w:lineRule="auto"/>
    </w:pPr>
  </w:style>
  <w:style w:type="character" w:customStyle="1" w:styleId="HeaderKAR">
    <w:name w:val="Header KAR"/>
    <w:basedOn w:val="FontParagrafDefault"/>
    <w:link w:val="Header"/>
    <w:uiPriority w:val="99"/>
    <w:rsid w:val="000D06C3"/>
  </w:style>
  <w:style w:type="paragraph" w:styleId="Footer">
    <w:name w:val="footer"/>
    <w:basedOn w:val="Normal"/>
    <w:link w:val="FooterKAR"/>
    <w:uiPriority w:val="99"/>
    <w:unhideWhenUsed/>
    <w:rsid w:val="000D06C3"/>
    <w:pPr>
      <w:tabs>
        <w:tab w:val="center" w:pos="4680"/>
        <w:tab w:val="right" w:pos="9360"/>
      </w:tabs>
      <w:spacing w:after="0" w:line="240" w:lineRule="auto"/>
    </w:pPr>
  </w:style>
  <w:style w:type="character" w:customStyle="1" w:styleId="FooterKAR">
    <w:name w:val="Footer KAR"/>
    <w:basedOn w:val="FontParagrafDefault"/>
    <w:link w:val="Footer"/>
    <w:uiPriority w:val="99"/>
    <w:rsid w:val="000D06C3"/>
  </w:style>
  <w:style w:type="character" w:customStyle="1" w:styleId="Judul2KAR">
    <w:name w:val="Judul 2 KAR"/>
    <w:link w:val="Judul2"/>
    <w:uiPriority w:val="9"/>
    <w:rsid w:val="000D06C3"/>
    <w:rPr>
      <w:rFonts w:ascii="Cambria" w:eastAsia="Times New Roman" w:hAnsi="Cambria" w:cs="Times New Roman"/>
      <w:b/>
      <w:bCs/>
      <w:color w:val="4F81BD"/>
      <w:sz w:val="26"/>
      <w:szCs w:val="26"/>
    </w:rPr>
  </w:style>
  <w:style w:type="paragraph" w:styleId="JudulTOC">
    <w:name w:val="TOC Heading"/>
    <w:basedOn w:val="Judul1"/>
    <w:next w:val="Normal"/>
    <w:uiPriority w:val="39"/>
    <w:unhideWhenUsed/>
    <w:qFormat/>
    <w:rsid w:val="000D06C3"/>
    <w:pPr>
      <w:outlineLvl w:val="9"/>
    </w:pPr>
    <w:rPr>
      <w:lang w:bidi="ar-SA"/>
    </w:rPr>
  </w:style>
  <w:style w:type="paragraph" w:styleId="TOC1">
    <w:name w:val="toc 1"/>
    <w:basedOn w:val="Normal"/>
    <w:next w:val="Normal"/>
    <w:autoRedefine/>
    <w:uiPriority w:val="39"/>
    <w:unhideWhenUsed/>
    <w:rsid w:val="000D0EE6"/>
    <w:pPr>
      <w:tabs>
        <w:tab w:val="right" w:leader="dot" w:pos="9350"/>
      </w:tabs>
      <w:spacing w:after="0" w:line="240" w:lineRule="auto"/>
    </w:pPr>
    <w:rPr>
      <w:noProof/>
      <w:lang w:val="id-ID"/>
    </w:rPr>
  </w:style>
  <w:style w:type="paragraph" w:styleId="TOC2">
    <w:name w:val="toc 2"/>
    <w:basedOn w:val="Normal"/>
    <w:next w:val="Normal"/>
    <w:autoRedefine/>
    <w:uiPriority w:val="39"/>
    <w:unhideWhenUsed/>
    <w:rsid w:val="000D06C3"/>
    <w:pPr>
      <w:spacing w:after="100"/>
      <w:ind w:left="220"/>
    </w:pPr>
  </w:style>
  <w:style w:type="character" w:styleId="Hyperlink">
    <w:name w:val="Hyperlink"/>
    <w:uiPriority w:val="99"/>
    <w:unhideWhenUsed/>
    <w:rsid w:val="000D06C3"/>
    <w:rPr>
      <w:color w:val="0000FF"/>
      <w:u w:val="single"/>
    </w:rPr>
  </w:style>
  <w:style w:type="character" w:customStyle="1" w:styleId="Judul3KAR">
    <w:name w:val="Judul 3 KAR"/>
    <w:link w:val="Judul3"/>
    <w:uiPriority w:val="9"/>
    <w:semiHidden/>
    <w:rsid w:val="000D06C3"/>
    <w:rPr>
      <w:rFonts w:ascii="Cambria" w:eastAsia="Times New Roman" w:hAnsi="Cambria" w:cs="Times New Roman"/>
      <w:b/>
      <w:bCs/>
      <w:color w:val="4F81BD"/>
    </w:rPr>
  </w:style>
  <w:style w:type="paragraph" w:customStyle="1" w:styleId="JournalTitle">
    <w:name w:val="Journal Title"/>
    <w:basedOn w:val="Normal"/>
    <w:autoRedefine/>
    <w:rsid w:val="000D06C3"/>
    <w:pPr>
      <w:spacing w:before="1000" w:after="400" w:line="240" w:lineRule="exact"/>
      <w:jc w:val="center"/>
    </w:pPr>
    <w:rPr>
      <w:rFonts w:ascii="Times New Roman" w:eastAsia="Times New Roman" w:hAnsi="Times New Roman"/>
      <w:b/>
      <w:caps/>
      <w:sz w:val="20"/>
      <w:szCs w:val="24"/>
    </w:rPr>
  </w:style>
  <w:style w:type="paragraph" w:customStyle="1" w:styleId="Text">
    <w:name w:val="Text"/>
    <w:basedOn w:val="Normal"/>
    <w:link w:val="TextChar"/>
    <w:qFormat/>
    <w:rsid w:val="000D06C3"/>
    <w:pPr>
      <w:tabs>
        <w:tab w:val="right" w:pos="7200"/>
      </w:tabs>
      <w:spacing w:after="0" w:line="260" w:lineRule="exact"/>
      <w:jc w:val="both"/>
    </w:pPr>
    <w:rPr>
      <w:rFonts w:ascii="Times New Roman" w:eastAsia="Times New Roman" w:hAnsi="Times New Roman"/>
      <w:sz w:val="20"/>
      <w:szCs w:val="24"/>
    </w:rPr>
  </w:style>
  <w:style w:type="paragraph" w:styleId="TeksCatatanKaki">
    <w:name w:val="footnote text"/>
    <w:basedOn w:val="Normal"/>
    <w:link w:val="TeksCatatanKakiKAR"/>
    <w:autoRedefine/>
    <w:rsid w:val="000D06C3"/>
    <w:pPr>
      <w:tabs>
        <w:tab w:val="left" w:pos="360"/>
      </w:tabs>
      <w:spacing w:after="0" w:line="240" w:lineRule="auto"/>
      <w:jc w:val="both"/>
    </w:pPr>
    <w:rPr>
      <w:rFonts w:ascii="Times New Roman" w:eastAsia="Times New Roman" w:hAnsi="Times New Roman"/>
      <w:sz w:val="16"/>
      <w:szCs w:val="24"/>
      <w:lang w:val="x-none" w:eastAsia="x-none"/>
    </w:rPr>
  </w:style>
  <w:style w:type="character" w:customStyle="1" w:styleId="TeksCatatanKakiKAR">
    <w:name w:val="Teks Catatan Kaki KAR"/>
    <w:link w:val="TeksCatatanKaki"/>
    <w:rsid w:val="000D06C3"/>
    <w:rPr>
      <w:rFonts w:ascii="Times New Roman" w:eastAsia="Times New Roman" w:hAnsi="Times New Roman" w:cs="Times New Roman"/>
      <w:sz w:val="16"/>
      <w:szCs w:val="24"/>
    </w:rPr>
  </w:style>
  <w:style w:type="character" w:styleId="ReferensiCatatanKaki">
    <w:name w:val="footnote reference"/>
    <w:rsid w:val="000D06C3"/>
    <w:rPr>
      <w:vertAlign w:val="superscript"/>
    </w:rPr>
  </w:style>
  <w:style w:type="paragraph" w:customStyle="1" w:styleId="Reference">
    <w:name w:val="Reference"/>
    <w:basedOn w:val="Normal"/>
    <w:autoRedefine/>
    <w:rsid w:val="000D06C3"/>
    <w:pPr>
      <w:spacing w:after="0" w:line="220" w:lineRule="exact"/>
      <w:ind w:left="288" w:hanging="288"/>
      <w:jc w:val="both"/>
    </w:pPr>
    <w:rPr>
      <w:rFonts w:ascii="Times New Roman" w:eastAsia="Times New Roman" w:hAnsi="Times New Roman"/>
      <w:sz w:val="18"/>
      <w:szCs w:val="24"/>
    </w:rPr>
  </w:style>
  <w:style w:type="paragraph" w:customStyle="1" w:styleId="TextIndent">
    <w:name w:val="Text Indent"/>
    <w:autoRedefine/>
    <w:rsid w:val="000D06C3"/>
    <w:pPr>
      <w:spacing w:line="260" w:lineRule="exact"/>
      <w:ind w:firstLine="302"/>
      <w:jc w:val="both"/>
    </w:pPr>
    <w:rPr>
      <w:rFonts w:ascii="Times New Roman" w:eastAsia="Times New Roman" w:hAnsi="Times New Roman"/>
      <w:lang w:val="en-US" w:eastAsia="en-US"/>
    </w:rPr>
  </w:style>
  <w:style w:type="paragraph" w:customStyle="1" w:styleId="Equation">
    <w:name w:val="Equation"/>
    <w:basedOn w:val="Normal"/>
    <w:next w:val="Normal"/>
    <w:autoRedefine/>
    <w:rsid w:val="000D06C3"/>
    <w:pPr>
      <w:tabs>
        <w:tab w:val="center" w:pos="3600"/>
        <w:tab w:val="right" w:pos="7200"/>
      </w:tabs>
      <w:autoSpaceDE w:val="0"/>
      <w:autoSpaceDN w:val="0"/>
      <w:spacing w:before="60" w:after="60" w:line="240" w:lineRule="auto"/>
      <w:jc w:val="both"/>
    </w:pPr>
    <w:rPr>
      <w:rFonts w:ascii="Times New Roman" w:eastAsia="Times New Roman" w:hAnsi="Times New Roman"/>
      <w:sz w:val="20"/>
      <w:szCs w:val="24"/>
    </w:rPr>
  </w:style>
  <w:style w:type="paragraph" w:styleId="Daftar">
    <w:name w:val="List"/>
    <w:aliases w:val="BList"/>
    <w:basedOn w:val="Normal"/>
    <w:rsid w:val="000D06C3"/>
    <w:pPr>
      <w:numPr>
        <w:numId w:val="4"/>
      </w:numPr>
      <w:spacing w:after="0" w:line="240" w:lineRule="exact"/>
      <w:jc w:val="both"/>
    </w:pPr>
    <w:rPr>
      <w:rFonts w:ascii="Times New Roman" w:eastAsia="Times New Roman" w:hAnsi="Times New Roman"/>
      <w:sz w:val="20"/>
      <w:szCs w:val="24"/>
    </w:rPr>
  </w:style>
  <w:style w:type="paragraph" w:customStyle="1" w:styleId="Appendix1">
    <w:name w:val="Appendix 1"/>
    <w:basedOn w:val="Normal"/>
    <w:next w:val="Normal"/>
    <w:rsid w:val="000D06C3"/>
    <w:pPr>
      <w:keepNext/>
      <w:keepLines/>
      <w:numPr>
        <w:numId w:val="3"/>
      </w:numPr>
      <w:suppressAutoHyphens/>
      <w:autoSpaceDE w:val="0"/>
      <w:autoSpaceDN w:val="0"/>
      <w:spacing w:before="200" w:after="80" w:line="240" w:lineRule="auto"/>
      <w:outlineLvl w:val="0"/>
    </w:pPr>
    <w:rPr>
      <w:rFonts w:ascii="Times New Roman" w:eastAsia="Times New Roman" w:hAnsi="Times New Roman"/>
      <w:b/>
      <w:sz w:val="20"/>
      <w:szCs w:val="24"/>
    </w:rPr>
  </w:style>
  <w:style w:type="paragraph" w:customStyle="1" w:styleId="Author">
    <w:name w:val="Author"/>
    <w:basedOn w:val="Normal"/>
    <w:autoRedefine/>
    <w:rsid w:val="000D06C3"/>
    <w:pPr>
      <w:spacing w:before="40" w:after="100" w:line="240" w:lineRule="auto"/>
      <w:jc w:val="center"/>
    </w:pPr>
    <w:rPr>
      <w:rFonts w:ascii="Times New Roman" w:eastAsia="Times New Roman" w:hAnsi="Times New Roman"/>
      <w:snapToGrid w:val="0"/>
      <w:sz w:val="16"/>
      <w:szCs w:val="24"/>
    </w:rPr>
  </w:style>
  <w:style w:type="paragraph" w:customStyle="1" w:styleId="Affiliation">
    <w:name w:val="Affiliation"/>
    <w:basedOn w:val="Normal"/>
    <w:autoRedefine/>
    <w:rsid w:val="000D06C3"/>
    <w:pPr>
      <w:spacing w:after="240" w:line="240" w:lineRule="auto"/>
      <w:jc w:val="center"/>
    </w:pPr>
    <w:rPr>
      <w:rFonts w:ascii="Times New Roman" w:eastAsia="Times New Roman" w:hAnsi="Times New Roman"/>
      <w:i/>
      <w:snapToGrid w:val="0"/>
      <w:sz w:val="16"/>
      <w:szCs w:val="24"/>
    </w:rPr>
  </w:style>
  <w:style w:type="paragraph" w:customStyle="1" w:styleId="Abstract">
    <w:name w:val="Abstract"/>
    <w:basedOn w:val="Text"/>
    <w:autoRedefine/>
    <w:rsid w:val="000D06C3"/>
    <w:pPr>
      <w:spacing w:before="40" w:line="200" w:lineRule="exact"/>
      <w:ind w:left="360" w:right="360"/>
    </w:pPr>
    <w:rPr>
      <w:snapToGrid w:val="0"/>
      <w:sz w:val="16"/>
    </w:rPr>
  </w:style>
  <w:style w:type="paragraph" w:customStyle="1" w:styleId="FigureCaption">
    <w:name w:val="Figure Caption"/>
    <w:basedOn w:val="Normal"/>
    <w:autoRedefine/>
    <w:rsid w:val="00CC65E8"/>
    <w:pPr>
      <w:framePr w:w="3870" w:h="886" w:hSpace="187" w:wrap="notBeside" w:vAnchor="page" w:hAnchor="page" w:x="6399" w:y="6346"/>
      <w:spacing w:before="120" w:line="200" w:lineRule="exact"/>
      <w:jc w:val="both"/>
    </w:pPr>
    <w:rPr>
      <w:rFonts w:ascii="Times New Roman" w:eastAsia="Times New Roman" w:hAnsi="Times New Roman"/>
      <w:sz w:val="16"/>
      <w:szCs w:val="24"/>
    </w:rPr>
  </w:style>
  <w:style w:type="paragraph" w:customStyle="1" w:styleId="NList">
    <w:name w:val="NList"/>
    <w:basedOn w:val="Daftar"/>
    <w:autoRedefine/>
    <w:rsid w:val="000D06C3"/>
    <w:pPr>
      <w:numPr>
        <w:numId w:val="2"/>
      </w:numPr>
      <w:spacing w:line="260" w:lineRule="exact"/>
    </w:pPr>
  </w:style>
  <w:style w:type="paragraph" w:customStyle="1" w:styleId="TableCaption">
    <w:name w:val="Table Caption"/>
    <w:basedOn w:val="Normal"/>
    <w:autoRedefine/>
    <w:rsid w:val="000D06C3"/>
    <w:pPr>
      <w:spacing w:before="320" w:after="120" w:line="200" w:lineRule="exact"/>
      <w:jc w:val="center"/>
    </w:pPr>
    <w:rPr>
      <w:rFonts w:ascii="Times New Roman" w:eastAsia="Times New Roman" w:hAnsi="Times New Roman"/>
      <w:sz w:val="16"/>
      <w:szCs w:val="24"/>
    </w:rPr>
  </w:style>
  <w:style w:type="paragraph" w:customStyle="1" w:styleId="Appendix2">
    <w:name w:val="Appendix 2"/>
    <w:basedOn w:val="Appendix1"/>
    <w:next w:val="Normal"/>
    <w:rsid w:val="000D06C3"/>
    <w:pPr>
      <w:numPr>
        <w:ilvl w:val="1"/>
      </w:numPr>
      <w:tabs>
        <w:tab w:val="left" w:pos="432"/>
      </w:tabs>
      <w:outlineLvl w:val="1"/>
    </w:pPr>
    <w:rPr>
      <w:i/>
    </w:rPr>
  </w:style>
  <w:style w:type="paragraph" w:customStyle="1" w:styleId="Appendix3">
    <w:name w:val="Appendix 3"/>
    <w:basedOn w:val="Appendix2"/>
    <w:next w:val="Normal"/>
    <w:rsid w:val="000D06C3"/>
    <w:pPr>
      <w:numPr>
        <w:ilvl w:val="2"/>
      </w:numPr>
      <w:tabs>
        <w:tab w:val="left" w:pos="288"/>
      </w:tabs>
      <w:outlineLvl w:val="2"/>
    </w:pPr>
    <w:rPr>
      <w:b w:val="0"/>
    </w:rPr>
  </w:style>
  <w:style w:type="paragraph" w:customStyle="1" w:styleId="keywords">
    <w:name w:val="keywords"/>
    <w:basedOn w:val="Abstract"/>
    <w:autoRedefine/>
    <w:rsid w:val="000D06C3"/>
    <w:pPr>
      <w:spacing w:before="120"/>
    </w:pPr>
    <w:rPr>
      <w:szCs w:val="20"/>
    </w:rPr>
  </w:style>
  <w:style w:type="character" w:customStyle="1" w:styleId="Judul4KAR">
    <w:name w:val="Judul 4 KAR"/>
    <w:link w:val="Judul4"/>
    <w:uiPriority w:val="9"/>
    <w:semiHidden/>
    <w:rsid w:val="00022060"/>
    <w:rPr>
      <w:rFonts w:ascii="Calibri" w:eastAsia="Times New Roman" w:hAnsi="Calibri" w:cs="Times New Roman"/>
      <w:b/>
      <w:bCs/>
      <w:sz w:val="28"/>
      <w:szCs w:val="28"/>
    </w:rPr>
  </w:style>
  <w:style w:type="character" w:customStyle="1" w:styleId="Judul5KAR">
    <w:name w:val="Judul 5 KAR"/>
    <w:link w:val="Judul5"/>
    <w:uiPriority w:val="9"/>
    <w:semiHidden/>
    <w:rsid w:val="00022060"/>
    <w:rPr>
      <w:rFonts w:ascii="Calibri" w:eastAsia="Times New Roman" w:hAnsi="Calibri" w:cs="Times New Roman"/>
      <w:b/>
      <w:bCs/>
      <w:i/>
      <w:iCs/>
      <w:sz w:val="26"/>
      <w:szCs w:val="26"/>
    </w:rPr>
  </w:style>
  <w:style w:type="paragraph" w:customStyle="1" w:styleId="ChapterTitle">
    <w:name w:val="Chapter Title"/>
    <w:basedOn w:val="Normal"/>
    <w:next w:val="Normal"/>
    <w:rsid w:val="00022060"/>
    <w:pPr>
      <w:keepNext/>
      <w:spacing w:before="400" w:line="240" w:lineRule="auto"/>
      <w:ind w:left="282" w:hangingChars="117" w:hanging="282"/>
    </w:pPr>
    <w:rPr>
      <w:rFonts w:ascii="Times New Roman" w:eastAsia="MS Mincho" w:hAnsi="Times New Roman"/>
      <w:b/>
      <w:bCs/>
      <w:kern w:val="28"/>
      <w:sz w:val="24"/>
      <w:szCs w:val="24"/>
      <w:lang w:eastAsia="ja-JP"/>
    </w:rPr>
  </w:style>
  <w:style w:type="paragraph" w:customStyle="1" w:styleId="SectionHeading">
    <w:name w:val="SectionHeading"/>
    <w:basedOn w:val="Normal"/>
    <w:rsid w:val="00022060"/>
    <w:pPr>
      <w:keepNext/>
      <w:keepLines/>
      <w:spacing w:before="200" w:line="240" w:lineRule="auto"/>
      <w:jc w:val="both"/>
    </w:pPr>
    <w:rPr>
      <w:rFonts w:ascii="Times New Roman" w:eastAsia="MS Mincho" w:hAnsi="Times New Roman"/>
      <w:kern w:val="28"/>
      <w:lang w:eastAsia="ja-JP"/>
    </w:rPr>
  </w:style>
  <w:style w:type="paragraph" w:customStyle="1" w:styleId="SammaryHeader">
    <w:name w:val="SammaryHeader"/>
    <w:basedOn w:val="ChapterTitle"/>
    <w:next w:val="Normal"/>
    <w:rsid w:val="00022060"/>
    <w:pPr>
      <w:spacing w:before="0" w:after="0"/>
      <w:ind w:left="235" w:hanging="235"/>
      <w:jc w:val="both"/>
    </w:pPr>
    <w:rPr>
      <w:sz w:val="20"/>
      <w:szCs w:val="20"/>
    </w:rPr>
  </w:style>
  <w:style w:type="paragraph" w:customStyle="1" w:styleId="ReferenceHeading">
    <w:name w:val="Reference Heading"/>
    <w:basedOn w:val="SammaryHeader"/>
    <w:next w:val="Reference"/>
    <w:rsid w:val="00022060"/>
  </w:style>
  <w:style w:type="paragraph" w:customStyle="1" w:styleId="KeywordsHeader">
    <w:name w:val="KeywordsHeader"/>
    <w:basedOn w:val="Normal"/>
    <w:link w:val="KeywordsHeaderChar"/>
    <w:rsid w:val="00022060"/>
    <w:pPr>
      <w:keepNext/>
      <w:spacing w:after="0" w:line="240" w:lineRule="auto"/>
      <w:jc w:val="both"/>
    </w:pPr>
    <w:rPr>
      <w:rFonts w:ascii="Times New Roman" w:eastAsia="MS Mincho" w:hAnsi="Times New Roman"/>
      <w:b/>
      <w:bCs/>
      <w:i/>
      <w:iCs/>
      <w:sz w:val="20"/>
      <w:szCs w:val="20"/>
      <w:lang w:val="x-none" w:eastAsia="ja-JP"/>
    </w:rPr>
  </w:style>
  <w:style w:type="paragraph" w:customStyle="1" w:styleId="PaperTitle">
    <w:name w:val="PaperTitle"/>
    <w:basedOn w:val="Normal"/>
    <w:rsid w:val="00022060"/>
    <w:pPr>
      <w:tabs>
        <w:tab w:val="left" w:pos="0"/>
      </w:tabs>
      <w:spacing w:before="120" w:after="400" w:line="240" w:lineRule="auto"/>
      <w:ind w:right="11"/>
      <w:jc w:val="both"/>
    </w:pPr>
    <w:rPr>
      <w:rFonts w:ascii="Century" w:eastAsia="MS Mincho" w:hAnsi="Century" w:cs="Century"/>
      <w:b/>
      <w:bCs/>
      <w:spacing w:val="-16"/>
      <w:kern w:val="24"/>
      <w:position w:val="10"/>
      <w:sz w:val="36"/>
      <w:szCs w:val="36"/>
      <w:lang w:eastAsia="ja-JP"/>
    </w:rPr>
  </w:style>
  <w:style w:type="paragraph" w:customStyle="1" w:styleId="Sammary">
    <w:name w:val="Sammary"/>
    <w:basedOn w:val="KeywordsHeader"/>
    <w:rsid w:val="00022060"/>
    <w:rPr>
      <w:b w:val="0"/>
      <w:bCs w:val="0"/>
      <w:i w:val="0"/>
      <w:iCs w:val="0"/>
    </w:rPr>
  </w:style>
  <w:style w:type="paragraph" w:customStyle="1" w:styleId="Keywords0">
    <w:name w:val="Keywords"/>
    <w:basedOn w:val="KeywordsHeader"/>
    <w:link w:val="KeywordsChar"/>
    <w:rsid w:val="00022060"/>
    <w:rPr>
      <w:b w:val="0"/>
      <w:bCs w:val="0"/>
    </w:rPr>
  </w:style>
  <w:style w:type="paragraph" w:customStyle="1" w:styleId="TextBody">
    <w:name w:val="TextBody"/>
    <w:basedOn w:val="Normal"/>
    <w:rsid w:val="00022060"/>
    <w:pPr>
      <w:spacing w:after="0" w:line="240" w:lineRule="auto"/>
      <w:ind w:firstLine="397"/>
      <w:jc w:val="both"/>
    </w:pPr>
    <w:rPr>
      <w:rFonts w:ascii="Times New Roman" w:eastAsia="MS Mincho" w:hAnsi="Times New Roman"/>
      <w:sz w:val="20"/>
      <w:szCs w:val="20"/>
    </w:rPr>
  </w:style>
  <w:style w:type="paragraph" w:customStyle="1" w:styleId="TableCaption0">
    <w:name w:val="TableCaption"/>
    <w:basedOn w:val="Normal"/>
    <w:rsid w:val="00022060"/>
    <w:pPr>
      <w:keepLines/>
      <w:spacing w:beforeLines="100" w:before="100" w:after="0" w:line="240" w:lineRule="auto"/>
      <w:jc w:val="center"/>
    </w:pPr>
    <w:rPr>
      <w:rFonts w:ascii="Times New Roman" w:eastAsia="MS Mincho" w:hAnsi="Times New Roman"/>
      <w:color w:val="000000"/>
      <w:sz w:val="16"/>
      <w:szCs w:val="16"/>
    </w:rPr>
  </w:style>
  <w:style w:type="paragraph" w:customStyle="1" w:styleId="FigCaption">
    <w:name w:val="FigCaption"/>
    <w:basedOn w:val="TableCaption0"/>
    <w:rsid w:val="00022060"/>
    <w:pPr>
      <w:spacing w:afterLines="100" w:after="100"/>
    </w:pPr>
  </w:style>
  <w:style w:type="paragraph" w:customStyle="1" w:styleId="AutoBiography">
    <w:name w:val="AutoBiography"/>
    <w:basedOn w:val="Reference"/>
    <w:rsid w:val="00022060"/>
    <w:pPr>
      <w:spacing w:line="240" w:lineRule="auto"/>
      <w:ind w:left="0" w:firstLine="0"/>
    </w:pPr>
    <w:rPr>
      <w:rFonts w:eastAsia="MS Mincho"/>
      <w:szCs w:val="18"/>
    </w:rPr>
  </w:style>
  <w:style w:type="paragraph" w:styleId="TeksBiasa">
    <w:name w:val="Plain Text"/>
    <w:basedOn w:val="Normal"/>
    <w:link w:val="TeksBiasaKAR"/>
    <w:rsid w:val="00022060"/>
    <w:pPr>
      <w:autoSpaceDE w:val="0"/>
      <w:autoSpaceDN w:val="0"/>
      <w:spacing w:after="0" w:line="240" w:lineRule="auto"/>
    </w:pPr>
    <w:rPr>
      <w:rFonts w:ascii="Courier New" w:eastAsia="SimSun" w:hAnsi="Courier New"/>
      <w:sz w:val="20"/>
      <w:szCs w:val="20"/>
      <w:lang w:val="x-none" w:eastAsia="x-none"/>
    </w:rPr>
  </w:style>
  <w:style w:type="character" w:customStyle="1" w:styleId="TeksBiasaKAR">
    <w:name w:val="Teks Biasa KAR"/>
    <w:link w:val="TeksBiasa"/>
    <w:rsid w:val="00022060"/>
    <w:rPr>
      <w:rFonts w:ascii="Courier New" w:eastAsia="SimSun" w:hAnsi="Courier New" w:cs="Courier New"/>
    </w:rPr>
  </w:style>
  <w:style w:type="character" w:customStyle="1" w:styleId="KeywordsHeaderChar">
    <w:name w:val="KeywordsHeader Char"/>
    <w:link w:val="KeywordsHeader"/>
    <w:locked/>
    <w:rsid w:val="00022060"/>
    <w:rPr>
      <w:rFonts w:ascii="Times New Roman" w:eastAsia="MS Mincho" w:hAnsi="Times New Roman"/>
      <w:b/>
      <w:bCs/>
      <w:i/>
      <w:iCs/>
      <w:lang w:eastAsia="ja-JP"/>
    </w:rPr>
  </w:style>
  <w:style w:type="character" w:customStyle="1" w:styleId="KeywordsChar">
    <w:name w:val="Keywords Char"/>
    <w:basedOn w:val="KeywordsHeaderChar"/>
    <w:link w:val="Keywords0"/>
    <w:locked/>
    <w:rsid w:val="00022060"/>
    <w:rPr>
      <w:rFonts w:ascii="Times New Roman" w:eastAsia="MS Mincho" w:hAnsi="Times New Roman"/>
      <w:b/>
      <w:bCs/>
      <w:i/>
      <w:iCs/>
      <w:lang w:eastAsia="ja-JP"/>
    </w:rPr>
  </w:style>
  <w:style w:type="paragraph" w:customStyle="1" w:styleId="PARAGRAPH">
    <w:name w:val="PARAGRAPH"/>
    <w:basedOn w:val="Normal"/>
    <w:rsid w:val="00022060"/>
    <w:pPr>
      <w:widowControl w:val="0"/>
      <w:spacing w:after="0" w:line="230" w:lineRule="exact"/>
      <w:ind w:firstLine="240"/>
      <w:jc w:val="both"/>
    </w:pPr>
    <w:rPr>
      <w:rFonts w:ascii="Palatino" w:eastAsia="Times New Roman" w:hAnsi="Palatino"/>
      <w:kern w:val="16"/>
      <w:sz w:val="19"/>
      <w:szCs w:val="20"/>
    </w:rPr>
  </w:style>
  <w:style w:type="paragraph" w:customStyle="1" w:styleId="VITA">
    <w:name w:val="VITA"/>
    <w:basedOn w:val="Normal"/>
    <w:rsid w:val="00022060"/>
    <w:pPr>
      <w:widowControl w:val="0"/>
      <w:tabs>
        <w:tab w:val="left" w:pos="216"/>
      </w:tabs>
      <w:spacing w:after="0" w:line="180" w:lineRule="exact"/>
      <w:jc w:val="both"/>
    </w:pPr>
    <w:rPr>
      <w:rFonts w:ascii="Helvetica" w:eastAsia="Times New Roman" w:hAnsi="Helvetica"/>
      <w:kern w:val="16"/>
      <w:sz w:val="16"/>
      <w:szCs w:val="20"/>
    </w:rPr>
  </w:style>
  <w:style w:type="paragraph" w:styleId="TOC3">
    <w:name w:val="toc 3"/>
    <w:basedOn w:val="Normal"/>
    <w:next w:val="Normal"/>
    <w:autoRedefine/>
    <w:uiPriority w:val="39"/>
    <w:unhideWhenUsed/>
    <w:rsid w:val="00CC65E8"/>
    <w:pPr>
      <w:ind w:left="440"/>
    </w:pPr>
  </w:style>
  <w:style w:type="table" w:styleId="KisiTabel">
    <w:name w:val="Table Grid"/>
    <w:basedOn w:val="TabelNormal"/>
    <w:uiPriority w:val="59"/>
    <w:rsid w:val="00B003C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ormalWeb">
    <w:name w:val="Normal (Web)"/>
    <w:basedOn w:val="Normal"/>
    <w:uiPriority w:val="99"/>
    <w:unhideWhenUsed/>
    <w:rsid w:val="00796AC9"/>
    <w:pPr>
      <w:spacing w:before="100" w:beforeAutospacing="1" w:after="100" w:afterAutospacing="1" w:line="240" w:lineRule="auto"/>
    </w:pPr>
    <w:rPr>
      <w:rFonts w:ascii="Times New Roman" w:eastAsia="Times New Roman" w:hAnsi="Times New Roman"/>
      <w:sz w:val="24"/>
      <w:szCs w:val="24"/>
    </w:rPr>
  </w:style>
  <w:style w:type="character" w:customStyle="1" w:styleId="instruct">
    <w:name w:val="instruct"/>
    <w:basedOn w:val="FontParagrafDefault"/>
    <w:rsid w:val="00796AC9"/>
  </w:style>
  <w:style w:type="character" w:customStyle="1" w:styleId="mceeditor">
    <w:name w:val="mceeditor"/>
    <w:basedOn w:val="FontParagrafDefault"/>
    <w:rsid w:val="00796AC9"/>
  </w:style>
  <w:style w:type="character" w:styleId="Kuat">
    <w:name w:val="Strong"/>
    <w:uiPriority w:val="22"/>
    <w:qFormat/>
    <w:rsid w:val="006B04F9"/>
    <w:rPr>
      <w:b/>
      <w:bCs/>
    </w:rPr>
  </w:style>
  <w:style w:type="character" w:customStyle="1" w:styleId="apple-converted-space">
    <w:name w:val="apple-converted-space"/>
    <w:rsid w:val="006B04F9"/>
  </w:style>
  <w:style w:type="paragraph" w:styleId="TeksIsi">
    <w:name w:val="Body Text"/>
    <w:basedOn w:val="Normal"/>
    <w:link w:val="TeksIsiKAR"/>
    <w:rsid w:val="0046766D"/>
    <w:pPr>
      <w:spacing w:after="0" w:line="240" w:lineRule="auto"/>
      <w:jc w:val="center"/>
    </w:pPr>
    <w:rPr>
      <w:rFonts w:ascii="Times New Roman" w:eastAsia="Times New Roman" w:hAnsi="Times New Roman"/>
      <w:b/>
      <w:bCs/>
      <w:sz w:val="28"/>
      <w:szCs w:val="24"/>
    </w:rPr>
  </w:style>
  <w:style w:type="character" w:customStyle="1" w:styleId="TeksIsiKAR">
    <w:name w:val="Teks Isi KAR"/>
    <w:link w:val="TeksIsi"/>
    <w:rsid w:val="0046766D"/>
    <w:rPr>
      <w:rFonts w:ascii="Times New Roman" w:eastAsia="Times New Roman" w:hAnsi="Times New Roman"/>
      <w:b/>
      <w:bCs/>
      <w:sz w:val="28"/>
      <w:szCs w:val="24"/>
      <w:lang w:val="en-US" w:eastAsia="en-US"/>
    </w:rPr>
  </w:style>
  <w:style w:type="paragraph" w:styleId="IndenTeksIsi">
    <w:name w:val="Body Text Indent"/>
    <w:basedOn w:val="Normal"/>
    <w:link w:val="IndenTeksIsiKAR"/>
    <w:uiPriority w:val="99"/>
    <w:unhideWhenUsed/>
    <w:rsid w:val="00AC0C9B"/>
    <w:pPr>
      <w:widowControl w:val="0"/>
      <w:autoSpaceDE w:val="0"/>
      <w:autoSpaceDN w:val="0"/>
      <w:adjustRightInd w:val="0"/>
      <w:spacing w:after="120" w:line="240" w:lineRule="auto"/>
      <w:ind w:left="360"/>
    </w:pPr>
    <w:rPr>
      <w:rFonts w:ascii="Times New Roman" w:eastAsia="Times New Roman" w:hAnsi="Times New Roman"/>
      <w:sz w:val="20"/>
      <w:szCs w:val="20"/>
    </w:rPr>
  </w:style>
  <w:style w:type="character" w:customStyle="1" w:styleId="IndenTeksIsiKAR">
    <w:name w:val="Inden Teks Isi KAR"/>
    <w:link w:val="IndenTeksIsi"/>
    <w:uiPriority w:val="99"/>
    <w:rsid w:val="00AC0C9B"/>
    <w:rPr>
      <w:rFonts w:ascii="Times New Roman" w:eastAsia="Times New Roman" w:hAnsi="Times New Roman"/>
      <w:lang w:val="en-US" w:eastAsia="en-US"/>
    </w:rPr>
  </w:style>
  <w:style w:type="character" w:customStyle="1" w:styleId="shorttext">
    <w:name w:val="short_text"/>
    <w:rsid w:val="00190352"/>
  </w:style>
  <w:style w:type="character" w:styleId="Penekanan">
    <w:name w:val="Emphasis"/>
    <w:uiPriority w:val="20"/>
    <w:qFormat/>
    <w:rsid w:val="000C2A28"/>
    <w:rPr>
      <w:i/>
      <w:iCs/>
    </w:rPr>
  </w:style>
  <w:style w:type="character" w:customStyle="1" w:styleId="TextChar">
    <w:name w:val="Text Char"/>
    <w:link w:val="Text"/>
    <w:rsid w:val="000F04F3"/>
    <w:rPr>
      <w:rFonts w:ascii="Times New Roman" w:eastAsia="Times New Roman" w:hAnsi="Times New Roman"/>
      <w:szCs w:val="24"/>
      <w:lang w:val="en-US" w:eastAsia="en-US"/>
    </w:rPr>
  </w:style>
  <w:style w:type="character" w:customStyle="1" w:styleId="hps">
    <w:name w:val="hps"/>
    <w:rsid w:val="00D0478A"/>
  </w:style>
  <w:style w:type="paragraph" w:styleId="Judul">
    <w:name w:val="Title"/>
    <w:basedOn w:val="Normal"/>
    <w:next w:val="Subjudul"/>
    <w:link w:val="JudulKAR"/>
    <w:qFormat/>
    <w:rsid w:val="009C1DAF"/>
    <w:pPr>
      <w:suppressAutoHyphens/>
      <w:spacing w:after="0" w:line="240" w:lineRule="auto"/>
      <w:jc w:val="center"/>
    </w:pPr>
    <w:rPr>
      <w:rFonts w:ascii="Arial" w:eastAsia="MS Mincho" w:hAnsi="Arial"/>
      <w:b/>
      <w:sz w:val="24"/>
      <w:szCs w:val="20"/>
      <w:lang w:val="x-none" w:eastAsia="ar-SA"/>
    </w:rPr>
  </w:style>
  <w:style w:type="character" w:customStyle="1" w:styleId="JudulKAR">
    <w:name w:val="Judul KAR"/>
    <w:link w:val="Judul"/>
    <w:rsid w:val="009C1DAF"/>
    <w:rPr>
      <w:rFonts w:ascii="Arial" w:eastAsia="MS Mincho" w:hAnsi="Arial"/>
      <w:b/>
      <w:sz w:val="24"/>
      <w:lang w:eastAsia="ar-SA"/>
    </w:rPr>
  </w:style>
  <w:style w:type="paragraph" w:styleId="Subjudul">
    <w:name w:val="Subtitle"/>
    <w:basedOn w:val="Normal"/>
    <w:link w:val="SubjudulKAR"/>
    <w:qFormat/>
    <w:rsid w:val="009C1DAF"/>
    <w:pPr>
      <w:suppressAutoHyphens/>
      <w:spacing w:after="60" w:line="240" w:lineRule="auto"/>
      <w:jc w:val="center"/>
      <w:outlineLvl w:val="1"/>
    </w:pPr>
    <w:rPr>
      <w:rFonts w:ascii="Arial" w:eastAsia="MS Mincho" w:hAnsi="Arial"/>
      <w:sz w:val="24"/>
      <w:szCs w:val="24"/>
      <w:lang w:val="x-none" w:eastAsia="ar-SA"/>
    </w:rPr>
  </w:style>
  <w:style w:type="character" w:customStyle="1" w:styleId="SubjudulKAR">
    <w:name w:val="Subjudul KAR"/>
    <w:link w:val="Subjudul"/>
    <w:rsid w:val="009C1DAF"/>
    <w:rPr>
      <w:rFonts w:ascii="Arial" w:eastAsia="MS Mincho" w:hAnsi="Arial" w:cs="Arial"/>
      <w:sz w:val="24"/>
      <w:szCs w:val="24"/>
      <w:lang w:eastAsia="ar-SA"/>
    </w:rPr>
  </w:style>
  <w:style w:type="paragraph" w:customStyle="1" w:styleId="Title-article">
    <w:name w:val="Title-article"/>
    <w:basedOn w:val="Normal"/>
    <w:next w:val="Normal"/>
    <w:rsid w:val="009C1DAF"/>
    <w:pPr>
      <w:suppressAutoHyphens/>
      <w:spacing w:after="480" w:line="240" w:lineRule="auto"/>
      <w:jc w:val="center"/>
    </w:pPr>
    <w:rPr>
      <w:rFonts w:ascii="Times New Roman" w:eastAsia="MS Mincho" w:hAnsi="Times New Roman"/>
      <w:b/>
      <w:bCs/>
      <w:sz w:val="28"/>
      <w:szCs w:val="28"/>
      <w:lang w:eastAsia="ar-SA"/>
    </w:rPr>
  </w:style>
  <w:style w:type="paragraph" w:customStyle="1" w:styleId="author0">
    <w:name w:val="author"/>
    <w:basedOn w:val="Normal"/>
    <w:rsid w:val="009C1DAF"/>
    <w:pPr>
      <w:suppressAutoHyphens/>
      <w:spacing w:after="0" w:line="240" w:lineRule="auto"/>
      <w:jc w:val="center"/>
    </w:pPr>
    <w:rPr>
      <w:rFonts w:ascii="Times New Roman" w:eastAsia="MS Mincho" w:hAnsi="Times New Roman"/>
      <w:b/>
      <w:bCs/>
      <w:i/>
      <w:iCs/>
      <w:sz w:val="24"/>
      <w:szCs w:val="24"/>
      <w:lang w:eastAsia="ar-SA"/>
    </w:rPr>
  </w:style>
  <w:style w:type="paragraph" w:customStyle="1" w:styleId="Bibliography1">
    <w:name w:val="Bibliography1"/>
    <w:basedOn w:val="Normal"/>
    <w:next w:val="Normal"/>
    <w:uiPriority w:val="37"/>
    <w:unhideWhenUsed/>
    <w:rsid w:val="00280425"/>
    <w:pPr>
      <w:spacing w:after="0" w:line="240" w:lineRule="auto"/>
    </w:pPr>
    <w:rPr>
      <w:rFonts w:eastAsia="DengXian"/>
      <w:sz w:val="24"/>
      <w:szCs w:val="24"/>
      <w:lang w:val="id-ID"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096823">
      <w:bodyDiv w:val="1"/>
      <w:marLeft w:val="0"/>
      <w:marRight w:val="0"/>
      <w:marTop w:val="0"/>
      <w:marBottom w:val="0"/>
      <w:divBdr>
        <w:top w:val="none" w:sz="0" w:space="0" w:color="auto"/>
        <w:left w:val="none" w:sz="0" w:space="0" w:color="auto"/>
        <w:bottom w:val="none" w:sz="0" w:space="0" w:color="auto"/>
        <w:right w:val="none" w:sz="0" w:space="0" w:color="auto"/>
      </w:divBdr>
      <w:divsChild>
        <w:div w:id="1252467237">
          <w:marLeft w:val="547"/>
          <w:marRight w:val="0"/>
          <w:marTop w:val="154"/>
          <w:marBottom w:val="0"/>
          <w:divBdr>
            <w:top w:val="none" w:sz="0" w:space="0" w:color="auto"/>
            <w:left w:val="none" w:sz="0" w:space="0" w:color="auto"/>
            <w:bottom w:val="none" w:sz="0" w:space="0" w:color="auto"/>
            <w:right w:val="none" w:sz="0" w:space="0" w:color="auto"/>
          </w:divBdr>
        </w:div>
      </w:divsChild>
    </w:div>
    <w:div w:id="472714736">
      <w:bodyDiv w:val="1"/>
      <w:marLeft w:val="0"/>
      <w:marRight w:val="0"/>
      <w:marTop w:val="0"/>
      <w:marBottom w:val="0"/>
      <w:divBdr>
        <w:top w:val="none" w:sz="0" w:space="0" w:color="auto"/>
        <w:left w:val="none" w:sz="0" w:space="0" w:color="auto"/>
        <w:bottom w:val="none" w:sz="0" w:space="0" w:color="auto"/>
        <w:right w:val="none" w:sz="0" w:space="0" w:color="auto"/>
      </w:divBdr>
      <w:divsChild>
        <w:div w:id="435250367">
          <w:marLeft w:val="0"/>
          <w:marRight w:val="0"/>
          <w:marTop w:val="0"/>
          <w:marBottom w:val="0"/>
          <w:divBdr>
            <w:top w:val="none" w:sz="0" w:space="0" w:color="auto"/>
            <w:left w:val="none" w:sz="0" w:space="0" w:color="auto"/>
            <w:bottom w:val="none" w:sz="0" w:space="0" w:color="auto"/>
            <w:right w:val="none" w:sz="0" w:space="0" w:color="auto"/>
          </w:divBdr>
          <w:divsChild>
            <w:div w:id="1220894460">
              <w:marLeft w:val="0"/>
              <w:marRight w:val="0"/>
              <w:marTop w:val="0"/>
              <w:marBottom w:val="0"/>
              <w:divBdr>
                <w:top w:val="none" w:sz="0" w:space="0" w:color="auto"/>
                <w:left w:val="none" w:sz="0" w:space="0" w:color="auto"/>
                <w:bottom w:val="none" w:sz="0" w:space="0" w:color="auto"/>
                <w:right w:val="none" w:sz="0" w:space="0" w:color="auto"/>
              </w:divBdr>
            </w:div>
          </w:divsChild>
        </w:div>
        <w:div w:id="594024068">
          <w:marLeft w:val="0"/>
          <w:marRight w:val="0"/>
          <w:marTop w:val="0"/>
          <w:marBottom w:val="0"/>
          <w:divBdr>
            <w:top w:val="none" w:sz="0" w:space="0" w:color="auto"/>
            <w:left w:val="none" w:sz="0" w:space="0" w:color="auto"/>
            <w:bottom w:val="none" w:sz="0" w:space="0" w:color="auto"/>
            <w:right w:val="none" w:sz="0" w:space="0" w:color="auto"/>
          </w:divBdr>
          <w:divsChild>
            <w:div w:id="1087074399">
              <w:marLeft w:val="0"/>
              <w:marRight w:val="0"/>
              <w:marTop w:val="0"/>
              <w:marBottom w:val="0"/>
              <w:divBdr>
                <w:top w:val="none" w:sz="0" w:space="0" w:color="auto"/>
                <w:left w:val="none" w:sz="0" w:space="0" w:color="auto"/>
                <w:bottom w:val="none" w:sz="0" w:space="0" w:color="auto"/>
                <w:right w:val="none" w:sz="0" w:space="0" w:color="auto"/>
              </w:divBdr>
            </w:div>
            <w:div w:id="1326671007">
              <w:marLeft w:val="0"/>
              <w:marRight w:val="0"/>
              <w:marTop w:val="0"/>
              <w:marBottom w:val="0"/>
              <w:divBdr>
                <w:top w:val="none" w:sz="0" w:space="0" w:color="auto"/>
                <w:left w:val="none" w:sz="0" w:space="0" w:color="auto"/>
                <w:bottom w:val="none" w:sz="0" w:space="0" w:color="auto"/>
                <w:right w:val="none" w:sz="0" w:space="0" w:color="auto"/>
              </w:divBdr>
            </w:div>
            <w:div w:id="1470512432">
              <w:marLeft w:val="0"/>
              <w:marRight w:val="0"/>
              <w:marTop w:val="0"/>
              <w:marBottom w:val="0"/>
              <w:divBdr>
                <w:top w:val="none" w:sz="0" w:space="0" w:color="auto"/>
                <w:left w:val="none" w:sz="0" w:space="0" w:color="auto"/>
                <w:bottom w:val="none" w:sz="0" w:space="0" w:color="auto"/>
                <w:right w:val="none" w:sz="0" w:space="0" w:color="auto"/>
              </w:divBdr>
            </w:div>
            <w:div w:id="2071924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1868622">
      <w:bodyDiv w:val="1"/>
      <w:marLeft w:val="0"/>
      <w:marRight w:val="0"/>
      <w:marTop w:val="0"/>
      <w:marBottom w:val="0"/>
      <w:divBdr>
        <w:top w:val="none" w:sz="0" w:space="0" w:color="auto"/>
        <w:left w:val="none" w:sz="0" w:space="0" w:color="auto"/>
        <w:bottom w:val="none" w:sz="0" w:space="0" w:color="auto"/>
        <w:right w:val="none" w:sz="0" w:space="0" w:color="auto"/>
      </w:divBdr>
      <w:divsChild>
        <w:div w:id="1162967026">
          <w:marLeft w:val="0"/>
          <w:marRight w:val="0"/>
          <w:marTop w:val="0"/>
          <w:marBottom w:val="0"/>
          <w:divBdr>
            <w:top w:val="none" w:sz="0" w:space="0" w:color="auto"/>
            <w:left w:val="none" w:sz="0" w:space="0" w:color="auto"/>
            <w:bottom w:val="none" w:sz="0" w:space="0" w:color="auto"/>
            <w:right w:val="none" w:sz="0" w:space="0" w:color="auto"/>
          </w:divBdr>
          <w:divsChild>
            <w:div w:id="1638563183">
              <w:marLeft w:val="0"/>
              <w:marRight w:val="0"/>
              <w:marTop w:val="0"/>
              <w:marBottom w:val="0"/>
              <w:divBdr>
                <w:top w:val="single" w:sz="6" w:space="0" w:color="E5E5E5"/>
                <w:left w:val="none" w:sz="0" w:space="0" w:color="auto"/>
                <w:bottom w:val="single" w:sz="6" w:space="0" w:color="E5E5E5"/>
                <w:right w:val="single" w:sz="6" w:space="0" w:color="E5E5E5"/>
              </w:divBdr>
              <w:divsChild>
                <w:div w:id="258224470">
                  <w:marLeft w:val="0"/>
                  <w:marRight w:val="0"/>
                  <w:marTop w:val="0"/>
                  <w:marBottom w:val="0"/>
                  <w:divBdr>
                    <w:top w:val="none" w:sz="0" w:space="0" w:color="auto"/>
                    <w:left w:val="none" w:sz="0" w:space="0" w:color="auto"/>
                    <w:bottom w:val="none" w:sz="0" w:space="0" w:color="auto"/>
                    <w:right w:val="none" w:sz="0" w:space="0" w:color="auto"/>
                  </w:divBdr>
                </w:div>
                <w:div w:id="831870751">
                  <w:marLeft w:val="0"/>
                  <w:marRight w:val="0"/>
                  <w:marTop w:val="0"/>
                  <w:marBottom w:val="0"/>
                  <w:divBdr>
                    <w:top w:val="single" w:sz="6" w:space="0" w:color="E5E5E5"/>
                    <w:left w:val="none" w:sz="0" w:space="0" w:color="auto"/>
                    <w:bottom w:val="none" w:sz="0" w:space="0" w:color="auto"/>
                    <w:right w:val="none" w:sz="0" w:space="0" w:color="auto"/>
                  </w:divBdr>
                  <w:divsChild>
                    <w:div w:id="825585766">
                      <w:marLeft w:val="0"/>
                      <w:marRight w:val="0"/>
                      <w:marTop w:val="0"/>
                      <w:marBottom w:val="0"/>
                      <w:divBdr>
                        <w:top w:val="none" w:sz="0" w:space="0" w:color="auto"/>
                        <w:left w:val="none" w:sz="0" w:space="0" w:color="auto"/>
                        <w:bottom w:val="none" w:sz="0" w:space="0" w:color="auto"/>
                        <w:right w:val="none" w:sz="0" w:space="0" w:color="auto"/>
                      </w:divBdr>
                      <w:divsChild>
                        <w:div w:id="280919544">
                          <w:marLeft w:val="0"/>
                          <w:marRight w:val="0"/>
                          <w:marTop w:val="0"/>
                          <w:marBottom w:val="0"/>
                          <w:divBdr>
                            <w:top w:val="none" w:sz="0" w:space="0" w:color="auto"/>
                            <w:left w:val="none" w:sz="0" w:space="0" w:color="auto"/>
                            <w:bottom w:val="none" w:sz="0" w:space="0" w:color="auto"/>
                            <w:right w:val="none" w:sz="0" w:space="0" w:color="auto"/>
                          </w:divBdr>
                          <w:divsChild>
                            <w:div w:id="502670926">
                              <w:marLeft w:val="0"/>
                              <w:marRight w:val="0"/>
                              <w:marTop w:val="0"/>
                              <w:marBottom w:val="0"/>
                              <w:divBdr>
                                <w:top w:val="none" w:sz="0" w:space="0" w:color="auto"/>
                                <w:left w:val="none" w:sz="0" w:space="0" w:color="auto"/>
                                <w:bottom w:val="none" w:sz="0" w:space="0" w:color="auto"/>
                                <w:right w:val="none" w:sz="0" w:space="0" w:color="auto"/>
                              </w:divBdr>
                            </w:div>
                            <w:div w:id="586116004">
                              <w:marLeft w:val="0"/>
                              <w:marRight w:val="0"/>
                              <w:marTop w:val="0"/>
                              <w:marBottom w:val="0"/>
                              <w:divBdr>
                                <w:top w:val="none" w:sz="0" w:space="0" w:color="auto"/>
                                <w:left w:val="none" w:sz="0" w:space="0" w:color="auto"/>
                                <w:bottom w:val="none" w:sz="0" w:space="0" w:color="auto"/>
                                <w:right w:val="none" w:sz="0" w:space="0" w:color="auto"/>
                              </w:divBdr>
                            </w:div>
                            <w:div w:id="662974214">
                              <w:marLeft w:val="0"/>
                              <w:marRight w:val="0"/>
                              <w:marTop w:val="0"/>
                              <w:marBottom w:val="0"/>
                              <w:divBdr>
                                <w:top w:val="none" w:sz="0" w:space="0" w:color="auto"/>
                                <w:left w:val="none" w:sz="0" w:space="0" w:color="auto"/>
                                <w:bottom w:val="none" w:sz="0" w:space="0" w:color="auto"/>
                                <w:right w:val="none" w:sz="0" w:space="0" w:color="auto"/>
                              </w:divBdr>
                            </w:div>
                          </w:divsChild>
                        </w:div>
                        <w:div w:id="1377389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6406646">
          <w:marLeft w:val="0"/>
          <w:marRight w:val="0"/>
          <w:marTop w:val="225"/>
          <w:marBottom w:val="100"/>
          <w:divBdr>
            <w:top w:val="none" w:sz="0" w:space="0" w:color="auto"/>
            <w:left w:val="none" w:sz="0" w:space="0" w:color="auto"/>
            <w:bottom w:val="none" w:sz="0" w:space="0" w:color="auto"/>
            <w:right w:val="none" w:sz="0" w:space="0" w:color="auto"/>
          </w:divBdr>
          <w:divsChild>
            <w:div w:id="367409927">
              <w:marLeft w:val="0"/>
              <w:marRight w:val="0"/>
              <w:marTop w:val="0"/>
              <w:marBottom w:val="0"/>
              <w:divBdr>
                <w:top w:val="none" w:sz="0" w:space="0" w:color="auto"/>
                <w:left w:val="none" w:sz="0" w:space="0" w:color="auto"/>
                <w:bottom w:val="none" w:sz="0" w:space="0" w:color="auto"/>
                <w:right w:val="none" w:sz="0" w:space="0" w:color="auto"/>
              </w:divBdr>
            </w:div>
            <w:div w:id="1161585298">
              <w:marLeft w:val="0"/>
              <w:marRight w:val="0"/>
              <w:marTop w:val="0"/>
              <w:marBottom w:val="0"/>
              <w:divBdr>
                <w:top w:val="none" w:sz="0" w:space="0" w:color="auto"/>
                <w:left w:val="none" w:sz="0" w:space="0" w:color="auto"/>
                <w:bottom w:val="none" w:sz="0" w:space="0" w:color="auto"/>
                <w:right w:val="none" w:sz="0" w:space="0" w:color="auto"/>
              </w:divBdr>
              <w:divsChild>
                <w:div w:id="794833171">
                  <w:marLeft w:val="0"/>
                  <w:marRight w:val="0"/>
                  <w:marTop w:val="150"/>
                  <w:marBottom w:val="150"/>
                  <w:divBdr>
                    <w:top w:val="none" w:sz="0" w:space="0" w:color="auto"/>
                    <w:left w:val="none" w:sz="0" w:space="0" w:color="auto"/>
                    <w:bottom w:val="none" w:sz="0" w:space="0" w:color="auto"/>
                    <w:right w:val="none" w:sz="0" w:space="0" w:color="auto"/>
                  </w:divBdr>
                </w:div>
              </w:divsChild>
            </w:div>
          </w:divsChild>
        </w:div>
      </w:divsChild>
    </w:div>
    <w:div w:id="1085540764">
      <w:bodyDiv w:val="1"/>
      <w:marLeft w:val="0"/>
      <w:marRight w:val="0"/>
      <w:marTop w:val="0"/>
      <w:marBottom w:val="0"/>
      <w:divBdr>
        <w:top w:val="none" w:sz="0" w:space="0" w:color="auto"/>
        <w:left w:val="none" w:sz="0" w:space="0" w:color="auto"/>
        <w:bottom w:val="none" w:sz="0" w:space="0" w:color="auto"/>
        <w:right w:val="none" w:sz="0" w:space="0" w:color="auto"/>
      </w:divBdr>
      <w:divsChild>
        <w:div w:id="314650836">
          <w:marLeft w:val="806"/>
          <w:marRight w:val="0"/>
          <w:marTop w:val="154"/>
          <w:marBottom w:val="0"/>
          <w:divBdr>
            <w:top w:val="none" w:sz="0" w:space="0" w:color="auto"/>
            <w:left w:val="none" w:sz="0" w:space="0" w:color="auto"/>
            <w:bottom w:val="none" w:sz="0" w:space="0" w:color="auto"/>
            <w:right w:val="none" w:sz="0" w:space="0" w:color="auto"/>
          </w:divBdr>
        </w:div>
        <w:div w:id="1835681689">
          <w:marLeft w:val="806"/>
          <w:marRight w:val="0"/>
          <w:marTop w:val="154"/>
          <w:marBottom w:val="0"/>
          <w:divBdr>
            <w:top w:val="none" w:sz="0" w:space="0" w:color="auto"/>
            <w:left w:val="none" w:sz="0" w:space="0" w:color="auto"/>
            <w:bottom w:val="none" w:sz="0" w:space="0" w:color="auto"/>
            <w:right w:val="none" w:sz="0" w:space="0" w:color="auto"/>
          </w:divBdr>
        </w:div>
      </w:divsChild>
    </w:div>
    <w:div w:id="1131480659">
      <w:bodyDiv w:val="1"/>
      <w:marLeft w:val="0"/>
      <w:marRight w:val="0"/>
      <w:marTop w:val="0"/>
      <w:marBottom w:val="0"/>
      <w:divBdr>
        <w:top w:val="none" w:sz="0" w:space="0" w:color="auto"/>
        <w:left w:val="none" w:sz="0" w:space="0" w:color="auto"/>
        <w:bottom w:val="none" w:sz="0" w:space="0" w:color="auto"/>
        <w:right w:val="none" w:sz="0" w:space="0" w:color="auto"/>
      </w:divBdr>
      <w:divsChild>
        <w:div w:id="781649125">
          <w:marLeft w:val="547"/>
          <w:marRight w:val="0"/>
          <w:marTop w:val="154"/>
          <w:marBottom w:val="0"/>
          <w:divBdr>
            <w:top w:val="none" w:sz="0" w:space="0" w:color="auto"/>
            <w:left w:val="none" w:sz="0" w:space="0" w:color="auto"/>
            <w:bottom w:val="none" w:sz="0" w:space="0" w:color="auto"/>
            <w:right w:val="none" w:sz="0" w:space="0" w:color="auto"/>
          </w:divBdr>
        </w:div>
      </w:divsChild>
    </w:div>
    <w:div w:id="1141769721">
      <w:bodyDiv w:val="1"/>
      <w:marLeft w:val="0"/>
      <w:marRight w:val="0"/>
      <w:marTop w:val="0"/>
      <w:marBottom w:val="0"/>
      <w:divBdr>
        <w:top w:val="none" w:sz="0" w:space="0" w:color="auto"/>
        <w:left w:val="none" w:sz="0" w:space="0" w:color="auto"/>
        <w:bottom w:val="none" w:sz="0" w:space="0" w:color="auto"/>
        <w:right w:val="none" w:sz="0" w:space="0" w:color="auto"/>
      </w:divBdr>
    </w:div>
    <w:div w:id="20264449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doi.org/10.37402/abdimaship.vol3.iss2.19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jhon/Downloads/64-123-1-SM.PDF" TargetMode="Externa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rm17</b:Tag>
    <b:SourceType>Book</b:SourceType>
    <b:Guid>{B1B69DAD-3F1D-C84F-B74E-596319829E88}</b:Guid>
    <b:Title>Asuhan Kebidanan Neonatus, Bayi, Balita &amp; Anak Prasekolah</b:Title>
    <b:City>Yogyakarta</b:City>
    <b:Publisher>ANDI</b:Publisher>
    <b:Year>2017</b:Year>
    <b:Author>
      <b:Author>
        <b:NameList>
          <b:Person>
            <b:Last>Armini</b:Last>
            <b:Middle>Wayan</b:Middle>
            <b:First>Ni</b:First>
          </b:Person>
          <b:Person>
            <b:Last>Sriasih</b:Last>
            <b:Middle>Gusti Kompiang</b:Middle>
            <b:First>Ni</b:First>
          </b:Person>
          <b:Person>
            <b:Last>Marhaeni</b:Last>
            <b:Middle>Ayu</b:Middle>
            <b:First>Gusti</b:First>
          </b:Person>
        </b:NameList>
      </b:Author>
    </b:Author>
    <b:RefOrder>1</b:RefOrder>
  </b:Source>
  <b:Source>
    <b:Tag>Nur20</b:Tag>
    <b:SourceType>JournalArticle</b:SourceType>
    <b:Guid>{2445F1D0-8C53-DB47-B330-51C25FE5639D}</b:Guid>
    <b:Title>Pengaruh Pijat Bayi Terhadap Kualitas Tidur Bayi Usia 0-6 Bulan Di UPTD Puskesmas Padangmatinggi Tahun 2020</b:Title>
    <b:Year>2020</b:Year>
    <b:JournalName>Jurnal Education and Development</b:JournalName>
    <b:Author>
      <b:Author>
        <b:NameList>
          <b:Person>
            <b:Last>Nurhayati</b:Last>
          </b:Person>
        </b:NameList>
      </b:Author>
    </b:Author>
    <b:Volume>9</b:Volume>
    <b:Issue>2</b:Issue>
    <b:RefOrder>2</b:RefOrder>
  </b:Source>
  <b:Source>
    <b:Tag>Ros22</b:Tag>
    <b:SourceType>JournalArticle</b:SourceType>
    <b:Guid>{AC12E5F5-FB6A-5747-9CAF-0933584CA59E}</b:Guid>
    <b:Title>Gambaran Kualitas Tidur Bayi Usia 6-12 Bulan</b:Title>
    <b:JournalName>Jurnal Medika Hutama</b:JournalName>
    <b:Year>2022</b:Year>
    <b:Author>
      <b:Author>
        <b:NameList>
          <b:Person>
            <b:Last>Rosalina</b:Last>
            <b:First>Mellysa</b:First>
          </b:Person>
          <b:Person>
            <b:Last>Novayelinda</b:Last>
            <b:First>Riri</b:First>
          </b:Person>
          <b:Person>
            <b:Last>Lestari</b:Last>
            <b:First>Widia</b:First>
          </b:Person>
        </b:NameList>
      </b:Author>
    </b:Author>
    <b:Volume>3</b:Volume>
    <b:Issue>4</b:Issue>
    <b:RefOrder>3</b:RefOrder>
  </b:Source>
  <b:Source>
    <b:Tag>Pra212</b:Tag>
    <b:SourceType>JournalArticle</b:SourceType>
    <b:Guid>{4E0AB3CD-14BD-CF43-842B-FE02CD1C81C7}</b:Guid>
    <b:Author>
      <b:Author>
        <b:NameList>
          <b:Person>
            <b:Last>Pratiwi</b:Last>
            <b:First>Tiara</b:First>
          </b:Person>
        </b:NameList>
      </b:Author>
    </b:Author>
    <b:Title>Pengaruh Pijat Bayi Terhadap Kualitasa Tidur Bayi Usia 1-6 Bulan</b:Title>
    <b:JournalName>Jurnal Kesehatan Masyarakat</b:JournalName>
    <b:Year>2021</b:Year>
    <b:Volume>7</b:Volume>
    <b:Issue>1</b:Issue>
    <b:RefOrder>4</b:RefOrder>
  </b:Source>
  <b:Source>
    <b:Tag>Can191</b:Tag>
    <b:SourceType>JournalArticle</b:SourceType>
    <b:Guid>{E4F3FE51-9130-BF49-81C9-48B35CE3F4A3}</b:Guid>
    <b:Title>Perbedaan Kualitas Tidur Bayi Usia 3-12 Bulan yang Dilakukan Baby Spa dan Tidak Dilakukan Baby Spa</b:Title>
    <b:Year>2019</b:Year>
    <b:JournalName>Jurnal Ilmu Keperawatan Anak</b:JournalName>
    <b:Author>
      <b:Author>
        <b:NameList>
          <b:Person>
            <b:Last>Candraini</b:Last>
            <b:Middle>Trilova</b:Middle>
            <b:First>Eka</b:First>
          </b:Person>
          <b:Person>
            <b:Last>Fitriana</b:Last>
            <b:Middle>Budi</b:Middle>
            <b:First>Lala</b:First>
          </b:Person>
        </b:NameList>
      </b:Author>
    </b:Author>
    <b:Volume>1</b:Volume>
    <b:Issue>1</b:Issue>
    <b:RefOrder>5</b:RefOrder>
  </b:Source>
  <b:Source>
    <b:Tag>Yan211</b:Tag>
    <b:SourceType>JournalArticle</b:SourceType>
    <b:Guid>{386136A2-CADC-AF4B-9A3E-45308C91B669}</b:Guid>
    <b:Title>Tinjauan Literatur: Pengaruh Pijat Bayi terhadap Kualitas Tidur Bayi</b:Title>
    <b:JournalName>Jurnal Kesehatan Poltekkes Kemenkes RI Pangkalpinang</b:JournalName>
    <b:Year>2021</b:Year>
    <b:Author>
      <b:Author>
        <b:NameList>
          <b:Person>
            <b:Last>Yanti</b:Last>
            <b:First>Novi</b:First>
          </b:Person>
          <b:Person>
            <b:Last>Zahara</b:Last>
            <b:First>Evi</b:First>
          </b:Person>
          <b:Person>
            <b:Last>Ramli</b:Last>
            <b:First>Nurlaili</b:First>
          </b:Person>
          <b:Person>
            <b:Last>Santy</b:Last>
            <b:First>Putri</b:First>
          </b:Person>
          <b:Person>
            <b:Last>Lajuna</b:Last>
            <b:First>Lia</b:First>
          </b:Person>
        </b:NameList>
      </b:Author>
    </b:Author>
    <b:Volume>9</b:Volume>
    <b:Issue>2</b:Issue>
    <b:RefOrder>6</b:RefOrder>
  </b:Source>
  <b:Source>
    <b:Tag>Mei19</b:Tag>
    <b:SourceType>JournalArticle</b:SourceType>
    <b:Guid>{AD6B5075-53C3-424C-AB41-186E0AC70466}</b:Guid>
    <b:Title>Pengaruh Pemberian Aroma Terapi Bunga Mawar (Rosa Centifolia) Terhadap Durasi Tidur Bayi Usia 3-12 Bulan</b:Title>
    <b:JournalName>Jurnal Darul Azhar</b:JournalName>
    <b:Year>2019</b:Year>
    <b:Author>
      <b:Author>
        <b:NameList>
          <b:Person>
            <b:Last>Meihartati</b:Last>
            <b:First>Tuti</b:First>
          </b:Person>
          <b:Person>
            <b:Last>Abiyoga</b:Last>
            <b:First>Aries</b:First>
          </b:Person>
          <b:Person>
            <b:Last>Dewi</b:Last>
            <b:Middle>Sari</b:Middle>
            <b:First>Rini</b:First>
          </b:Person>
        </b:NameList>
      </b:Author>
    </b:Author>
    <b:Volume>7</b:Volume>
    <b:Issue>1</b:Issue>
    <b:RefOrder>7</b:RefOrder>
  </b:Source>
  <b:Source>
    <b:Tag>Nur22</b:Tag>
    <b:SourceType>JournalArticle</b:SourceType>
    <b:Guid>{E85D8981-0B5F-9448-B3E8-9A1634A0FCC8}</b:Guid>
    <b:Title>Pengaruh Pijat Bayi Dengan Minyak Essensial Mawar Terhadap Kualitas Tidur Bayi Usia 3-6 Bulan</b:Title>
    <b:JournalName>Jurnal Keperawatan</b:JournalName>
    <b:Year>2022</b:Year>
    <b:Author>
      <b:Author>
        <b:NameList>
          <b:Person>
            <b:Last>Nurjanah</b:Last>
            <b:First>Erni</b:First>
          </b:Person>
          <b:Person>
            <b:Last>Purnamasari</b:Last>
            <b:First>Indah</b:First>
          </b:Person>
          <b:Person>
            <b:Last>Kristiarini</b:Last>
            <b:Middle>Julia</b:Middle>
            <b:First>Juda</b:First>
          </b:Person>
        </b:NameList>
      </b:Author>
    </b:Author>
    <b:Volume>1</b:Volume>
    <b:Issue>1</b:Issue>
    <b:RefOrder>8</b:RefOrder>
  </b:Source>
  <b:Source>
    <b:Tag>Sel22</b:Tag>
    <b:SourceType>Book</b:SourceType>
    <b:Guid>{F4A483B1-BBDA-BA47-A1D6-E82B141BBBB0}</b:Guid>
    <b:Author>
      <b:Author>
        <b:NameList>
          <b:Person>
            <b:Last>Hadi</b:Last>
            <b:First>Selasih</b:First>
            <b:Middle>Putri Isnawati</b:Middle>
          </b:Person>
        </b:NameList>
      </b:Author>
    </b:Author>
    <b:Title>Rumpi Sari (Rumah Pendidikan Sadar Gizi)</b:Title>
    <b:City>Semarang</b:City>
    <b:Publisher>NEM</b:Publisher>
    <b:Year>2022</b:Year>
    <b:RefOrder>9</b:RefOrder>
  </b:Source>
  <b:Source>
    <b:Tag>Hus171</b:Tag>
    <b:SourceType>Book</b:SourceType>
    <b:Guid>{19D0D1F3-BA93-AF44-BE98-7526B304321F}</b:Guid>
    <b:Title>Metodologi Penelitian dan Statistik</b:Title>
    <b:City>Jakarta</b:City>
    <b:Publisher>BPSDMI</b:Publisher>
    <b:Year>2017</b:Year>
    <b:Author>
      <b:Author>
        <b:NameList>
          <b:Person>
            <b:Last>Husna</b:Last>
            <b:First>Asmaul</b:First>
          </b:Person>
          <b:Person>
            <b:Last>Suryana</b:Last>
            <b:First>Budi</b:First>
          </b:Person>
        </b:NameList>
      </b:Author>
    </b:Author>
    <b:RefOrder>17</b:RefOrder>
  </b:Source>
  <b:Source>
    <b:Tag>Mas18</b:Tag>
    <b:SourceType>Book</b:SourceType>
    <b:Guid>{85DBB0D7-5321-B446-A257-AE7F72463CC7}</b:Guid>
    <b:Title>Metode Penelitian Kesehatan</b:Title>
    <b:City>Palembang</b:City>
    <b:Publisher>Kemenkes RI</b:Publisher>
    <b:Year>2018</b:Year>
    <b:Author>
      <b:Author>
        <b:NameList>
          <b:Person>
            <b:Last>Masturoh</b:Last>
            <b:First>Imas</b:First>
          </b:Person>
          <b:Person>
            <b:Last>Anggita</b:Last>
            <b:First>Nauri</b:First>
          </b:Person>
        </b:NameList>
      </b:Author>
    </b:Author>
    <b:RefOrder>18</b:RefOrder>
  </b:Source>
  <b:Source>
    <b:Tag>Sug16</b:Tag>
    <b:SourceType>Book</b:SourceType>
    <b:Guid>{D7454D0B-E52F-D347-8B22-0766805F546B}</b:Guid>
    <b:Author>
      <b:Author>
        <b:NameList>
          <b:Person>
            <b:Last>Sugiyono</b:Last>
          </b:Person>
        </b:NameList>
      </b:Author>
    </b:Author>
    <b:Title>Metode Penelitian Kuantitatif, Kualitatif Dan R&amp;D</b:Title>
    <b:City>Sukabumi</b:City>
    <b:Publisher>Penerbit Alfabeta</b:Publisher>
    <b:Year>2016</b:Year>
    <b:RefOrder>16</b:RefOrder>
  </b:Source>
  <b:Source>
    <b:Tag>Soe18</b:Tag>
    <b:SourceType>Book</b:SourceType>
    <b:Guid>{6B728C91-C566-2243-BB99-D68F0FD7C86B}</b:Guid>
    <b:Author>
      <b:Author>
        <b:NameList>
          <b:Person>
            <b:Last>Notoatmojo</b:Last>
            <b:First>Soekidjo</b:First>
          </b:Person>
        </b:NameList>
      </b:Author>
    </b:Author>
    <b:Title>Metodologi Penelitian Kesehatan</b:Title>
    <b:City>Semarang</b:City>
    <b:Publisher>Jakarta Rineka Cipta</b:Publisher>
    <b:Year>2018</b:Year>
    <b:RefOrder>19</b:RefOrder>
  </b:Source>
  <b:Source>
    <b:Tag>Yun21</b:Tag>
    <b:SourceType>JournalArticle</b:SourceType>
    <b:Guid>{1D398C5D-ECA6-E342-8DCA-525618387ED7}</b:Guid>
    <b:Title>Perbedaan Durasi Tidur Bayi Usia 6-12 Bulan Sebelum dan Sesudah Dilakukan Pijat Bayi</b:Title>
    <b:JournalName>Jurnal Keperawatan</b:JournalName>
    <b:Year>2021</b:Year>
    <b:Author>
      <b:Author>
        <b:NameList>
          <b:Person>
            <b:First>Yunarsih</b:First>
          </b:Person>
          <b:Person>
            <b:Last>Rahayu</b:Last>
            <b:First>Dwi</b:First>
          </b:Person>
        </b:NameList>
      </b:Author>
    </b:Author>
    <b:Volume>13</b:Volume>
    <b:Issue>2</b:Issue>
    <b:RefOrder>12</b:RefOrder>
  </b:Source>
  <b:Source>
    <b:Tag>Mus22</b:Tag>
    <b:SourceType>JournalArticle</b:SourceType>
    <b:Guid>{A7A97701-9F7D-9941-825D-BF6263B70BB8}</b:Guid>
    <b:Title>Gambaran Kualitas Tidur Bayi Usia 6-12 Bulan</b:Title>
    <b:JournalName>Jurnal Medika Hutama</b:JournalName>
    <b:Year>2022</b:Year>
    <b:Author>
      <b:Author>
        <b:NameList>
          <b:Person>
            <b:Last>Muslim</b:Last>
            <b:Middle>S</b:Middle>
            <b:First>A</b:First>
          </b:Person>
        </b:NameList>
      </b:Author>
    </b:Author>
    <b:Volume>2</b:Volume>
    <b:Issue>1</b:Issue>
    <b:RefOrder>11</b:RefOrder>
  </b:Source>
  <b:Source>
    <b:Tag>Yul191</b:Tag>
    <b:SourceType>JournalArticle</b:SourceType>
    <b:Guid>{0B1DB8E0-10CB-684B-9781-F526DE119BBF}</b:Guid>
    <b:Title>Pijat Bayi Berpengaruh Terhadap Kuantitas Tidur Bayi Usia 3-6 Bulan</b:Title>
    <b:JournalName>Jurnal Ilmiah Bidan</b:JournalName>
    <b:Year>2019</b:Year>
    <b:Author>
      <b:Author>
        <b:NameList>
          <b:Person>
            <b:Last>Yulianingsih</b:Last>
            <b:First>Endah</b:First>
          </b:Person>
          <b:Person>
            <b:Last>Rasyid</b:Last>
            <b:Middle>Sukmawaty</b:Middle>
            <b:First>Puspita</b:First>
          </b:Person>
        </b:NameList>
      </b:Author>
    </b:Author>
    <b:Volume>7</b:Volume>
    <b:Issue>1</b:Issue>
    <b:RefOrder>13</b:RefOrder>
  </b:Source>
  <b:Source>
    <b:Tag>Mal22</b:Tag>
    <b:SourceType>Book</b:SourceType>
    <b:Guid>{C8A91D98-40ED-0E4C-A44E-33FBB3C6A7C6}</b:Guid>
    <b:Title>Penggunaan Aromaterapi Minyak Esensial Bergamot dan Lavender Pada Post Partum Blues</b:Title>
    <b:Year>2022</b:Year>
    <b:City>Solok</b:City>
    <b:Publisher>Insan Cendikia Mandiri</b:Publisher>
    <b:Author>
      <b:Author>
        <b:NameList>
          <b:Person>
            <b:Last>Malahayati</b:Last>
            <b:First>Inke</b:First>
          </b:Person>
          <b:Person>
            <b:Last>Nainggolan</b:Last>
            <b:First>Lenny</b:First>
          </b:Person>
        </b:NameList>
      </b:Author>
    </b:Author>
    <b:RefOrder>14</b:RefOrder>
  </b:Source>
  <b:Source>
    <b:Tag>Ria21</b:Tag>
    <b:SourceType>Book</b:SourceType>
    <b:Guid>{EEB4E58B-6703-374B-966C-99963C8F5216}</b:Guid>
    <b:Author>
      <b:Author>
        <b:NameList>
          <b:Person>
            <b:Last>Adi</b:Last>
            <b:First>Rianto</b:First>
          </b:Person>
        </b:NameList>
      </b:Author>
    </b:Author>
    <b:Title>Metodologi Penelitian Sosial dan Hukum Edisi Revisi</b:Title>
    <b:City>Jakarta</b:City>
    <b:Publisher>Buku Obor</b:Publisher>
    <b:Year>2021</b:Year>
    <b:RefOrder>15</b:RefOrder>
  </b:Source>
  <b:Source>
    <b:Tag>Apr20</b:Tag>
    <b:SourceType>Book</b:SourceType>
    <b:Guid>{020EE4CB-B958-2249-8895-82AB59C73E2C}</b:Guid>
    <b:Title>Konsep Dasar Keperawatan Maternitas</b:Title>
    <b:Year>2020</b:Year>
    <b:City>Medan</b:City>
    <b:Publisher>Yayasan Kita Menulis</b:Publisher>
    <b:Author>
      <b:Author>
        <b:NameList>
          <b:Person>
            <b:First>Apriza</b:First>
          </b:Person>
          <b:Person>
            <b:Last>Fatmayanti</b:Last>
            <b:First>Aulia</b:First>
          </b:Person>
          <b:Person>
            <b:Last>Ulfiana</b:Last>
            <b:First>Qanita</b:First>
          </b:Person>
          <b:Person>
            <b:Last>Ani</b:Last>
            <b:First>Murti</b:First>
          </b:Person>
          <b:Person>
            <b:Last>Dewi</b:Last>
            <b:Middle>Kumala</b:Middle>
            <b:First>Ratih</b:First>
          </b:Person>
          <b:Person>
            <b:Last>Amalia</b:Last>
            <b:First>Riza</b:First>
          </b:Person>
          <b:Person>
            <b:Last>Astuti</b:Last>
            <b:First>Anjar</b:First>
          </b:Person>
          <b:Person>
            <b:Last>Harwijayanti</b:Last>
            <b:Middle>Putri</b:Middle>
            <b:First>Bekti</b:First>
          </b:Person>
        </b:NameList>
      </b:Author>
    </b:Author>
    <b:RefOrder>10</b:RefOrder>
  </b:Source>
</b:Sources>
</file>

<file path=customXml/itemProps1.xml><?xml version="1.0" encoding="utf-8"?>
<ds:datastoreItem xmlns:ds="http://schemas.openxmlformats.org/officeDocument/2006/customXml" ds:itemID="{3C666686-EDC6-48C8-B472-826FA7EEA08F}">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2475</Words>
  <Characters>14111</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Manajemen Penerbitan Jurnal X</vt:lpstr>
    </vt:vector>
  </TitlesOfParts>
  <Company/>
  <LinksUpToDate>false</LinksUpToDate>
  <CharactersWithSpaces>16553</CharactersWithSpaces>
  <SharedDoc>false</SharedDoc>
  <HLinks>
    <vt:vector size="12" baseType="variant">
      <vt:variant>
        <vt:i4>327748</vt:i4>
      </vt:variant>
      <vt:variant>
        <vt:i4>17</vt:i4>
      </vt:variant>
      <vt:variant>
        <vt:i4>0</vt:i4>
      </vt:variant>
      <vt:variant>
        <vt:i4>5</vt:i4>
      </vt:variant>
      <vt:variant>
        <vt:lpwstr>https://doi.org/10.37402/abdimaship.vol3.iss2.191</vt:lpwstr>
      </vt:variant>
      <vt:variant>
        <vt:lpwstr/>
      </vt:variant>
      <vt:variant>
        <vt:i4>1441822</vt:i4>
      </vt:variant>
      <vt:variant>
        <vt:i4>14</vt:i4>
      </vt:variant>
      <vt:variant>
        <vt:i4>0</vt:i4>
      </vt:variant>
      <vt:variant>
        <vt:i4>5</vt:i4>
      </vt:variant>
      <vt:variant>
        <vt:lpwstr>../../jhon/Downloads/64-123-1-SM.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ajemen Penerbitan Jurnal X</dc:title>
  <dc:subject>Lembaga X…., Alamat Penerbitan</dc:subject>
  <dc:creator>Peserta 1, peserta 2</dc:creator>
  <cp:keywords/>
  <cp:lastModifiedBy>homina amarasuli</cp:lastModifiedBy>
  <cp:revision>2</cp:revision>
  <dcterms:created xsi:type="dcterms:W3CDTF">2023-08-22T10:02:00Z</dcterms:created>
  <dcterms:modified xsi:type="dcterms:W3CDTF">2023-08-22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ktalia@yahoo.co.id@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